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A25F68" w14:textId="77777777" w:rsidR="0029381D" w:rsidRDefault="00D97D07" w:rsidP="0029381D">
      <w:pPr>
        <w:pStyle w:val="Title"/>
      </w:pPr>
      <w:sdt>
        <w:sdtPr>
          <w:alias w:val="Title:"/>
          <w:tag w:val="Title:"/>
          <w:id w:val="726351117"/>
          <w:placeholder>
            <w:docPart w:val="B0BA512FCFAEF24AA0E89039A7B7548E"/>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29381D">
            <w:t xml:space="preserve">The Urban Energy Context of Dar es Salaam, Tanzania </w:t>
          </w:r>
        </w:sdtContent>
      </w:sdt>
    </w:p>
    <w:p w14:paraId="363321AD" w14:textId="77777777" w:rsidR="0029381D" w:rsidRDefault="0029381D" w:rsidP="0029381D">
      <w:pPr>
        <w:pStyle w:val="Title2"/>
      </w:pPr>
      <w:r>
        <w:t>Alicia Noriega, Jose Domingo Soto Rivera, Philip Eash-Gates</w:t>
      </w:r>
    </w:p>
    <w:p w14:paraId="629FBE4A" w14:textId="77777777" w:rsidR="0029381D" w:rsidRDefault="0029381D" w:rsidP="0029381D">
      <w:pPr>
        <w:pStyle w:val="Title2"/>
      </w:pPr>
      <w:r>
        <w:t>Massachusetts Institute of Technology: 11.165 Urban Energy Systems &amp; Policy</w:t>
      </w:r>
    </w:p>
    <w:p w14:paraId="255411EC" w14:textId="77777777" w:rsidR="0029381D" w:rsidRDefault="0029381D" w:rsidP="0029381D">
      <w:pPr>
        <w:pStyle w:val="SectionTitle"/>
      </w:pPr>
      <w:bookmarkStart w:id="0" w:name="_Toc497326121"/>
      <w:bookmarkStart w:id="1" w:name="_Toc497389578"/>
      <w:r>
        <w:lastRenderedPageBreak/>
        <w:t>Table of Contents</w:t>
      </w:r>
      <w:bookmarkEnd w:id="0"/>
      <w:bookmarkEnd w:id="1"/>
    </w:p>
    <w:p w14:paraId="727309F1" w14:textId="77777777" w:rsidR="0029381D" w:rsidRDefault="0029381D">
      <w:pPr>
        <w:pStyle w:val="TOC1"/>
        <w:tabs>
          <w:tab w:val="right" w:leader="dot" w:pos="9350"/>
        </w:tabs>
        <w:rPr>
          <w:noProof/>
          <w:kern w:val="0"/>
          <w:lang w:eastAsia="en-US"/>
        </w:rPr>
      </w:pPr>
      <w:r>
        <w:fldChar w:fldCharType="begin"/>
      </w:r>
      <w:r>
        <w:instrText xml:space="preserve"> TOC \o "1-5" </w:instrText>
      </w:r>
      <w:r>
        <w:fldChar w:fldCharType="separate"/>
      </w:r>
      <w:r>
        <w:rPr>
          <w:noProof/>
        </w:rPr>
        <w:t>Table of Contents</w:t>
      </w:r>
      <w:r>
        <w:rPr>
          <w:noProof/>
        </w:rPr>
        <w:tab/>
      </w:r>
      <w:r>
        <w:rPr>
          <w:noProof/>
        </w:rPr>
        <w:fldChar w:fldCharType="begin"/>
      </w:r>
      <w:r>
        <w:rPr>
          <w:noProof/>
        </w:rPr>
        <w:instrText xml:space="preserve"> PAGEREF _Toc497389578 \h </w:instrText>
      </w:r>
      <w:r>
        <w:rPr>
          <w:noProof/>
        </w:rPr>
      </w:r>
      <w:r>
        <w:rPr>
          <w:noProof/>
        </w:rPr>
        <w:fldChar w:fldCharType="separate"/>
      </w:r>
      <w:r>
        <w:rPr>
          <w:noProof/>
        </w:rPr>
        <w:t>2</w:t>
      </w:r>
      <w:r>
        <w:rPr>
          <w:noProof/>
        </w:rPr>
        <w:fldChar w:fldCharType="end"/>
      </w:r>
    </w:p>
    <w:p w14:paraId="425161A1" w14:textId="77777777" w:rsidR="0029381D" w:rsidRDefault="0029381D">
      <w:pPr>
        <w:pStyle w:val="TOC1"/>
        <w:tabs>
          <w:tab w:val="right" w:leader="dot" w:pos="9350"/>
        </w:tabs>
        <w:rPr>
          <w:noProof/>
          <w:kern w:val="0"/>
          <w:lang w:eastAsia="en-US"/>
        </w:rPr>
      </w:pPr>
      <w:r>
        <w:rPr>
          <w:noProof/>
        </w:rPr>
        <w:t xml:space="preserve">The Urban Energy Context of Dar es Salaam, Tanzania </w:t>
      </w:r>
      <w:r>
        <w:rPr>
          <w:noProof/>
        </w:rPr>
        <w:tab/>
      </w:r>
      <w:r>
        <w:rPr>
          <w:noProof/>
        </w:rPr>
        <w:fldChar w:fldCharType="begin"/>
      </w:r>
      <w:r>
        <w:rPr>
          <w:noProof/>
        </w:rPr>
        <w:instrText xml:space="preserve"> PAGEREF _Toc497389579 \h </w:instrText>
      </w:r>
      <w:r>
        <w:rPr>
          <w:noProof/>
        </w:rPr>
      </w:r>
      <w:r>
        <w:rPr>
          <w:noProof/>
        </w:rPr>
        <w:fldChar w:fldCharType="separate"/>
      </w:r>
      <w:r>
        <w:rPr>
          <w:noProof/>
        </w:rPr>
        <w:t>4</w:t>
      </w:r>
      <w:r>
        <w:rPr>
          <w:noProof/>
        </w:rPr>
        <w:fldChar w:fldCharType="end"/>
      </w:r>
    </w:p>
    <w:p w14:paraId="471B39BA" w14:textId="77777777" w:rsidR="0029381D" w:rsidRDefault="0029381D">
      <w:pPr>
        <w:pStyle w:val="TOC1"/>
        <w:tabs>
          <w:tab w:val="right" w:leader="dot" w:pos="9350"/>
        </w:tabs>
        <w:rPr>
          <w:noProof/>
          <w:kern w:val="0"/>
          <w:lang w:eastAsia="en-US"/>
        </w:rPr>
      </w:pPr>
      <w:r>
        <w:rPr>
          <w:noProof/>
        </w:rPr>
        <w:t>Demographics and Climate Trends</w:t>
      </w:r>
      <w:r>
        <w:rPr>
          <w:noProof/>
        </w:rPr>
        <w:tab/>
      </w:r>
      <w:r>
        <w:rPr>
          <w:noProof/>
        </w:rPr>
        <w:fldChar w:fldCharType="begin"/>
      </w:r>
      <w:r>
        <w:rPr>
          <w:noProof/>
        </w:rPr>
        <w:instrText xml:space="preserve"> PAGEREF _Toc497389580 \h </w:instrText>
      </w:r>
      <w:r>
        <w:rPr>
          <w:noProof/>
        </w:rPr>
      </w:r>
      <w:r>
        <w:rPr>
          <w:noProof/>
        </w:rPr>
        <w:fldChar w:fldCharType="separate"/>
      </w:r>
      <w:r>
        <w:rPr>
          <w:noProof/>
        </w:rPr>
        <w:t>4</w:t>
      </w:r>
      <w:r>
        <w:rPr>
          <w:noProof/>
        </w:rPr>
        <w:fldChar w:fldCharType="end"/>
      </w:r>
    </w:p>
    <w:p w14:paraId="7A825F0C" w14:textId="77777777" w:rsidR="0029381D" w:rsidRDefault="0029381D">
      <w:pPr>
        <w:pStyle w:val="TOC2"/>
        <w:tabs>
          <w:tab w:val="right" w:leader="dot" w:pos="9350"/>
        </w:tabs>
        <w:rPr>
          <w:noProof/>
          <w:kern w:val="0"/>
          <w:lang w:eastAsia="en-US"/>
        </w:rPr>
      </w:pPr>
      <w:r>
        <w:rPr>
          <w:noProof/>
        </w:rPr>
        <w:t>Informal settlements</w:t>
      </w:r>
      <w:r>
        <w:rPr>
          <w:noProof/>
        </w:rPr>
        <w:tab/>
      </w:r>
      <w:r>
        <w:rPr>
          <w:noProof/>
        </w:rPr>
        <w:fldChar w:fldCharType="begin"/>
      </w:r>
      <w:r>
        <w:rPr>
          <w:noProof/>
        </w:rPr>
        <w:instrText xml:space="preserve"> PAGEREF _Toc497389581 \h </w:instrText>
      </w:r>
      <w:r>
        <w:rPr>
          <w:noProof/>
        </w:rPr>
      </w:r>
      <w:r>
        <w:rPr>
          <w:noProof/>
        </w:rPr>
        <w:fldChar w:fldCharType="separate"/>
      </w:r>
      <w:r>
        <w:rPr>
          <w:noProof/>
        </w:rPr>
        <w:t>5</w:t>
      </w:r>
      <w:r>
        <w:rPr>
          <w:noProof/>
        </w:rPr>
        <w:fldChar w:fldCharType="end"/>
      </w:r>
    </w:p>
    <w:p w14:paraId="76853E53" w14:textId="77777777" w:rsidR="0029381D" w:rsidRDefault="0029381D">
      <w:pPr>
        <w:pStyle w:val="TOC2"/>
        <w:tabs>
          <w:tab w:val="right" w:leader="dot" w:pos="9350"/>
        </w:tabs>
        <w:rPr>
          <w:noProof/>
          <w:kern w:val="0"/>
          <w:lang w:eastAsia="en-US"/>
        </w:rPr>
      </w:pPr>
      <w:r>
        <w:rPr>
          <w:noProof/>
        </w:rPr>
        <w:t>Electricity Theft</w:t>
      </w:r>
      <w:r>
        <w:rPr>
          <w:noProof/>
        </w:rPr>
        <w:tab/>
      </w:r>
      <w:r>
        <w:rPr>
          <w:noProof/>
        </w:rPr>
        <w:fldChar w:fldCharType="begin"/>
      </w:r>
      <w:r>
        <w:rPr>
          <w:noProof/>
        </w:rPr>
        <w:instrText xml:space="preserve"> PAGEREF _Toc497389582 \h </w:instrText>
      </w:r>
      <w:r>
        <w:rPr>
          <w:noProof/>
        </w:rPr>
      </w:r>
      <w:r>
        <w:rPr>
          <w:noProof/>
        </w:rPr>
        <w:fldChar w:fldCharType="separate"/>
      </w:r>
      <w:r>
        <w:rPr>
          <w:noProof/>
        </w:rPr>
        <w:t>5</w:t>
      </w:r>
      <w:r>
        <w:rPr>
          <w:noProof/>
        </w:rPr>
        <w:fldChar w:fldCharType="end"/>
      </w:r>
    </w:p>
    <w:p w14:paraId="70B4F6CD" w14:textId="77777777" w:rsidR="0029381D" w:rsidRDefault="0029381D">
      <w:pPr>
        <w:pStyle w:val="TOC2"/>
        <w:tabs>
          <w:tab w:val="right" w:leader="dot" w:pos="9350"/>
        </w:tabs>
        <w:rPr>
          <w:noProof/>
          <w:kern w:val="0"/>
          <w:lang w:eastAsia="en-US"/>
        </w:rPr>
      </w:pPr>
      <w:r>
        <w:rPr>
          <w:noProof/>
        </w:rPr>
        <w:t>Energy for Doing Business</w:t>
      </w:r>
      <w:r>
        <w:rPr>
          <w:noProof/>
        </w:rPr>
        <w:tab/>
      </w:r>
      <w:r>
        <w:rPr>
          <w:noProof/>
        </w:rPr>
        <w:fldChar w:fldCharType="begin"/>
      </w:r>
      <w:r>
        <w:rPr>
          <w:noProof/>
        </w:rPr>
        <w:instrText xml:space="preserve"> PAGEREF _Toc497389583 \h </w:instrText>
      </w:r>
      <w:r>
        <w:rPr>
          <w:noProof/>
        </w:rPr>
      </w:r>
      <w:r>
        <w:rPr>
          <w:noProof/>
        </w:rPr>
        <w:fldChar w:fldCharType="separate"/>
      </w:r>
      <w:r>
        <w:rPr>
          <w:noProof/>
        </w:rPr>
        <w:t>7</w:t>
      </w:r>
      <w:r>
        <w:rPr>
          <w:noProof/>
        </w:rPr>
        <w:fldChar w:fldCharType="end"/>
      </w:r>
    </w:p>
    <w:p w14:paraId="696D1207" w14:textId="77777777" w:rsidR="0029381D" w:rsidRDefault="0029381D">
      <w:pPr>
        <w:pStyle w:val="TOC2"/>
        <w:tabs>
          <w:tab w:val="right" w:leader="dot" w:pos="9350"/>
        </w:tabs>
        <w:rPr>
          <w:noProof/>
          <w:kern w:val="0"/>
          <w:lang w:eastAsia="en-US"/>
        </w:rPr>
      </w:pPr>
      <w:r>
        <w:rPr>
          <w:noProof/>
          <w:lang w:eastAsia="en-US"/>
        </w:rPr>
        <w:t>Residential Consumers</w:t>
      </w:r>
      <w:r>
        <w:rPr>
          <w:noProof/>
        </w:rPr>
        <w:tab/>
      </w:r>
      <w:r>
        <w:rPr>
          <w:noProof/>
        </w:rPr>
        <w:fldChar w:fldCharType="begin"/>
      </w:r>
      <w:r>
        <w:rPr>
          <w:noProof/>
        </w:rPr>
        <w:instrText xml:space="preserve"> PAGEREF _Toc497389584 \h </w:instrText>
      </w:r>
      <w:r>
        <w:rPr>
          <w:noProof/>
        </w:rPr>
      </w:r>
      <w:r>
        <w:rPr>
          <w:noProof/>
        </w:rPr>
        <w:fldChar w:fldCharType="separate"/>
      </w:r>
      <w:r>
        <w:rPr>
          <w:noProof/>
        </w:rPr>
        <w:t>8</w:t>
      </w:r>
      <w:r>
        <w:rPr>
          <w:noProof/>
        </w:rPr>
        <w:fldChar w:fldCharType="end"/>
      </w:r>
    </w:p>
    <w:p w14:paraId="1859849E" w14:textId="77777777" w:rsidR="0029381D" w:rsidRDefault="0029381D">
      <w:pPr>
        <w:pStyle w:val="TOC2"/>
        <w:tabs>
          <w:tab w:val="right" w:leader="dot" w:pos="9350"/>
        </w:tabs>
        <w:rPr>
          <w:noProof/>
          <w:kern w:val="0"/>
          <w:lang w:eastAsia="en-US"/>
        </w:rPr>
      </w:pPr>
      <w:r>
        <w:rPr>
          <w:noProof/>
          <w:lang w:eastAsia="en-US"/>
        </w:rPr>
        <w:t>Energy Development for Economic Growth</w:t>
      </w:r>
      <w:r>
        <w:rPr>
          <w:noProof/>
        </w:rPr>
        <w:tab/>
      </w:r>
      <w:r>
        <w:rPr>
          <w:noProof/>
        </w:rPr>
        <w:fldChar w:fldCharType="begin"/>
      </w:r>
      <w:r>
        <w:rPr>
          <w:noProof/>
        </w:rPr>
        <w:instrText xml:space="preserve"> PAGEREF _Toc497389585 \h </w:instrText>
      </w:r>
      <w:r>
        <w:rPr>
          <w:noProof/>
        </w:rPr>
      </w:r>
      <w:r>
        <w:rPr>
          <w:noProof/>
        </w:rPr>
        <w:fldChar w:fldCharType="separate"/>
      </w:r>
      <w:r>
        <w:rPr>
          <w:noProof/>
        </w:rPr>
        <w:t>8</w:t>
      </w:r>
      <w:r>
        <w:rPr>
          <w:noProof/>
        </w:rPr>
        <w:fldChar w:fldCharType="end"/>
      </w:r>
    </w:p>
    <w:p w14:paraId="3D414E5B" w14:textId="77777777" w:rsidR="0029381D" w:rsidRDefault="0029381D">
      <w:pPr>
        <w:pStyle w:val="TOC2"/>
        <w:tabs>
          <w:tab w:val="right" w:leader="dot" w:pos="9350"/>
        </w:tabs>
        <w:rPr>
          <w:noProof/>
          <w:kern w:val="0"/>
          <w:lang w:eastAsia="en-US"/>
        </w:rPr>
      </w:pPr>
      <w:r>
        <w:rPr>
          <w:noProof/>
        </w:rPr>
        <w:t>Climate Trends</w:t>
      </w:r>
      <w:r>
        <w:rPr>
          <w:noProof/>
        </w:rPr>
        <w:tab/>
      </w:r>
      <w:r>
        <w:rPr>
          <w:noProof/>
        </w:rPr>
        <w:fldChar w:fldCharType="begin"/>
      </w:r>
      <w:r>
        <w:rPr>
          <w:noProof/>
        </w:rPr>
        <w:instrText xml:space="preserve"> PAGEREF _Toc497389586 \h </w:instrText>
      </w:r>
      <w:r>
        <w:rPr>
          <w:noProof/>
        </w:rPr>
      </w:r>
      <w:r>
        <w:rPr>
          <w:noProof/>
        </w:rPr>
        <w:fldChar w:fldCharType="separate"/>
      </w:r>
      <w:r>
        <w:rPr>
          <w:noProof/>
        </w:rPr>
        <w:t>10</w:t>
      </w:r>
      <w:r>
        <w:rPr>
          <w:noProof/>
        </w:rPr>
        <w:fldChar w:fldCharType="end"/>
      </w:r>
    </w:p>
    <w:p w14:paraId="0D67D24D" w14:textId="77777777" w:rsidR="0029381D" w:rsidRDefault="0029381D">
      <w:pPr>
        <w:pStyle w:val="TOC2"/>
        <w:tabs>
          <w:tab w:val="right" w:leader="dot" w:pos="9350"/>
        </w:tabs>
        <w:rPr>
          <w:noProof/>
          <w:kern w:val="0"/>
          <w:lang w:eastAsia="en-US"/>
        </w:rPr>
      </w:pPr>
      <w:r>
        <w:rPr>
          <w:noProof/>
        </w:rPr>
        <w:t>Regulatory Environment</w:t>
      </w:r>
      <w:r>
        <w:rPr>
          <w:noProof/>
        </w:rPr>
        <w:tab/>
      </w:r>
      <w:r>
        <w:rPr>
          <w:noProof/>
        </w:rPr>
        <w:fldChar w:fldCharType="begin"/>
      </w:r>
      <w:r>
        <w:rPr>
          <w:noProof/>
        </w:rPr>
        <w:instrText xml:space="preserve"> PAGEREF _Toc497389587 \h </w:instrText>
      </w:r>
      <w:r>
        <w:rPr>
          <w:noProof/>
        </w:rPr>
      </w:r>
      <w:r>
        <w:rPr>
          <w:noProof/>
        </w:rPr>
        <w:fldChar w:fldCharType="separate"/>
      </w:r>
      <w:r>
        <w:rPr>
          <w:noProof/>
        </w:rPr>
        <w:t>10</w:t>
      </w:r>
      <w:r>
        <w:rPr>
          <w:noProof/>
        </w:rPr>
        <w:fldChar w:fldCharType="end"/>
      </w:r>
    </w:p>
    <w:p w14:paraId="62FB9442" w14:textId="77777777" w:rsidR="0029381D" w:rsidRDefault="0029381D">
      <w:pPr>
        <w:pStyle w:val="TOC1"/>
        <w:tabs>
          <w:tab w:val="right" w:leader="dot" w:pos="9350"/>
        </w:tabs>
        <w:rPr>
          <w:noProof/>
          <w:kern w:val="0"/>
          <w:lang w:eastAsia="en-US"/>
        </w:rPr>
      </w:pPr>
      <w:r>
        <w:rPr>
          <w:noProof/>
        </w:rPr>
        <w:t>Energy Supply</w:t>
      </w:r>
      <w:r>
        <w:rPr>
          <w:noProof/>
        </w:rPr>
        <w:tab/>
      </w:r>
      <w:r>
        <w:rPr>
          <w:noProof/>
        </w:rPr>
        <w:fldChar w:fldCharType="begin"/>
      </w:r>
      <w:r>
        <w:rPr>
          <w:noProof/>
        </w:rPr>
        <w:instrText xml:space="preserve"> PAGEREF _Toc497389588 \h </w:instrText>
      </w:r>
      <w:r>
        <w:rPr>
          <w:noProof/>
        </w:rPr>
      </w:r>
      <w:r>
        <w:rPr>
          <w:noProof/>
        </w:rPr>
        <w:fldChar w:fldCharType="separate"/>
      </w:r>
      <w:r>
        <w:rPr>
          <w:noProof/>
        </w:rPr>
        <w:t>12</w:t>
      </w:r>
      <w:r>
        <w:rPr>
          <w:noProof/>
        </w:rPr>
        <w:fldChar w:fldCharType="end"/>
      </w:r>
    </w:p>
    <w:p w14:paraId="6873A255" w14:textId="77777777" w:rsidR="0029381D" w:rsidRDefault="0029381D">
      <w:pPr>
        <w:pStyle w:val="TOC2"/>
        <w:tabs>
          <w:tab w:val="right" w:leader="dot" w:pos="9350"/>
        </w:tabs>
        <w:rPr>
          <w:noProof/>
          <w:kern w:val="0"/>
          <w:lang w:eastAsia="en-US"/>
        </w:rPr>
      </w:pPr>
      <w:r>
        <w:rPr>
          <w:noProof/>
        </w:rPr>
        <w:t>Generation</w:t>
      </w:r>
      <w:r>
        <w:rPr>
          <w:noProof/>
        </w:rPr>
        <w:tab/>
      </w:r>
      <w:r>
        <w:rPr>
          <w:noProof/>
        </w:rPr>
        <w:fldChar w:fldCharType="begin"/>
      </w:r>
      <w:r>
        <w:rPr>
          <w:noProof/>
        </w:rPr>
        <w:instrText xml:space="preserve"> PAGEREF _Toc497389589 \h </w:instrText>
      </w:r>
      <w:r>
        <w:rPr>
          <w:noProof/>
        </w:rPr>
      </w:r>
      <w:r>
        <w:rPr>
          <w:noProof/>
        </w:rPr>
        <w:fldChar w:fldCharType="separate"/>
      </w:r>
      <w:r>
        <w:rPr>
          <w:noProof/>
        </w:rPr>
        <w:t>12</w:t>
      </w:r>
      <w:r>
        <w:rPr>
          <w:noProof/>
        </w:rPr>
        <w:fldChar w:fldCharType="end"/>
      </w:r>
    </w:p>
    <w:p w14:paraId="37278879" w14:textId="77777777" w:rsidR="0029381D" w:rsidRDefault="0029381D">
      <w:pPr>
        <w:pStyle w:val="TOC3"/>
        <w:tabs>
          <w:tab w:val="right" w:leader="dot" w:pos="9350"/>
        </w:tabs>
        <w:rPr>
          <w:noProof/>
          <w:kern w:val="0"/>
          <w:lang w:eastAsia="en-US"/>
        </w:rPr>
      </w:pPr>
      <w:r>
        <w:rPr>
          <w:noProof/>
        </w:rPr>
        <w:t>Biomass</w:t>
      </w:r>
      <w:r>
        <w:rPr>
          <w:noProof/>
        </w:rPr>
        <w:tab/>
      </w:r>
      <w:r>
        <w:rPr>
          <w:noProof/>
        </w:rPr>
        <w:fldChar w:fldCharType="begin"/>
      </w:r>
      <w:r>
        <w:rPr>
          <w:noProof/>
        </w:rPr>
        <w:instrText xml:space="preserve"> PAGEREF _Toc497389590 \h </w:instrText>
      </w:r>
      <w:r>
        <w:rPr>
          <w:noProof/>
        </w:rPr>
      </w:r>
      <w:r>
        <w:rPr>
          <w:noProof/>
        </w:rPr>
        <w:fldChar w:fldCharType="separate"/>
      </w:r>
      <w:r>
        <w:rPr>
          <w:noProof/>
        </w:rPr>
        <w:t>13</w:t>
      </w:r>
      <w:r>
        <w:rPr>
          <w:noProof/>
        </w:rPr>
        <w:fldChar w:fldCharType="end"/>
      </w:r>
    </w:p>
    <w:p w14:paraId="02AB4B86" w14:textId="77777777" w:rsidR="0029381D" w:rsidRDefault="0029381D">
      <w:pPr>
        <w:pStyle w:val="TOC3"/>
        <w:tabs>
          <w:tab w:val="right" w:leader="dot" w:pos="9350"/>
        </w:tabs>
        <w:rPr>
          <w:noProof/>
          <w:kern w:val="0"/>
          <w:lang w:eastAsia="en-US"/>
        </w:rPr>
      </w:pPr>
      <w:r>
        <w:rPr>
          <w:noProof/>
          <w:lang w:eastAsia="en-US"/>
        </w:rPr>
        <w:t>Biofuels</w:t>
      </w:r>
      <w:r>
        <w:rPr>
          <w:noProof/>
        </w:rPr>
        <w:tab/>
      </w:r>
      <w:r>
        <w:rPr>
          <w:noProof/>
        </w:rPr>
        <w:fldChar w:fldCharType="begin"/>
      </w:r>
      <w:r>
        <w:rPr>
          <w:noProof/>
        </w:rPr>
        <w:instrText xml:space="preserve"> PAGEREF _Toc497389591 \h </w:instrText>
      </w:r>
      <w:r>
        <w:rPr>
          <w:noProof/>
        </w:rPr>
      </w:r>
      <w:r>
        <w:rPr>
          <w:noProof/>
        </w:rPr>
        <w:fldChar w:fldCharType="separate"/>
      </w:r>
      <w:r>
        <w:rPr>
          <w:noProof/>
        </w:rPr>
        <w:t>14</w:t>
      </w:r>
      <w:r>
        <w:rPr>
          <w:noProof/>
        </w:rPr>
        <w:fldChar w:fldCharType="end"/>
      </w:r>
    </w:p>
    <w:p w14:paraId="007D04B0" w14:textId="77777777" w:rsidR="0029381D" w:rsidRDefault="0029381D">
      <w:pPr>
        <w:pStyle w:val="TOC3"/>
        <w:tabs>
          <w:tab w:val="right" w:leader="dot" w:pos="9350"/>
        </w:tabs>
        <w:rPr>
          <w:noProof/>
          <w:kern w:val="0"/>
          <w:lang w:eastAsia="en-US"/>
        </w:rPr>
      </w:pPr>
      <w:r>
        <w:rPr>
          <w:noProof/>
          <w:lang w:eastAsia="en-US"/>
        </w:rPr>
        <w:t>Solar</w:t>
      </w:r>
      <w:r>
        <w:rPr>
          <w:noProof/>
        </w:rPr>
        <w:tab/>
      </w:r>
      <w:r>
        <w:rPr>
          <w:noProof/>
        </w:rPr>
        <w:fldChar w:fldCharType="begin"/>
      </w:r>
      <w:r>
        <w:rPr>
          <w:noProof/>
        </w:rPr>
        <w:instrText xml:space="preserve"> PAGEREF _Toc497389592 \h </w:instrText>
      </w:r>
      <w:r>
        <w:rPr>
          <w:noProof/>
        </w:rPr>
      </w:r>
      <w:r>
        <w:rPr>
          <w:noProof/>
        </w:rPr>
        <w:fldChar w:fldCharType="separate"/>
      </w:r>
      <w:r>
        <w:rPr>
          <w:noProof/>
        </w:rPr>
        <w:t>15</w:t>
      </w:r>
      <w:r>
        <w:rPr>
          <w:noProof/>
        </w:rPr>
        <w:fldChar w:fldCharType="end"/>
      </w:r>
    </w:p>
    <w:p w14:paraId="57297F79" w14:textId="77777777" w:rsidR="0029381D" w:rsidRDefault="0029381D">
      <w:pPr>
        <w:pStyle w:val="TOC3"/>
        <w:tabs>
          <w:tab w:val="right" w:leader="dot" w:pos="9350"/>
        </w:tabs>
        <w:rPr>
          <w:noProof/>
          <w:kern w:val="0"/>
          <w:lang w:eastAsia="en-US"/>
        </w:rPr>
      </w:pPr>
      <w:r>
        <w:rPr>
          <w:noProof/>
          <w:lang w:eastAsia="en-US"/>
        </w:rPr>
        <w:t>Wind</w:t>
      </w:r>
      <w:r>
        <w:rPr>
          <w:noProof/>
        </w:rPr>
        <w:tab/>
      </w:r>
      <w:r>
        <w:rPr>
          <w:noProof/>
        </w:rPr>
        <w:fldChar w:fldCharType="begin"/>
      </w:r>
      <w:r>
        <w:rPr>
          <w:noProof/>
        </w:rPr>
        <w:instrText xml:space="preserve"> PAGEREF _Toc497389593 \h </w:instrText>
      </w:r>
      <w:r>
        <w:rPr>
          <w:noProof/>
        </w:rPr>
      </w:r>
      <w:r>
        <w:rPr>
          <w:noProof/>
        </w:rPr>
        <w:fldChar w:fldCharType="separate"/>
      </w:r>
      <w:r>
        <w:rPr>
          <w:noProof/>
        </w:rPr>
        <w:t>16</w:t>
      </w:r>
      <w:r>
        <w:rPr>
          <w:noProof/>
        </w:rPr>
        <w:fldChar w:fldCharType="end"/>
      </w:r>
    </w:p>
    <w:p w14:paraId="6E0C23E2" w14:textId="77777777" w:rsidR="0029381D" w:rsidRDefault="0029381D">
      <w:pPr>
        <w:pStyle w:val="TOC3"/>
        <w:tabs>
          <w:tab w:val="right" w:leader="dot" w:pos="9350"/>
        </w:tabs>
        <w:rPr>
          <w:noProof/>
          <w:kern w:val="0"/>
          <w:lang w:eastAsia="en-US"/>
        </w:rPr>
      </w:pPr>
      <w:r>
        <w:rPr>
          <w:noProof/>
        </w:rPr>
        <w:t>Natural Gas</w:t>
      </w:r>
      <w:r>
        <w:rPr>
          <w:noProof/>
        </w:rPr>
        <w:tab/>
      </w:r>
      <w:r>
        <w:rPr>
          <w:noProof/>
        </w:rPr>
        <w:fldChar w:fldCharType="begin"/>
      </w:r>
      <w:r>
        <w:rPr>
          <w:noProof/>
        </w:rPr>
        <w:instrText xml:space="preserve"> PAGEREF _Toc497389594 \h </w:instrText>
      </w:r>
      <w:r>
        <w:rPr>
          <w:noProof/>
        </w:rPr>
      </w:r>
      <w:r>
        <w:rPr>
          <w:noProof/>
        </w:rPr>
        <w:fldChar w:fldCharType="separate"/>
      </w:r>
      <w:r>
        <w:rPr>
          <w:noProof/>
        </w:rPr>
        <w:t>17</w:t>
      </w:r>
      <w:r>
        <w:rPr>
          <w:noProof/>
        </w:rPr>
        <w:fldChar w:fldCharType="end"/>
      </w:r>
    </w:p>
    <w:p w14:paraId="62C98784" w14:textId="77777777" w:rsidR="0029381D" w:rsidRDefault="0029381D">
      <w:pPr>
        <w:pStyle w:val="TOC3"/>
        <w:tabs>
          <w:tab w:val="right" w:leader="dot" w:pos="9350"/>
        </w:tabs>
        <w:rPr>
          <w:noProof/>
          <w:kern w:val="0"/>
          <w:lang w:eastAsia="en-US"/>
        </w:rPr>
      </w:pPr>
      <w:r>
        <w:rPr>
          <w:noProof/>
        </w:rPr>
        <w:t>Hydropower</w:t>
      </w:r>
      <w:r>
        <w:rPr>
          <w:noProof/>
        </w:rPr>
        <w:tab/>
      </w:r>
      <w:r>
        <w:rPr>
          <w:noProof/>
        </w:rPr>
        <w:fldChar w:fldCharType="begin"/>
      </w:r>
      <w:r>
        <w:rPr>
          <w:noProof/>
        </w:rPr>
        <w:instrText xml:space="preserve"> PAGEREF _Toc497389595 \h </w:instrText>
      </w:r>
      <w:r>
        <w:rPr>
          <w:noProof/>
        </w:rPr>
      </w:r>
      <w:r>
        <w:rPr>
          <w:noProof/>
        </w:rPr>
        <w:fldChar w:fldCharType="separate"/>
      </w:r>
      <w:r>
        <w:rPr>
          <w:noProof/>
        </w:rPr>
        <w:t>18</w:t>
      </w:r>
      <w:r>
        <w:rPr>
          <w:noProof/>
        </w:rPr>
        <w:fldChar w:fldCharType="end"/>
      </w:r>
    </w:p>
    <w:p w14:paraId="6860BAE0" w14:textId="77777777" w:rsidR="0029381D" w:rsidRDefault="0029381D">
      <w:pPr>
        <w:pStyle w:val="TOC3"/>
        <w:tabs>
          <w:tab w:val="right" w:leader="dot" w:pos="9350"/>
        </w:tabs>
        <w:rPr>
          <w:noProof/>
          <w:kern w:val="0"/>
          <w:lang w:eastAsia="en-US"/>
        </w:rPr>
      </w:pPr>
      <w:r>
        <w:rPr>
          <w:noProof/>
        </w:rPr>
        <w:t>Liquid Fuel &amp; EPP’s</w:t>
      </w:r>
      <w:r>
        <w:rPr>
          <w:noProof/>
        </w:rPr>
        <w:tab/>
      </w:r>
      <w:r>
        <w:rPr>
          <w:noProof/>
        </w:rPr>
        <w:fldChar w:fldCharType="begin"/>
      </w:r>
      <w:r>
        <w:rPr>
          <w:noProof/>
        </w:rPr>
        <w:instrText xml:space="preserve"> PAGEREF _Toc497389596 \h </w:instrText>
      </w:r>
      <w:r>
        <w:rPr>
          <w:noProof/>
        </w:rPr>
      </w:r>
      <w:r>
        <w:rPr>
          <w:noProof/>
        </w:rPr>
        <w:fldChar w:fldCharType="separate"/>
      </w:r>
      <w:r>
        <w:rPr>
          <w:noProof/>
        </w:rPr>
        <w:t>18</w:t>
      </w:r>
      <w:r>
        <w:rPr>
          <w:noProof/>
        </w:rPr>
        <w:fldChar w:fldCharType="end"/>
      </w:r>
    </w:p>
    <w:p w14:paraId="61EE211A" w14:textId="2E4FA0D8" w:rsidR="0029381D" w:rsidRDefault="0029381D">
      <w:pPr>
        <w:pStyle w:val="TOC2"/>
        <w:tabs>
          <w:tab w:val="right" w:leader="dot" w:pos="9350"/>
        </w:tabs>
        <w:rPr>
          <w:noProof/>
          <w:kern w:val="0"/>
          <w:lang w:eastAsia="en-US"/>
        </w:rPr>
      </w:pPr>
      <w:r>
        <w:rPr>
          <w:noProof/>
        </w:rPr>
        <w:t xml:space="preserve"> </w:t>
      </w:r>
      <w:r w:rsidR="00B77B6C">
        <w:rPr>
          <w:noProof/>
        </w:rPr>
        <w:t xml:space="preserve">   </w:t>
      </w:r>
      <w:r>
        <w:rPr>
          <w:noProof/>
        </w:rPr>
        <w:t>Transmission/ Distribution</w:t>
      </w:r>
      <w:r>
        <w:rPr>
          <w:noProof/>
        </w:rPr>
        <w:tab/>
      </w:r>
      <w:r>
        <w:rPr>
          <w:noProof/>
        </w:rPr>
        <w:fldChar w:fldCharType="begin"/>
      </w:r>
      <w:r>
        <w:rPr>
          <w:noProof/>
        </w:rPr>
        <w:instrText xml:space="preserve"> PAGEREF _Toc497389597 \h </w:instrText>
      </w:r>
      <w:r>
        <w:rPr>
          <w:noProof/>
        </w:rPr>
      </w:r>
      <w:r>
        <w:rPr>
          <w:noProof/>
        </w:rPr>
        <w:fldChar w:fldCharType="separate"/>
      </w:r>
      <w:r>
        <w:rPr>
          <w:noProof/>
        </w:rPr>
        <w:t>19</w:t>
      </w:r>
      <w:r>
        <w:rPr>
          <w:noProof/>
        </w:rPr>
        <w:fldChar w:fldCharType="end"/>
      </w:r>
    </w:p>
    <w:p w14:paraId="0778DAB6" w14:textId="77777777" w:rsidR="0029381D" w:rsidRDefault="0029381D">
      <w:pPr>
        <w:pStyle w:val="TOC3"/>
        <w:tabs>
          <w:tab w:val="right" w:leader="dot" w:pos="9350"/>
        </w:tabs>
        <w:rPr>
          <w:noProof/>
          <w:kern w:val="0"/>
          <w:lang w:eastAsia="en-US"/>
        </w:rPr>
      </w:pPr>
      <w:r>
        <w:rPr>
          <w:noProof/>
        </w:rPr>
        <w:t>Small Pow</w:t>
      </w:r>
      <w:bookmarkStart w:id="2" w:name="_GoBack"/>
      <w:bookmarkEnd w:id="2"/>
      <w:r>
        <w:rPr>
          <w:noProof/>
        </w:rPr>
        <w:t>er Projects-Minigrid</w:t>
      </w:r>
      <w:r>
        <w:rPr>
          <w:noProof/>
        </w:rPr>
        <w:tab/>
      </w:r>
      <w:r>
        <w:rPr>
          <w:noProof/>
        </w:rPr>
        <w:fldChar w:fldCharType="begin"/>
      </w:r>
      <w:r>
        <w:rPr>
          <w:noProof/>
        </w:rPr>
        <w:instrText xml:space="preserve"> PAGEREF _Toc497389598 \h </w:instrText>
      </w:r>
      <w:r>
        <w:rPr>
          <w:noProof/>
        </w:rPr>
      </w:r>
      <w:r>
        <w:rPr>
          <w:noProof/>
        </w:rPr>
        <w:fldChar w:fldCharType="separate"/>
      </w:r>
      <w:r>
        <w:rPr>
          <w:noProof/>
        </w:rPr>
        <w:t>20</w:t>
      </w:r>
      <w:r>
        <w:rPr>
          <w:noProof/>
        </w:rPr>
        <w:fldChar w:fldCharType="end"/>
      </w:r>
    </w:p>
    <w:p w14:paraId="426B19AF" w14:textId="77777777" w:rsidR="0029381D" w:rsidRDefault="0029381D">
      <w:pPr>
        <w:pStyle w:val="TOC1"/>
        <w:tabs>
          <w:tab w:val="right" w:leader="dot" w:pos="9350"/>
        </w:tabs>
        <w:rPr>
          <w:noProof/>
          <w:kern w:val="0"/>
          <w:lang w:eastAsia="en-US"/>
        </w:rPr>
      </w:pPr>
      <w:r>
        <w:rPr>
          <w:noProof/>
        </w:rPr>
        <w:t>Energy End Uses</w:t>
      </w:r>
      <w:r>
        <w:rPr>
          <w:noProof/>
        </w:rPr>
        <w:tab/>
      </w:r>
      <w:r>
        <w:rPr>
          <w:noProof/>
        </w:rPr>
        <w:fldChar w:fldCharType="begin"/>
      </w:r>
      <w:r>
        <w:rPr>
          <w:noProof/>
        </w:rPr>
        <w:instrText xml:space="preserve"> PAGEREF _Toc497389599 \h </w:instrText>
      </w:r>
      <w:r>
        <w:rPr>
          <w:noProof/>
        </w:rPr>
      </w:r>
      <w:r>
        <w:rPr>
          <w:noProof/>
        </w:rPr>
        <w:fldChar w:fldCharType="separate"/>
      </w:r>
      <w:r>
        <w:rPr>
          <w:noProof/>
        </w:rPr>
        <w:t>22</w:t>
      </w:r>
      <w:r>
        <w:rPr>
          <w:noProof/>
        </w:rPr>
        <w:fldChar w:fldCharType="end"/>
      </w:r>
    </w:p>
    <w:p w14:paraId="21C536CD" w14:textId="77777777" w:rsidR="0029381D" w:rsidRDefault="0029381D">
      <w:pPr>
        <w:pStyle w:val="TOC2"/>
        <w:tabs>
          <w:tab w:val="right" w:leader="dot" w:pos="9350"/>
        </w:tabs>
        <w:rPr>
          <w:noProof/>
          <w:kern w:val="0"/>
          <w:lang w:eastAsia="en-US"/>
        </w:rPr>
      </w:pPr>
      <w:r>
        <w:rPr>
          <w:noProof/>
        </w:rPr>
        <w:lastRenderedPageBreak/>
        <w:t>Transportation</w:t>
      </w:r>
      <w:r>
        <w:rPr>
          <w:noProof/>
        </w:rPr>
        <w:tab/>
      </w:r>
      <w:r>
        <w:rPr>
          <w:noProof/>
        </w:rPr>
        <w:fldChar w:fldCharType="begin"/>
      </w:r>
      <w:r>
        <w:rPr>
          <w:noProof/>
        </w:rPr>
        <w:instrText xml:space="preserve"> PAGEREF _Toc497389600 \h </w:instrText>
      </w:r>
      <w:r>
        <w:rPr>
          <w:noProof/>
        </w:rPr>
      </w:r>
      <w:r>
        <w:rPr>
          <w:noProof/>
        </w:rPr>
        <w:fldChar w:fldCharType="separate"/>
      </w:r>
      <w:r>
        <w:rPr>
          <w:noProof/>
        </w:rPr>
        <w:t>23</w:t>
      </w:r>
      <w:r>
        <w:rPr>
          <w:noProof/>
        </w:rPr>
        <w:fldChar w:fldCharType="end"/>
      </w:r>
    </w:p>
    <w:p w14:paraId="25D4235A" w14:textId="77777777" w:rsidR="0029381D" w:rsidRDefault="0029381D">
      <w:pPr>
        <w:pStyle w:val="TOC3"/>
        <w:tabs>
          <w:tab w:val="right" w:leader="dot" w:pos="9350"/>
        </w:tabs>
        <w:rPr>
          <w:noProof/>
          <w:kern w:val="0"/>
          <w:lang w:eastAsia="en-US"/>
        </w:rPr>
      </w:pPr>
      <w:r>
        <w:rPr>
          <w:noProof/>
        </w:rPr>
        <w:t>Private Transport</w:t>
      </w:r>
      <w:r>
        <w:rPr>
          <w:noProof/>
        </w:rPr>
        <w:tab/>
      </w:r>
      <w:r>
        <w:rPr>
          <w:noProof/>
        </w:rPr>
        <w:fldChar w:fldCharType="begin"/>
      </w:r>
      <w:r>
        <w:rPr>
          <w:noProof/>
        </w:rPr>
        <w:instrText xml:space="preserve"> PAGEREF _Toc497389601 \h </w:instrText>
      </w:r>
      <w:r>
        <w:rPr>
          <w:noProof/>
        </w:rPr>
      </w:r>
      <w:r>
        <w:rPr>
          <w:noProof/>
        </w:rPr>
        <w:fldChar w:fldCharType="separate"/>
      </w:r>
      <w:r>
        <w:rPr>
          <w:noProof/>
        </w:rPr>
        <w:t>25</w:t>
      </w:r>
      <w:r>
        <w:rPr>
          <w:noProof/>
        </w:rPr>
        <w:fldChar w:fldCharType="end"/>
      </w:r>
    </w:p>
    <w:p w14:paraId="565CF51B" w14:textId="77777777" w:rsidR="0029381D" w:rsidRDefault="0029381D">
      <w:pPr>
        <w:pStyle w:val="TOC3"/>
        <w:tabs>
          <w:tab w:val="right" w:leader="dot" w:pos="9350"/>
        </w:tabs>
        <w:rPr>
          <w:noProof/>
          <w:kern w:val="0"/>
          <w:lang w:eastAsia="en-US"/>
        </w:rPr>
      </w:pPr>
      <w:r>
        <w:rPr>
          <w:noProof/>
        </w:rPr>
        <w:t>Public Transport</w:t>
      </w:r>
      <w:r>
        <w:rPr>
          <w:noProof/>
        </w:rPr>
        <w:tab/>
      </w:r>
      <w:r>
        <w:rPr>
          <w:noProof/>
        </w:rPr>
        <w:fldChar w:fldCharType="begin"/>
      </w:r>
      <w:r>
        <w:rPr>
          <w:noProof/>
        </w:rPr>
        <w:instrText xml:space="preserve"> PAGEREF _Toc497389602 \h </w:instrText>
      </w:r>
      <w:r>
        <w:rPr>
          <w:noProof/>
        </w:rPr>
      </w:r>
      <w:r>
        <w:rPr>
          <w:noProof/>
        </w:rPr>
        <w:fldChar w:fldCharType="separate"/>
      </w:r>
      <w:r>
        <w:rPr>
          <w:noProof/>
        </w:rPr>
        <w:t>25</w:t>
      </w:r>
      <w:r>
        <w:rPr>
          <w:noProof/>
        </w:rPr>
        <w:fldChar w:fldCharType="end"/>
      </w:r>
    </w:p>
    <w:p w14:paraId="4733FC9A" w14:textId="77777777" w:rsidR="0029381D" w:rsidRDefault="0029381D">
      <w:pPr>
        <w:pStyle w:val="TOC3"/>
        <w:tabs>
          <w:tab w:val="right" w:leader="dot" w:pos="9350"/>
        </w:tabs>
        <w:rPr>
          <w:noProof/>
          <w:kern w:val="0"/>
          <w:lang w:eastAsia="en-US"/>
        </w:rPr>
      </w:pPr>
      <w:r>
        <w:rPr>
          <w:noProof/>
        </w:rPr>
        <w:t>Goods Transport</w:t>
      </w:r>
      <w:r>
        <w:rPr>
          <w:noProof/>
        </w:rPr>
        <w:tab/>
      </w:r>
      <w:r>
        <w:rPr>
          <w:noProof/>
        </w:rPr>
        <w:fldChar w:fldCharType="begin"/>
      </w:r>
      <w:r>
        <w:rPr>
          <w:noProof/>
        </w:rPr>
        <w:instrText xml:space="preserve"> PAGEREF _Toc497389603 \h </w:instrText>
      </w:r>
      <w:r>
        <w:rPr>
          <w:noProof/>
        </w:rPr>
      </w:r>
      <w:r>
        <w:rPr>
          <w:noProof/>
        </w:rPr>
        <w:fldChar w:fldCharType="separate"/>
      </w:r>
      <w:r>
        <w:rPr>
          <w:noProof/>
        </w:rPr>
        <w:t>26</w:t>
      </w:r>
      <w:r>
        <w:rPr>
          <w:noProof/>
        </w:rPr>
        <w:fldChar w:fldCharType="end"/>
      </w:r>
    </w:p>
    <w:p w14:paraId="306E7A16" w14:textId="77777777" w:rsidR="0029381D" w:rsidRDefault="0029381D">
      <w:pPr>
        <w:pStyle w:val="TOC2"/>
        <w:tabs>
          <w:tab w:val="right" w:leader="dot" w:pos="9350"/>
        </w:tabs>
        <w:rPr>
          <w:noProof/>
          <w:kern w:val="0"/>
          <w:lang w:eastAsia="en-US"/>
        </w:rPr>
      </w:pPr>
      <w:r>
        <w:rPr>
          <w:noProof/>
        </w:rPr>
        <w:t>Buildings</w:t>
      </w:r>
      <w:r>
        <w:rPr>
          <w:noProof/>
        </w:rPr>
        <w:tab/>
      </w:r>
      <w:r>
        <w:rPr>
          <w:noProof/>
        </w:rPr>
        <w:fldChar w:fldCharType="begin"/>
      </w:r>
      <w:r>
        <w:rPr>
          <w:noProof/>
        </w:rPr>
        <w:instrText xml:space="preserve"> PAGEREF _Toc497389604 \h </w:instrText>
      </w:r>
      <w:r>
        <w:rPr>
          <w:noProof/>
        </w:rPr>
      </w:r>
      <w:r>
        <w:rPr>
          <w:noProof/>
        </w:rPr>
        <w:fldChar w:fldCharType="separate"/>
      </w:r>
      <w:r>
        <w:rPr>
          <w:noProof/>
        </w:rPr>
        <w:t>27</w:t>
      </w:r>
      <w:r>
        <w:rPr>
          <w:noProof/>
        </w:rPr>
        <w:fldChar w:fldCharType="end"/>
      </w:r>
    </w:p>
    <w:p w14:paraId="194E652D" w14:textId="77777777" w:rsidR="0029381D" w:rsidRDefault="0029381D">
      <w:pPr>
        <w:pStyle w:val="TOC3"/>
        <w:tabs>
          <w:tab w:val="right" w:leader="dot" w:pos="9350"/>
        </w:tabs>
        <w:rPr>
          <w:noProof/>
          <w:kern w:val="0"/>
          <w:lang w:eastAsia="en-US"/>
        </w:rPr>
      </w:pPr>
      <w:r>
        <w:rPr>
          <w:noProof/>
        </w:rPr>
        <w:t>Food Preparation</w:t>
      </w:r>
      <w:r>
        <w:rPr>
          <w:noProof/>
        </w:rPr>
        <w:tab/>
      </w:r>
      <w:r>
        <w:rPr>
          <w:noProof/>
        </w:rPr>
        <w:fldChar w:fldCharType="begin"/>
      </w:r>
      <w:r>
        <w:rPr>
          <w:noProof/>
        </w:rPr>
        <w:instrText xml:space="preserve"> PAGEREF _Toc497389605 \h </w:instrText>
      </w:r>
      <w:r>
        <w:rPr>
          <w:noProof/>
        </w:rPr>
      </w:r>
      <w:r>
        <w:rPr>
          <w:noProof/>
        </w:rPr>
        <w:fldChar w:fldCharType="separate"/>
      </w:r>
      <w:r>
        <w:rPr>
          <w:noProof/>
        </w:rPr>
        <w:t>28</w:t>
      </w:r>
      <w:r>
        <w:rPr>
          <w:noProof/>
        </w:rPr>
        <w:fldChar w:fldCharType="end"/>
      </w:r>
    </w:p>
    <w:p w14:paraId="6F8C3840" w14:textId="77777777" w:rsidR="0029381D" w:rsidRDefault="0029381D">
      <w:pPr>
        <w:pStyle w:val="TOC3"/>
        <w:tabs>
          <w:tab w:val="right" w:leader="dot" w:pos="9350"/>
        </w:tabs>
        <w:rPr>
          <w:noProof/>
          <w:kern w:val="0"/>
          <w:lang w:eastAsia="en-US"/>
        </w:rPr>
      </w:pPr>
      <w:r>
        <w:rPr>
          <w:noProof/>
        </w:rPr>
        <w:t>Lighting</w:t>
      </w:r>
      <w:r>
        <w:rPr>
          <w:noProof/>
        </w:rPr>
        <w:tab/>
      </w:r>
      <w:r>
        <w:rPr>
          <w:noProof/>
        </w:rPr>
        <w:fldChar w:fldCharType="begin"/>
      </w:r>
      <w:r>
        <w:rPr>
          <w:noProof/>
        </w:rPr>
        <w:instrText xml:space="preserve"> PAGEREF _Toc497389606 \h </w:instrText>
      </w:r>
      <w:r>
        <w:rPr>
          <w:noProof/>
        </w:rPr>
      </w:r>
      <w:r>
        <w:rPr>
          <w:noProof/>
        </w:rPr>
        <w:fldChar w:fldCharType="separate"/>
      </w:r>
      <w:r>
        <w:rPr>
          <w:noProof/>
        </w:rPr>
        <w:t>29</w:t>
      </w:r>
      <w:r>
        <w:rPr>
          <w:noProof/>
        </w:rPr>
        <w:fldChar w:fldCharType="end"/>
      </w:r>
    </w:p>
    <w:p w14:paraId="7156E556" w14:textId="77777777" w:rsidR="0029381D" w:rsidRDefault="0029381D">
      <w:pPr>
        <w:pStyle w:val="TOC3"/>
        <w:tabs>
          <w:tab w:val="right" w:leader="dot" w:pos="9350"/>
        </w:tabs>
        <w:rPr>
          <w:noProof/>
          <w:kern w:val="0"/>
          <w:lang w:eastAsia="en-US"/>
        </w:rPr>
      </w:pPr>
      <w:r>
        <w:rPr>
          <w:noProof/>
        </w:rPr>
        <w:t>Space Heating, Cooling, and Ventilation</w:t>
      </w:r>
      <w:r>
        <w:rPr>
          <w:noProof/>
        </w:rPr>
        <w:tab/>
      </w:r>
      <w:r>
        <w:rPr>
          <w:noProof/>
        </w:rPr>
        <w:fldChar w:fldCharType="begin"/>
      </w:r>
      <w:r>
        <w:rPr>
          <w:noProof/>
        </w:rPr>
        <w:instrText xml:space="preserve"> PAGEREF _Toc497389607 \h </w:instrText>
      </w:r>
      <w:r>
        <w:rPr>
          <w:noProof/>
        </w:rPr>
      </w:r>
      <w:r>
        <w:rPr>
          <w:noProof/>
        </w:rPr>
        <w:fldChar w:fldCharType="separate"/>
      </w:r>
      <w:r>
        <w:rPr>
          <w:noProof/>
        </w:rPr>
        <w:t>29</w:t>
      </w:r>
      <w:r>
        <w:rPr>
          <w:noProof/>
        </w:rPr>
        <w:fldChar w:fldCharType="end"/>
      </w:r>
    </w:p>
    <w:p w14:paraId="2DA8F846" w14:textId="77777777" w:rsidR="0029381D" w:rsidRDefault="0029381D">
      <w:pPr>
        <w:pStyle w:val="TOC3"/>
        <w:tabs>
          <w:tab w:val="right" w:leader="dot" w:pos="9350"/>
        </w:tabs>
        <w:rPr>
          <w:noProof/>
          <w:kern w:val="0"/>
          <w:lang w:eastAsia="en-US"/>
        </w:rPr>
      </w:pPr>
      <w:r>
        <w:rPr>
          <w:noProof/>
        </w:rPr>
        <w:t>Appliances &amp; plug load</w:t>
      </w:r>
      <w:r>
        <w:rPr>
          <w:noProof/>
        </w:rPr>
        <w:tab/>
      </w:r>
      <w:r>
        <w:rPr>
          <w:noProof/>
        </w:rPr>
        <w:fldChar w:fldCharType="begin"/>
      </w:r>
      <w:r>
        <w:rPr>
          <w:noProof/>
        </w:rPr>
        <w:instrText xml:space="preserve"> PAGEREF _Toc497389608 \h </w:instrText>
      </w:r>
      <w:r>
        <w:rPr>
          <w:noProof/>
        </w:rPr>
      </w:r>
      <w:r>
        <w:rPr>
          <w:noProof/>
        </w:rPr>
        <w:fldChar w:fldCharType="separate"/>
      </w:r>
      <w:r>
        <w:rPr>
          <w:noProof/>
        </w:rPr>
        <w:t>30</w:t>
      </w:r>
      <w:r>
        <w:rPr>
          <w:noProof/>
        </w:rPr>
        <w:fldChar w:fldCharType="end"/>
      </w:r>
    </w:p>
    <w:p w14:paraId="46495BCA" w14:textId="77777777" w:rsidR="0029381D" w:rsidRDefault="0029381D">
      <w:pPr>
        <w:pStyle w:val="TOC2"/>
        <w:tabs>
          <w:tab w:val="right" w:leader="dot" w:pos="9350"/>
        </w:tabs>
        <w:rPr>
          <w:noProof/>
          <w:kern w:val="0"/>
          <w:lang w:eastAsia="en-US"/>
        </w:rPr>
      </w:pPr>
      <w:r>
        <w:rPr>
          <w:noProof/>
        </w:rPr>
        <w:t>Industry and Manufacturing</w:t>
      </w:r>
      <w:r>
        <w:rPr>
          <w:noProof/>
        </w:rPr>
        <w:tab/>
      </w:r>
      <w:r>
        <w:rPr>
          <w:noProof/>
        </w:rPr>
        <w:fldChar w:fldCharType="begin"/>
      </w:r>
      <w:r>
        <w:rPr>
          <w:noProof/>
        </w:rPr>
        <w:instrText xml:space="preserve"> PAGEREF _Toc497389609 \h </w:instrText>
      </w:r>
      <w:r>
        <w:rPr>
          <w:noProof/>
        </w:rPr>
      </w:r>
      <w:r>
        <w:rPr>
          <w:noProof/>
        </w:rPr>
        <w:fldChar w:fldCharType="separate"/>
      </w:r>
      <w:r>
        <w:rPr>
          <w:noProof/>
        </w:rPr>
        <w:t>30</w:t>
      </w:r>
      <w:r>
        <w:rPr>
          <w:noProof/>
        </w:rPr>
        <w:fldChar w:fldCharType="end"/>
      </w:r>
    </w:p>
    <w:p w14:paraId="07531D5E" w14:textId="77777777" w:rsidR="0029381D" w:rsidRDefault="0029381D">
      <w:pPr>
        <w:pStyle w:val="TOC2"/>
        <w:tabs>
          <w:tab w:val="right" w:leader="dot" w:pos="9350"/>
        </w:tabs>
        <w:rPr>
          <w:noProof/>
          <w:kern w:val="0"/>
          <w:lang w:eastAsia="en-US"/>
        </w:rPr>
      </w:pPr>
      <w:r>
        <w:rPr>
          <w:noProof/>
        </w:rPr>
        <w:t>Agriculture</w:t>
      </w:r>
      <w:r>
        <w:rPr>
          <w:noProof/>
        </w:rPr>
        <w:tab/>
      </w:r>
      <w:r>
        <w:rPr>
          <w:noProof/>
        </w:rPr>
        <w:fldChar w:fldCharType="begin"/>
      </w:r>
      <w:r>
        <w:rPr>
          <w:noProof/>
        </w:rPr>
        <w:instrText xml:space="preserve"> PAGEREF _Toc497389610 \h </w:instrText>
      </w:r>
      <w:r>
        <w:rPr>
          <w:noProof/>
        </w:rPr>
      </w:r>
      <w:r>
        <w:rPr>
          <w:noProof/>
        </w:rPr>
        <w:fldChar w:fldCharType="separate"/>
      </w:r>
      <w:r>
        <w:rPr>
          <w:noProof/>
        </w:rPr>
        <w:t>31</w:t>
      </w:r>
      <w:r>
        <w:rPr>
          <w:noProof/>
        </w:rPr>
        <w:fldChar w:fldCharType="end"/>
      </w:r>
    </w:p>
    <w:p w14:paraId="1A9A4F7B" w14:textId="77777777" w:rsidR="0029381D" w:rsidRDefault="0029381D">
      <w:pPr>
        <w:pStyle w:val="TOC3"/>
        <w:tabs>
          <w:tab w:val="right" w:leader="dot" w:pos="9350"/>
        </w:tabs>
        <w:rPr>
          <w:noProof/>
          <w:kern w:val="0"/>
          <w:lang w:eastAsia="en-US"/>
        </w:rPr>
      </w:pPr>
      <w:r>
        <w:rPr>
          <w:noProof/>
        </w:rPr>
        <w:t>Crops</w:t>
      </w:r>
      <w:r>
        <w:rPr>
          <w:noProof/>
        </w:rPr>
        <w:tab/>
      </w:r>
      <w:r>
        <w:rPr>
          <w:noProof/>
        </w:rPr>
        <w:fldChar w:fldCharType="begin"/>
      </w:r>
      <w:r>
        <w:rPr>
          <w:noProof/>
        </w:rPr>
        <w:instrText xml:space="preserve"> PAGEREF _Toc497389611 \h </w:instrText>
      </w:r>
      <w:r>
        <w:rPr>
          <w:noProof/>
        </w:rPr>
      </w:r>
      <w:r>
        <w:rPr>
          <w:noProof/>
        </w:rPr>
        <w:fldChar w:fldCharType="separate"/>
      </w:r>
      <w:r>
        <w:rPr>
          <w:noProof/>
        </w:rPr>
        <w:t>31</w:t>
      </w:r>
      <w:r>
        <w:rPr>
          <w:noProof/>
        </w:rPr>
        <w:fldChar w:fldCharType="end"/>
      </w:r>
    </w:p>
    <w:p w14:paraId="2CE7DB3B" w14:textId="77777777" w:rsidR="0029381D" w:rsidRDefault="0029381D">
      <w:pPr>
        <w:pStyle w:val="TOC3"/>
        <w:tabs>
          <w:tab w:val="right" w:leader="dot" w:pos="9350"/>
        </w:tabs>
        <w:rPr>
          <w:noProof/>
          <w:kern w:val="0"/>
          <w:lang w:eastAsia="en-US"/>
        </w:rPr>
      </w:pPr>
      <w:r>
        <w:rPr>
          <w:noProof/>
        </w:rPr>
        <w:t>Livestock</w:t>
      </w:r>
      <w:r>
        <w:rPr>
          <w:noProof/>
        </w:rPr>
        <w:tab/>
      </w:r>
      <w:r>
        <w:rPr>
          <w:noProof/>
        </w:rPr>
        <w:fldChar w:fldCharType="begin"/>
      </w:r>
      <w:r>
        <w:rPr>
          <w:noProof/>
        </w:rPr>
        <w:instrText xml:space="preserve"> PAGEREF _Toc497389612 \h </w:instrText>
      </w:r>
      <w:r>
        <w:rPr>
          <w:noProof/>
        </w:rPr>
      </w:r>
      <w:r>
        <w:rPr>
          <w:noProof/>
        </w:rPr>
        <w:fldChar w:fldCharType="separate"/>
      </w:r>
      <w:r>
        <w:rPr>
          <w:noProof/>
        </w:rPr>
        <w:t>32</w:t>
      </w:r>
      <w:r>
        <w:rPr>
          <w:noProof/>
        </w:rPr>
        <w:fldChar w:fldCharType="end"/>
      </w:r>
    </w:p>
    <w:p w14:paraId="55D22D17" w14:textId="77777777" w:rsidR="0029381D" w:rsidRDefault="0029381D">
      <w:pPr>
        <w:pStyle w:val="TOC1"/>
        <w:tabs>
          <w:tab w:val="right" w:leader="dot" w:pos="9350"/>
        </w:tabs>
        <w:rPr>
          <w:noProof/>
          <w:kern w:val="0"/>
          <w:lang w:eastAsia="en-US"/>
        </w:rPr>
      </w:pPr>
      <w:r>
        <w:rPr>
          <w:noProof/>
        </w:rPr>
        <w:t>Conclusion</w:t>
      </w:r>
      <w:r>
        <w:rPr>
          <w:noProof/>
        </w:rPr>
        <w:tab/>
      </w:r>
      <w:r>
        <w:rPr>
          <w:noProof/>
        </w:rPr>
        <w:fldChar w:fldCharType="begin"/>
      </w:r>
      <w:r>
        <w:rPr>
          <w:noProof/>
        </w:rPr>
        <w:instrText xml:space="preserve"> PAGEREF _Toc497389613 \h </w:instrText>
      </w:r>
      <w:r>
        <w:rPr>
          <w:noProof/>
        </w:rPr>
      </w:r>
      <w:r>
        <w:rPr>
          <w:noProof/>
        </w:rPr>
        <w:fldChar w:fldCharType="separate"/>
      </w:r>
      <w:r>
        <w:rPr>
          <w:noProof/>
        </w:rPr>
        <w:t>32</w:t>
      </w:r>
      <w:r>
        <w:rPr>
          <w:noProof/>
        </w:rPr>
        <w:fldChar w:fldCharType="end"/>
      </w:r>
    </w:p>
    <w:p w14:paraId="7B18B035" w14:textId="77777777" w:rsidR="0029381D" w:rsidRDefault="0029381D">
      <w:pPr>
        <w:pStyle w:val="TOC1"/>
        <w:tabs>
          <w:tab w:val="right" w:leader="dot" w:pos="9350"/>
        </w:tabs>
        <w:rPr>
          <w:noProof/>
          <w:kern w:val="0"/>
          <w:lang w:eastAsia="en-US"/>
        </w:rPr>
      </w:pPr>
      <w:r>
        <w:rPr>
          <w:noProof/>
        </w:rPr>
        <w:t>References</w:t>
      </w:r>
      <w:r>
        <w:rPr>
          <w:noProof/>
        </w:rPr>
        <w:tab/>
      </w:r>
      <w:r>
        <w:rPr>
          <w:noProof/>
        </w:rPr>
        <w:fldChar w:fldCharType="begin"/>
      </w:r>
      <w:r>
        <w:rPr>
          <w:noProof/>
        </w:rPr>
        <w:instrText xml:space="preserve"> PAGEREF _Toc497389614 \h </w:instrText>
      </w:r>
      <w:r>
        <w:rPr>
          <w:noProof/>
        </w:rPr>
      </w:r>
      <w:r>
        <w:rPr>
          <w:noProof/>
        </w:rPr>
        <w:fldChar w:fldCharType="separate"/>
      </w:r>
      <w:r>
        <w:rPr>
          <w:noProof/>
        </w:rPr>
        <w:t>35</w:t>
      </w:r>
      <w:r>
        <w:rPr>
          <w:noProof/>
        </w:rPr>
        <w:fldChar w:fldCharType="end"/>
      </w:r>
    </w:p>
    <w:p w14:paraId="7D2CCDD2" w14:textId="77777777" w:rsidR="0029381D" w:rsidRDefault="0029381D">
      <w:pPr>
        <w:pStyle w:val="TOC1"/>
        <w:tabs>
          <w:tab w:val="right" w:leader="dot" w:pos="9350"/>
        </w:tabs>
        <w:rPr>
          <w:noProof/>
          <w:kern w:val="0"/>
          <w:lang w:eastAsia="en-US"/>
        </w:rPr>
      </w:pPr>
      <w:r>
        <w:rPr>
          <w:noProof/>
        </w:rPr>
        <w:t>Appendix A: Supplemental Data and Energy Calculations</w:t>
      </w:r>
      <w:r>
        <w:rPr>
          <w:noProof/>
        </w:rPr>
        <w:tab/>
      </w:r>
      <w:r>
        <w:rPr>
          <w:noProof/>
        </w:rPr>
        <w:fldChar w:fldCharType="begin"/>
      </w:r>
      <w:r>
        <w:rPr>
          <w:noProof/>
        </w:rPr>
        <w:instrText xml:space="preserve"> PAGEREF _Toc497389615 \h </w:instrText>
      </w:r>
      <w:r>
        <w:rPr>
          <w:noProof/>
        </w:rPr>
      </w:r>
      <w:r>
        <w:rPr>
          <w:noProof/>
        </w:rPr>
        <w:fldChar w:fldCharType="separate"/>
      </w:r>
      <w:r>
        <w:rPr>
          <w:noProof/>
        </w:rPr>
        <w:t>38</w:t>
      </w:r>
      <w:r>
        <w:rPr>
          <w:noProof/>
        </w:rPr>
        <w:fldChar w:fldCharType="end"/>
      </w:r>
    </w:p>
    <w:p w14:paraId="2666D38E" w14:textId="77777777" w:rsidR="0029381D" w:rsidRDefault="0029381D" w:rsidP="0029381D">
      <w:pPr>
        <w:pStyle w:val="SectionTitle"/>
      </w:pPr>
      <w:r>
        <w:lastRenderedPageBreak/>
        <w:fldChar w:fldCharType="end"/>
      </w:r>
      <w:bookmarkStart w:id="3" w:name="_Toc497326122"/>
      <w:bookmarkStart w:id="4" w:name="_Toc497389579"/>
      <w:sdt>
        <w:sdtPr>
          <w:alias w:val="Section title:"/>
          <w:tag w:val="Section title:"/>
          <w:id w:val="984196707"/>
          <w:placeholder>
            <w:docPart w:val="246E73818032DC45BA9180B8B577958C"/>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t xml:space="preserve">The Urban Energy Context of Dar es Salaam, Tanzania </w:t>
          </w:r>
        </w:sdtContent>
      </w:sdt>
      <w:bookmarkEnd w:id="3"/>
      <w:bookmarkEnd w:id="4"/>
    </w:p>
    <w:p w14:paraId="51CEACA0" w14:textId="3915DAC6" w:rsidR="0029381D" w:rsidRPr="00526A54" w:rsidRDefault="0029381D" w:rsidP="0029381D">
      <w:pPr>
        <w:rPr>
          <w:rFonts w:ascii="Times New Roman" w:eastAsia="Times New Roman" w:hAnsi="Times New Roman" w:cs="Times New Roman"/>
          <w:kern w:val="0"/>
          <w:lang w:eastAsia="en-US"/>
        </w:rPr>
      </w:pPr>
      <w:r>
        <w:t>Tanzania ranks among the top ten countries in the world for electricity access deficit, preceded in magnitude only by India and marginally by a few other countries</w:t>
      </w:r>
      <w:r>
        <w:fldChar w:fldCharType="begin"/>
      </w:r>
      <w:r w:rsidR="001D014D">
        <w:instrText xml:space="preserve"> ADDIN ZOTERO_ITEM CSL_CITATION {"citationID":"7u1scp3i4","properties":{"formattedCitation":"[1]","plainCitation":"[1]"},"citationItems":[{"id":732,"uris":["http://zotero.org/groups/1747539/items/MQ8UG5FU"],"uri":["http://zotero.org/groups/1747539/items/MQ8UG5FU"],"itemData":{"id":732,"type":"article","title":"ELECTRICITY ACCESS REPORT 2017.pdf"}}],"schema":"https://github.com/citation-style-language/schema/raw/master/csl-citation.json"} </w:instrText>
      </w:r>
      <w:r>
        <w:fldChar w:fldCharType="separate"/>
      </w:r>
      <w:r>
        <w:rPr>
          <w:noProof/>
        </w:rPr>
        <w:t>[1]</w:t>
      </w:r>
      <w:r>
        <w:rPr>
          <w:noProof/>
        </w:rPr>
        <w:fldChar w:fldCharType="end"/>
      </w:r>
      <w:r>
        <w:t xml:space="preserve">. Energy access has explicit and implicit implications for future city growth and economic development. </w:t>
      </w:r>
      <w:r>
        <w:rPr>
          <w:rFonts w:ascii="Times New Roman" w:eastAsia="Times New Roman" w:hAnsi="Times New Roman" w:cs="Times New Roman"/>
          <w:kern w:val="0"/>
          <w:lang w:eastAsia="en-US"/>
        </w:rPr>
        <w:t>For instance, in 2013</w:t>
      </w:r>
      <w:r w:rsidRPr="00B03F36">
        <w:rPr>
          <w:rFonts w:ascii="Times New Roman" w:eastAsia="Times New Roman" w:hAnsi="Times New Roman" w:cs="Times New Roman"/>
          <w:kern w:val="0"/>
          <w:lang w:eastAsia="en-US"/>
        </w:rPr>
        <w:t xml:space="preserve"> the World Bank Enterprise Surveys showed that power outages in Tanzania cost businesses about 15 percent of annual sales</w:t>
      </w:r>
      <w:r>
        <w:rPr>
          <w:rFonts w:ascii="Times New Roman" w:eastAsia="Times New Roman" w:hAnsi="Times New Roman" w:cs="Times New Roman"/>
          <w:kern w:val="0"/>
          <w:lang w:eastAsia="en-US"/>
        </w:rPr>
        <w:t xml:space="preserve"> </w:t>
      </w:r>
      <w:r>
        <w:rPr>
          <w:rFonts w:ascii="Times New Roman" w:eastAsia="Times New Roman" w:hAnsi="Times New Roman" w:cs="Times New Roman"/>
          <w:kern w:val="0"/>
          <w:lang w:eastAsia="en-US"/>
        </w:rPr>
        <w:fldChar w:fldCharType="begin"/>
      </w:r>
      <w:r w:rsidR="001D014D">
        <w:rPr>
          <w:rFonts w:ascii="Times New Roman" w:eastAsia="Times New Roman" w:hAnsi="Times New Roman" w:cs="Times New Roman"/>
          <w:kern w:val="0"/>
          <w:lang w:eastAsia="en-US"/>
        </w:rPr>
        <w:instrText xml:space="preserve"> ADDIN ZOTERO_ITEM CSL_CITATION {"citationID":"p2oRvRQ7","properties":{"formattedCitation":"[1]","plainCitation":"[1]"},"citationItems":[{"id":732,"uris":["http://zotero.org/groups/1747539/items/MQ8UG5FU"],"uri":["http://zotero.org/groups/1747539/items/MQ8UG5FU"],"itemData":{"id":732,"type":"article","title":"ELECTRICITY ACCESS REPORT 2017.pdf"}}],"schema":"https://github.com/citation-style-language/schema/raw/master/csl-citation.json"} </w:instrText>
      </w:r>
      <w:r>
        <w:rPr>
          <w:rFonts w:ascii="Times New Roman" w:eastAsia="Times New Roman" w:hAnsi="Times New Roman" w:cs="Times New Roman"/>
          <w:kern w:val="0"/>
          <w:lang w:eastAsia="en-US"/>
        </w:rPr>
        <w:fldChar w:fldCharType="separate"/>
      </w:r>
      <w:r>
        <w:rPr>
          <w:rFonts w:ascii="Times New Roman" w:eastAsia="Times New Roman" w:hAnsi="Times New Roman" w:cs="Times New Roman"/>
          <w:noProof/>
          <w:kern w:val="0"/>
          <w:lang w:eastAsia="en-US"/>
        </w:rPr>
        <w:t>[1]</w:t>
      </w:r>
      <w:r>
        <w:rPr>
          <w:rFonts w:ascii="Times New Roman" w:eastAsia="Times New Roman" w:hAnsi="Times New Roman" w:cs="Times New Roman"/>
          <w:kern w:val="0"/>
          <w:lang w:eastAsia="en-US"/>
        </w:rPr>
        <w:fldChar w:fldCharType="end"/>
      </w:r>
      <w:r>
        <w:rPr>
          <w:rFonts w:ascii="Times New Roman" w:eastAsia="Times New Roman" w:hAnsi="Times New Roman" w:cs="Times New Roman"/>
          <w:kern w:val="0"/>
          <w:lang w:eastAsia="en-US"/>
        </w:rPr>
        <w:t xml:space="preserve">. Since </w:t>
      </w:r>
      <w:r w:rsidR="00FC1C4B">
        <w:rPr>
          <w:rFonts w:ascii="Times New Roman" w:eastAsia="Times New Roman" w:hAnsi="Times New Roman" w:cs="Times New Roman"/>
          <w:kern w:val="0"/>
          <w:lang w:eastAsia="en-US"/>
        </w:rPr>
        <w:t>2013</w:t>
      </w:r>
      <w:r>
        <w:rPr>
          <w:rFonts w:ascii="Times New Roman" w:eastAsia="Times New Roman" w:hAnsi="Times New Roman" w:cs="Times New Roman"/>
          <w:kern w:val="0"/>
          <w:lang w:eastAsia="en-US"/>
        </w:rPr>
        <w:t xml:space="preserve">, population in Dar es Salaam has grown exponentially in size, and the country’s main source of power, hydroelectric plants, are increasingly compromised due to droughts. Residents in the urban capital of Dar es Salaam are acclimated to the reality of making do with less energy access and infrastructure – there are bus systems that prioritize packing people in over space or comfort, a growing informal edge gathering fuel resources from surrounding wooded areas, and a utility (TANESCO) slowly but surely opening its doors for more private investment and distributed generation. </w:t>
      </w:r>
      <w:r w:rsidRPr="00526A54">
        <w:rPr>
          <w:rFonts w:ascii="Times New Roman" w:eastAsia="Times New Roman" w:hAnsi="Times New Roman" w:cs="Times New Roman"/>
          <w:kern w:val="0"/>
          <w:lang w:eastAsia="en-US"/>
        </w:rPr>
        <w:t>Tanzania</w:t>
      </w:r>
      <w:r>
        <w:rPr>
          <w:rFonts w:ascii="Times New Roman" w:eastAsia="Times New Roman" w:hAnsi="Times New Roman" w:cs="Times New Roman"/>
          <w:kern w:val="0"/>
          <w:lang w:eastAsia="en-US"/>
        </w:rPr>
        <w:t xml:space="preserve">’s government has committed to doubling its electricity production over the next four years </w:t>
      </w:r>
      <w:r>
        <w:rPr>
          <w:rFonts w:ascii="Times New Roman" w:eastAsia="Times New Roman" w:hAnsi="Times New Roman" w:cs="Times New Roman"/>
          <w:kern w:val="0"/>
          <w:lang w:eastAsia="en-US"/>
        </w:rPr>
        <w:fldChar w:fldCharType="begin"/>
      </w:r>
      <w:r w:rsidR="001D014D">
        <w:rPr>
          <w:rFonts w:ascii="Times New Roman" w:eastAsia="Times New Roman" w:hAnsi="Times New Roman" w:cs="Times New Roman"/>
          <w:kern w:val="0"/>
          <w:lang w:eastAsia="en-US"/>
        </w:rPr>
        <w:instrText xml:space="preserve"> ADDIN ZOTERO_ITEM CSL_CITATION {"citationID":"TrYBnApc","properties":{"formattedCitation":"[2]","plainCitation":"[2]"},"citationItems":[{"id":472,"uris":["http://zotero.org/groups/1747539/items/5PAIJNA2"],"uri":["http://zotero.org/groups/1747539/items/5PAIJNA2"],"itemData":{"id":472,"type":"article","title":"BMI Report for Tanzania .pdf"}}],"schema":"https://github.com/citation-style-language/schema/raw/master/csl-citation.json"} </w:instrText>
      </w:r>
      <w:r>
        <w:rPr>
          <w:rFonts w:ascii="Times New Roman" w:eastAsia="Times New Roman" w:hAnsi="Times New Roman" w:cs="Times New Roman"/>
          <w:kern w:val="0"/>
          <w:lang w:eastAsia="en-US"/>
        </w:rPr>
        <w:fldChar w:fldCharType="separate"/>
      </w:r>
      <w:r>
        <w:rPr>
          <w:rFonts w:ascii="Times New Roman" w:eastAsia="Times New Roman" w:hAnsi="Times New Roman" w:cs="Times New Roman"/>
          <w:noProof/>
          <w:kern w:val="0"/>
          <w:lang w:eastAsia="en-US"/>
        </w:rPr>
        <w:t>[2]</w:t>
      </w:r>
      <w:r>
        <w:rPr>
          <w:rFonts w:ascii="Times New Roman" w:eastAsia="Times New Roman" w:hAnsi="Times New Roman" w:cs="Times New Roman"/>
          <w:kern w:val="0"/>
          <w:lang w:eastAsia="en-US"/>
        </w:rPr>
        <w:fldChar w:fldCharType="end"/>
      </w:r>
      <w:r>
        <w:rPr>
          <w:rFonts w:ascii="Times New Roman" w:eastAsia="Times New Roman" w:hAnsi="Times New Roman" w:cs="Times New Roman"/>
          <w:kern w:val="0"/>
          <w:lang w:eastAsia="en-US"/>
        </w:rPr>
        <w:t>, largely through</w:t>
      </w:r>
      <w:r w:rsidRPr="00526A54">
        <w:rPr>
          <w:rFonts w:ascii="Times New Roman" w:eastAsia="Times New Roman" w:hAnsi="Times New Roman" w:cs="Times New Roman"/>
          <w:kern w:val="0"/>
          <w:lang w:eastAsia="en-US"/>
        </w:rPr>
        <w:t xml:space="preserve"> </w:t>
      </w:r>
      <w:r>
        <w:rPr>
          <w:rFonts w:ascii="Times New Roman" w:eastAsia="Times New Roman" w:hAnsi="Times New Roman" w:cs="Times New Roman"/>
          <w:kern w:val="0"/>
          <w:lang w:eastAsia="en-US"/>
        </w:rPr>
        <w:t xml:space="preserve">the exploitation of massive natural gas resources, however, the abundance of sunshine </w:t>
      </w:r>
      <w:r w:rsidRPr="00526A54">
        <w:rPr>
          <w:rFonts w:ascii="Times New Roman" w:eastAsia="Times New Roman" w:hAnsi="Times New Roman" w:cs="Times New Roman"/>
          <w:kern w:val="0"/>
          <w:lang w:eastAsia="en-US"/>
        </w:rPr>
        <w:t>conducive to the development of on- and off-grid solar</w:t>
      </w:r>
      <w:r>
        <w:rPr>
          <w:rFonts w:ascii="Times New Roman" w:eastAsia="Times New Roman" w:hAnsi="Times New Roman" w:cs="Times New Roman"/>
          <w:kern w:val="0"/>
          <w:lang w:eastAsia="en-US"/>
        </w:rPr>
        <w:t xml:space="preserve"> is also being examined closely by the government, donors, and private developers. </w:t>
      </w:r>
    </w:p>
    <w:p w14:paraId="00C15F41" w14:textId="77777777" w:rsidR="0029381D" w:rsidRDefault="0029381D" w:rsidP="0029381D"/>
    <w:p w14:paraId="156FEE06" w14:textId="77777777" w:rsidR="0029381D" w:rsidRPr="00D6580A" w:rsidRDefault="0029381D" w:rsidP="0029381D">
      <w:pPr>
        <w:pStyle w:val="Heading1"/>
      </w:pPr>
      <w:bookmarkStart w:id="5" w:name="_Toc497326123"/>
      <w:bookmarkStart w:id="6" w:name="_Toc497389580"/>
      <w:r>
        <w:t>Demographics and Climate Trends</w:t>
      </w:r>
      <w:bookmarkEnd w:id="5"/>
      <w:bookmarkEnd w:id="6"/>
      <w:r>
        <w:t xml:space="preserve">  </w:t>
      </w:r>
    </w:p>
    <w:p w14:paraId="020B1282" w14:textId="2E3AB850" w:rsidR="0029381D" w:rsidRDefault="0029381D" w:rsidP="0029381D">
      <w:r>
        <w:t xml:space="preserve">Dar es Salaam is outpacing its peers in terms of rate of growth over time, as illustrated by Figure 11 in the Appendix. </w:t>
      </w:r>
      <w:r>
        <w:rPr>
          <w:rFonts w:ascii="Times" w:eastAsia="Times" w:hAnsi="Times" w:cs="Times"/>
        </w:rPr>
        <w:t>The population</w:t>
      </w:r>
      <w:r w:rsidRPr="3C58EE5C">
        <w:rPr>
          <w:rFonts w:ascii="Times" w:eastAsia="Times" w:hAnsi="Times" w:cs="Times"/>
        </w:rPr>
        <w:t xml:space="preserve"> is forecast to grow from 4 million presently to 5 million by 2020, and 21 million by 2050.</w:t>
      </w:r>
      <w:r w:rsidRPr="3C58EE5C">
        <w:t xml:space="preserve"> Dar es Salaam is likely to achieve '</w:t>
      </w:r>
      <w:hyperlink r:id="rId9">
        <w:r w:rsidRPr="3C58EE5C">
          <w:rPr>
            <w:rStyle w:val="Hyperlink"/>
            <w:color w:val="000000" w:themeColor="text2"/>
            <w:u w:val="none"/>
          </w:rPr>
          <w:t>megacity</w:t>
        </w:r>
      </w:hyperlink>
      <w:r w:rsidRPr="3C58EE5C">
        <w:t>' status (10 million residents or more) by the early 2030s according to some sources</w:t>
      </w:r>
      <w:r>
        <w:t>, meaning that energy demand will likely spike dramatically</w:t>
      </w:r>
      <w:r>
        <w:rPr>
          <w:noProof/>
        </w:rPr>
        <w:t xml:space="preserve">. </w:t>
      </w:r>
      <w:r w:rsidRPr="00501E26">
        <w:t xml:space="preserve">In 2014, the rate of electricity access in urban centers of </w:t>
      </w:r>
      <w:r w:rsidRPr="00501E26">
        <w:lastRenderedPageBreak/>
        <w:t>Tanz</w:t>
      </w:r>
      <w:r>
        <w:t>a</w:t>
      </w:r>
      <w:r w:rsidRPr="00501E26">
        <w:t>nia was 42%, as reported by the World Bank</w:t>
      </w:r>
      <w:r>
        <w:t xml:space="preserve"> </w:t>
      </w:r>
      <w:r w:rsidRPr="00501E26">
        <w:fldChar w:fldCharType="begin"/>
      </w:r>
      <w:r w:rsidR="001D014D">
        <w:instrText xml:space="preserve"> ADDIN ZOTERO_ITEM CSL_CITATION {"citationID":"2ceanr2qu6","properties":{"formattedCitation":"[3]","plainCitation":"[3]"},"citationItems":[{"id":633,"uris":["http://zotero.org/groups/1747539/items/NL69CPIM"],"uri":["http://zotero.org/groups/1747539/items/NL69CPIM"],"itemData":{"id":633,"type":"webpage","title":"Access to electricity, urban (% of urban population) | Data","URL":"https://data.worldbank.org/indicator/EG.ELC.ACCS.UR.ZS?locations=MX","author":[{"family":"World Bank Group","given":""}],"accessed":{"date-parts":[["2017",10,31]]}}}],"schema":"https://github.com/citation-style-language/schema/raw/master/csl-citation.json"} </w:instrText>
      </w:r>
      <w:r w:rsidRPr="00501E26">
        <w:fldChar w:fldCharType="separate"/>
      </w:r>
      <w:r>
        <w:t>[3]</w:t>
      </w:r>
      <w:r w:rsidRPr="00501E26">
        <w:fldChar w:fldCharType="end"/>
      </w:r>
      <w:r>
        <w:t xml:space="preserve">. </w:t>
      </w:r>
      <w:r w:rsidRPr="00CA6DA6">
        <w:t>In recent years, Tanzania has sustained steady economic growth at approximately 7% per annum. The rapid rate of urban population and economic growth has strained the existing infrastructure, including the electricity grid, roads, and bus system</w:t>
      </w:r>
      <w:r>
        <w:t xml:space="preserve"> </w:t>
      </w:r>
      <w:r>
        <w:fldChar w:fldCharType="begin"/>
      </w:r>
      <w:r w:rsidR="001D014D">
        <w:instrText xml:space="preserve"> ADDIN ZOTERO_ITEM CSL_CITATION {"citationID":"DfHwbAoT","properties":{"formattedCitation":"[4, p. 320]","plainCitation":"[4, p. 320]"},"citationItems":[{"id":297,"uris":["http://zotero.org/groups/1747539/items/3UJGA9RR"],"uri":["http://zotero.org/groups/1747539/items/3UJGA9RR"],"itemData":{"id":297,"type":"book","title":"African Economic Outlook 2016","collection-title":"African Economic Outlook","publisher":"OECD Publishing","source":"CrossRef","URL":"http://www.oecd-ilibrary.org/development/african-economic-outlook-2016_aeo-2016-en","ISBN":"978-92-64-25646-0","note":"DOI: 10.1787/aeo-2016-en","language":"en","author":[{"literal":"OECD"},{"literal":"AfDB"},{"literal":"UNDP"}],"issued":{"date-parts":[["2016",5,23]]},"accessed":{"date-parts":[["2017",10,5]]}},"locator":"320"}],"schema":"https://github.com/citation-style-language/schema/raw/master/csl-citation.json"} </w:instrText>
      </w:r>
      <w:r>
        <w:fldChar w:fldCharType="separate"/>
      </w:r>
      <w:r>
        <w:rPr>
          <w:noProof/>
        </w:rPr>
        <w:t>[4, p. 320]</w:t>
      </w:r>
      <w:r>
        <w:fldChar w:fldCharType="end"/>
      </w:r>
      <w:r>
        <w:t xml:space="preserve"> .</w:t>
      </w:r>
    </w:p>
    <w:p w14:paraId="7DD1B849" w14:textId="77777777" w:rsidR="0029381D" w:rsidRDefault="0029381D" w:rsidP="0029381D">
      <w:pPr>
        <w:ind w:firstLine="0"/>
      </w:pPr>
    </w:p>
    <w:p w14:paraId="7197D3C6" w14:textId="77777777" w:rsidR="0029381D" w:rsidRPr="00CD2532" w:rsidRDefault="0029381D" w:rsidP="0029381D">
      <w:pPr>
        <w:pStyle w:val="Heading2"/>
      </w:pPr>
      <w:bookmarkStart w:id="7" w:name="_Toc497326124"/>
      <w:bookmarkStart w:id="8" w:name="_Toc497389581"/>
      <w:r w:rsidRPr="00CD2532">
        <w:t>Informal settlements</w:t>
      </w:r>
      <w:bookmarkEnd w:id="7"/>
      <w:bookmarkEnd w:id="8"/>
      <w:r w:rsidRPr="00CD2532">
        <w:t xml:space="preserve"> </w:t>
      </w:r>
    </w:p>
    <w:p w14:paraId="013EA650" w14:textId="70BEE7F6" w:rsidR="0029381D" w:rsidRDefault="0029381D" w:rsidP="00FC1C4B">
      <w:pPr>
        <w:spacing w:after="160"/>
      </w:pPr>
      <w:r w:rsidRPr="005A6251">
        <w:rPr>
          <w:rFonts w:cstheme="minorHAnsi"/>
        </w:rPr>
        <w:t>Historically in Dar es Salaam, the lack of adequate residential city reflected the government’s emphasis on discouraging Dar from becoming a dense urban center. Post-independence, the capital city was moved to the more rural and significantly smaller Dodoma intentionally to block continued population growth at the port town. Nevertheless, Dar continued to grow and flourish and urban informal settlements proliferated until its title of capital city was reinstated in the 1980s, and through today, when squatte</w:t>
      </w:r>
      <w:r w:rsidR="00FC1C4B">
        <w:rPr>
          <w:rFonts w:cstheme="minorHAnsi"/>
        </w:rPr>
        <w:t>rs make up the majority of residents in</w:t>
      </w:r>
      <w:r w:rsidRPr="005A6251">
        <w:rPr>
          <w:rFonts w:cstheme="minorHAnsi"/>
        </w:rPr>
        <w:t xml:space="preserve"> Dar es Salaam</w:t>
      </w:r>
      <w:r w:rsidRPr="005A6251">
        <w:rPr>
          <w:rFonts w:cstheme="minorHAnsi"/>
        </w:rPr>
        <w:fldChar w:fldCharType="begin"/>
      </w:r>
      <w:r w:rsidR="001D014D">
        <w:rPr>
          <w:rFonts w:cstheme="minorHAnsi"/>
        </w:rPr>
        <w:instrText xml:space="preserve"> ADDIN ZOTERO_ITEM CSL_CITATION {"citationID":"OT7jBboU","properties":{"formattedCitation":"[5]","plainCitation":"[5]"},"citationItems":[{"id":374,"uris":["http://zotero.org/groups/1747539/items/I7WJCT65"],"uri":["http://zotero.org/groups/1747539/items/I7WJCT65"],"itemData":{"id":374,"type":"article","title":"informal settlement growth.pdf"}}],"schema":"https://github.com/citation-style-language/schema/raw/master/csl-citation.json"} </w:instrText>
      </w:r>
      <w:r w:rsidRPr="005A6251">
        <w:rPr>
          <w:rFonts w:cstheme="minorHAnsi"/>
        </w:rPr>
        <w:fldChar w:fldCharType="separate"/>
      </w:r>
      <w:r>
        <w:rPr>
          <w:rFonts w:cstheme="minorHAnsi"/>
          <w:noProof/>
        </w:rPr>
        <w:t>[5]</w:t>
      </w:r>
      <w:r w:rsidRPr="005A6251">
        <w:rPr>
          <w:rFonts w:cstheme="minorHAnsi"/>
        </w:rPr>
        <w:fldChar w:fldCharType="end"/>
      </w:r>
      <w:r>
        <w:rPr>
          <w:rFonts w:cstheme="minorHAnsi"/>
        </w:rPr>
        <w:t>.</w:t>
      </w:r>
      <w:r w:rsidRPr="005A6251">
        <w:rPr>
          <w:rFonts w:cstheme="minorHAnsi"/>
        </w:rPr>
        <w:t xml:space="preserve"> </w:t>
      </w:r>
      <w:r w:rsidRPr="3C58EE5C">
        <w:rPr>
          <w:rFonts w:ascii="Times" w:eastAsia="Times" w:hAnsi="Times" w:cs="Times"/>
        </w:rPr>
        <w:t>The influx of people to areas not formally planned for in terms of housing and infrastructure access has deleterious effects for the rate of</w:t>
      </w:r>
      <w:r>
        <w:rPr>
          <w:rFonts w:ascii="Times" w:eastAsia="Times" w:hAnsi="Times" w:cs="Times"/>
        </w:rPr>
        <w:t xml:space="preserve"> electrification in these areas, the </w:t>
      </w:r>
      <w:r w:rsidRPr="3C58EE5C">
        <w:rPr>
          <w:rFonts w:ascii="Times" w:eastAsia="Times" w:hAnsi="Times" w:cs="Times"/>
        </w:rPr>
        <w:t>capacity of the grid to serve them,</w:t>
      </w:r>
      <w:r>
        <w:rPr>
          <w:rFonts w:ascii="Times" w:eastAsia="Times" w:hAnsi="Times" w:cs="Times"/>
        </w:rPr>
        <w:t xml:space="preserve"> and on rates of deforestation for surrounding areas since wood is the main fuel for cooking </w:t>
      </w:r>
      <w:r>
        <w:fldChar w:fldCharType="begin"/>
      </w:r>
      <w:r w:rsidR="001D014D">
        <w:instrText xml:space="preserve"> ADDIN ZOTERO_ITEM CSL_CITATION {"citationID":"T6y5zUl3","properties":{"formattedCitation":"[5]","plainCitation":"[5]"},"citationItems":[{"id":374,"uris":["http://zotero.org/groups/1747539/items/I7WJCT65"],"uri":["http://zotero.org/groups/1747539/items/I7WJCT65"],"itemData":{"id":374,"type":"article","title":"informal settlement growth.pdf"}}],"schema":"https://github.com/citation-style-language/schema/raw/master/csl-citation.json"} </w:instrText>
      </w:r>
      <w:r>
        <w:fldChar w:fldCharType="separate"/>
      </w:r>
      <w:r>
        <w:rPr>
          <w:noProof/>
        </w:rPr>
        <w:t>[5]</w:t>
      </w:r>
      <w:r>
        <w:rPr>
          <w:noProof/>
        </w:rPr>
        <w:fldChar w:fldCharType="end"/>
      </w:r>
      <w:r>
        <w:rPr>
          <w:noProof/>
        </w:rPr>
        <w:t xml:space="preserve">. </w:t>
      </w:r>
      <w:r w:rsidRPr="005A6251">
        <w:rPr>
          <w:rFonts w:cstheme="minorHAnsi"/>
        </w:rPr>
        <w:t xml:space="preserve">The relentless growth of informal sprawl into the forested edges of the city is depicted </w:t>
      </w:r>
      <w:r w:rsidRPr="00347185">
        <w:rPr>
          <w:rFonts w:cstheme="minorHAnsi"/>
        </w:rPr>
        <w:t>in the Appendix of this paper,</w:t>
      </w:r>
      <w:r>
        <w:rPr>
          <w:i/>
        </w:rPr>
        <w:t xml:space="preserve"> </w:t>
      </w:r>
      <w:r>
        <w:rPr>
          <w:i/>
        </w:rPr>
        <w:fldChar w:fldCharType="begin"/>
      </w:r>
      <w:r>
        <w:rPr>
          <w:i/>
        </w:rPr>
        <w:instrText xml:space="preserve"> REF _Ref497320949 \h </w:instrText>
      </w:r>
      <w:r>
        <w:rPr>
          <w:i/>
        </w:rPr>
      </w:r>
      <w:r>
        <w:rPr>
          <w:i/>
        </w:rPr>
        <w:fldChar w:fldCharType="separate"/>
      </w:r>
      <w:r>
        <w:t xml:space="preserve">Figure </w:t>
      </w:r>
      <w:r>
        <w:rPr>
          <w:noProof/>
        </w:rPr>
        <w:t>12:</w:t>
      </w:r>
      <w:r>
        <w:t xml:space="preserve"> Informal Settlement Growth</w:t>
      </w:r>
      <w:r>
        <w:rPr>
          <w:i/>
        </w:rPr>
        <w:fldChar w:fldCharType="end"/>
      </w:r>
      <w:r>
        <w:t xml:space="preserve">. </w:t>
      </w:r>
    </w:p>
    <w:p w14:paraId="08B570F3" w14:textId="77777777" w:rsidR="00FC1C4B" w:rsidRDefault="00FC1C4B" w:rsidP="0029381D">
      <w:pPr>
        <w:pStyle w:val="Heading2"/>
      </w:pPr>
      <w:bookmarkStart w:id="9" w:name="_Toc497326125"/>
      <w:bookmarkStart w:id="10" w:name="_Toc497389582"/>
    </w:p>
    <w:p w14:paraId="5B7EF65F" w14:textId="77777777" w:rsidR="0029381D" w:rsidRPr="00C25013" w:rsidRDefault="0029381D" w:rsidP="0029381D">
      <w:pPr>
        <w:pStyle w:val="Heading2"/>
      </w:pPr>
      <w:r>
        <w:t>Electricity Theft</w:t>
      </w:r>
      <w:bookmarkEnd w:id="9"/>
      <w:bookmarkEnd w:id="10"/>
    </w:p>
    <w:p w14:paraId="30BE73E7" w14:textId="12EBA1D8" w:rsidR="0029381D" w:rsidRPr="00226F09" w:rsidRDefault="0029381D" w:rsidP="0029381D">
      <w:r w:rsidRPr="00226F09">
        <w:t xml:space="preserve">Urbanization </w:t>
      </w:r>
      <w:r>
        <w:t>already places</w:t>
      </w:r>
      <w:r w:rsidRPr="00226F09">
        <w:t xml:space="preserve"> intense pressure on basic services and urban infrastructure at a time when emerging cities still lack the resources and institutions to provide citizens with access to productive jobs, decent housing, and basic services </w:t>
      </w:r>
      <w:r w:rsidRPr="00226F09">
        <w:fldChar w:fldCharType="begin"/>
      </w:r>
      <w:r w:rsidR="001D014D">
        <w:instrText xml:space="preserve"> ADDIN ZOTERO_ITEM CSL_CITATION {"citationID":"p5M4nXXU","properties":{"formattedCitation":"[6, p. 14]","plainCitation":"[6, p. 14]"},"citationItems":[{"id":365,"uris":["http://zotero.org/groups/1747539/items/S4NQ2ANE"],"uri":["http://zotero.org/groups/1747539/items/S4NQ2ANE"],"itemData":{"id":365,"type":"article","title":"Tanzania 5 year Development Plan .pdf"},"locator":"14","label":"page"}],"schema":"https://github.com/citation-style-language/schema/raw/master/csl-citation.json"} </w:instrText>
      </w:r>
      <w:r w:rsidRPr="00226F09">
        <w:fldChar w:fldCharType="separate"/>
      </w:r>
      <w:r>
        <w:rPr>
          <w:noProof/>
        </w:rPr>
        <w:t>[6, p. 14]</w:t>
      </w:r>
      <w:r w:rsidRPr="00226F09">
        <w:fldChar w:fldCharType="end"/>
      </w:r>
      <w:r>
        <w:t xml:space="preserve">. The poor zoning and amount of informal sprawl in Dar es Salaam contributes to the lack of un-electrified households </w:t>
      </w:r>
      <w:r>
        <w:lastRenderedPageBreak/>
        <w:t xml:space="preserve">and also high electricity theft rates. Between May 2016 and May 2017, TANESCO had collected Sh90 million in penalty charges for power theft, and had another 56 million outstanding, with approximately 142 cases officially recorded in that year (smaller cases, i.e. between a couple adjacent homes are usually officially reported/able to be detected) </w:t>
      </w:r>
      <w:r>
        <w:fldChar w:fldCharType="begin"/>
      </w:r>
      <w:r w:rsidR="001D014D">
        <w:instrText xml:space="preserve"> ADDIN ZOTERO_ITEM CSL_CITATION {"citationID":"Cm1ZNoov","properties":{"formattedCitation":"[7]","plainCitation":"[7]"},"citationItems":[{"id":644,"uris":["http://zotero.org/groups/1747539/items/DMH2JCBN"],"uri":["http://zotero.org/groups/1747539/items/DMH2JCBN"],"itemData":{"id":644,"type":"webpage","title":"Tanesco collects Sh90m in power theft penalties","abstract":"Mwanza. Tanzania Electric Supply Company (Tanesco) here has collected Sh90 million out of the Sh146 million penalty charges issued for power theft between 2016 and May this year.","URL":"null/News/Tanesco-collects-Sh90m-in-power-theft-penalties/1840340-3957668-6iysqp/index.html","accessed":{"date-parts":[["2017",10,31]]}}}],"schema":"https://github.com/citation-style-language/schema/raw/master/csl-citation.json"} </w:instrText>
      </w:r>
      <w:r>
        <w:fldChar w:fldCharType="separate"/>
      </w:r>
      <w:r>
        <w:rPr>
          <w:noProof/>
        </w:rPr>
        <w:t>[7]</w:t>
      </w:r>
      <w:r>
        <w:rPr>
          <w:noProof/>
        </w:rPr>
        <w:fldChar w:fldCharType="end"/>
      </w:r>
      <w:r>
        <w:rPr>
          <w:noProof/>
        </w:rPr>
        <w:t xml:space="preserve">. </w:t>
      </w:r>
      <w:r>
        <w:t xml:space="preserve">Many electricity customers are distributing power to their neighbors illegally, which not only causes increased charges for the utility, but also frequently causes fire accidents or even death. Not all of these thefts are on the residential level, however, larger commercial businesses are also allegedly stealing electricity on a regular basis </w:t>
      </w:r>
      <w:r>
        <w:fldChar w:fldCharType="begin"/>
      </w:r>
      <w:r w:rsidR="001D014D">
        <w:instrText xml:space="preserve"> ADDIN ZOTERO_ITEM CSL_CITATION {"citationID":"SSSuL3m0","properties":{"formattedCitation":"[8]","plainCitation":"[8]"},"citationItems":[{"id":645,"uris":["http://zotero.org/groups/1747539/items/888BRJW9"],"uri":["http://zotero.org/groups/1747539/items/888BRJW9"],"itemData":{"id":645,"type":"webpage","title":"Electricity theft on an industrial scale | East &amp; Horn Africa","URL":"http://www.theafricareport.com/East-Horn-Africa/electricity-theft-on-an-industrial-scale.html","accessed":{"date-parts":[["2017",10,31]]}}}],"schema":"https://github.com/citation-style-language/schema/raw/master/csl-citation.json"} </w:instrText>
      </w:r>
      <w:r>
        <w:fldChar w:fldCharType="separate"/>
      </w:r>
      <w:r>
        <w:rPr>
          <w:noProof/>
        </w:rPr>
        <w:t>[8]</w:t>
      </w:r>
      <w:r>
        <w:rPr>
          <w:noProof/>
        </w:rPr>
        <w:fldChar w:fldCharType="end"/>
      </w:r>
      <w:r>
        <w:rPr>
          <w:noProof/>
        </w:rPr>
        <w:t>.</w:t>
      </w:r>
      <w:r>
        <w:t xml:space="preserve"> These non-technical losses are estimated to make up half of all T&amp;D losses, as illustrated below </w:t>
      </w:r>
      <w:r>
        <w:fldChar w:fldCharType="begin"/>
      </w:r>
      <w:r w:rsidR="001D014D">
        <w:instrText xml:space="preserve"> ADDIN ZOTERO_ITEM CSL_CITATION {"citationID":"soN2G8Tq","properties":{"formattedCitation":"[9, p. 15]","plainCitation":"[9, p. 15]"},"citationItems":[{"id":401,"uris":["http://zotero.org/groups/1747539/items/7SD36VUA"],"uri":["http://zotero.org/groups/1747539/items/7SD36VUA"],"itemData":{"id":401,"type":"article","title":"Sustainable-electricity-pricing-for-Tanzania-EL-20.pdf","URL":"https://www.oxfordenergy.org/wpcms/wp-content/uploads/2016/07/Sustainable-electricity-pricing-for-Tanzania-EL-20.pdf","accessed":{"date-parts":[["2017",10,16]]}},"locator":"15","label":"page"}],"schema":"https://github.com/citation-style-language/schema/raw/master/csl-citation.json"} </w:instrText>
      </w:r>
      <w:r>
        <w:fldChar w:fldCharType="separate"/>
      </w:r>
      <w:r>
        <w:rPr>
          <w:noProof/>
        </w:rPr>
        <w:t>[9, p. 15]</w:t>
      </w:r>
      <w:r>
        <w:fldChar w:fldCharType="end"/>
      </w:r>
      <w:r>
        <w:t xml:space="preserve">. The distribution system further suffers from aging infrastructure, unplanned extensions of distribution lines and the overloading equipment – a situation which will be further exacerbated with the expected rise in population growth. </w:t>
      </w:r>
    </w:p>
    <w:p w14:paraId="15713E9C" w14:textId="77777777" w:rsidR="0029381D" w:rsidRDefault="0029381D" w:rsidP="0029381D">
      <w:pPr>
        <w:keepNext/>
        <w:ind w:firstLine="0"/>
      </w:pPr>
      <w:r>
        <w:t xml:space="preserve"> </w:t>
      </w:r>
      <w:r w:rsidRPr="00B411FD">
        <w:rPr>
          <w:noProof/>
          <w:lang w:eastAsia="en-US"/>
        </w:rPr>
        <w:drawing>
          <wp:anchor distT="0" distB="0" distL="114300" distR="114300" simplePos="0" relativeHeight="251658244" behindDoc="0" locked="0" layoutInCell="1" allowOverlap="1" wp14:anchorId="371FC7E3" wp14:editId="59442601">
            <wp:simplePos x="0" y="0"/>
            <wp:positionH relativeFrom="column">
              <wp:posOffset>0</wp:posOffset>
            </wp:positionH>
            <wp:positionV relativeFrom="paragraph">
              <wp:posOffset>353695</wp:posOffset>
            </wp:positionV>
            <wp:extent cx="5728335" cy="2670810"/>
            <wp:effectExtent l="0" t="0" r="12065" b="0"/>
            <wp:wrapTight wrapText="bothSides">
              <wp:wrapPolygon edited="0">
                <wp:start x="0" y="0"/>
                <wp:lineTo x="0" y="21364"/>
                <wp:lineTo x="21550" y="21364"/>
                <wp:lineTo x="21550"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728335" cy="2670810"/>
                    </a:xfrm>
                    <a:prstGeom prst="rect">
                      <a:avLst/>
                    </a:prstGeom>
                  </pic:spPr>
                </pic:pic>
              </a:graphicData>
            </a:graphic>
            <wp14:sizeRelH relativeFrom="page">
              <wp14:pctWidth>0</wp14:pctWidth>
            </wp14:sizeRelH>
            <wp14:sizeRelV relativeFrom="page">
              <wp14:pctHeight>0</wp14:pctHeight>
            </wp14:sizeRelV>
          </wp:anchor>
        </w:drawing>
      </w:r>
    </w:p>
    <w:p w14:paraId="347BAA68" w14:textId="77777777" w:rsidR="0029381D" w:rsidRPr="00495421" w:rsidRDefault="0029381D" w:rsidP="0029381D">
      <w:pPr>
        <w:pStyle w:val="Caption"/>
      </w:pPr>
      <w:r>
        <w:t xml:space="preserve">Figure </w:t>
      </w:r>
      <w:r w:rsidR="00D97D07">
        <w:fldChar w:fldCharType="begin"/>
      </w:r>
      <w:r w:rsidR="00D97D07">
        <w:instrText xml:space="preserve"> SEQ Figure \* ARABIC </w:instrText>
      </w:r>
      <w:r w:rsidR="00D97D07">
        <w:fldChar w:fldCharType="separate"/>
      </w:r>
      <w:r w:rsidR="004B0890">
        <w:rPr>
          <w:noProof/>
        </w:rPr>
        <w:t>1</w:t>
      </w:r>
      <w:r w:rsidR="00D97D07">
        <w:rPr>
          <w:noProof/>
        </w:rPr>
        <w:fldChar w:fldCharType="end"/>
      </w:r>
      <w:r>
        <w:rPr>
          <w:noProof/>
        </w:rPr>
        <w:t xml:space="preserve">: </w:t>
      </w:r>
      <w:r>
        <w:t>Electric Power transmission and distribution losses in 2012</w:t>
      </w:r>
    </w:p>
    <w:p w14:paraId="0745396B" w14:textId="49879E2C" w:rsidR="0029381D" w:rsidRPr="00501E26" w:rsidRDefault="0029381D" w:rsidP="0029381D">
      <w:r w:rsidRPr="00501E26">
        <w:t xml:space="preserve">The main drivers of electrification in Tanzania appear to be political priorities and development policies, as demonstrated by the creation of the Renewable Energy Authority in </w:t>
      </w:r>
      <w:r w:rsidRPr="00501E26">
        <w:lastRenderedPageBreak/>
        <w:t>2005 and the setting of aggressive electrification targets. At the end of 2013, the state-owned utility, TANESCO, had about 1.3 million connected customers and is planning to reach 5 million by 2020 through extension of the grid and also a densification program. Densification is the connection of new customers to the distribution network in already electrified networks. Densification costs are lower than the costs of other electrification technologies, but nevertheless substantial; on average $747 USD per new connection</w:t>
      </w:r>
      <w:r>
        <w:t xml:space="preserve"> </w:t>
      </w:r>
      <w:r w:rsidRPr="00501E26">
        <w:fldChar w:fldCharType="begin"/>
      </w:r>
      <w:r w:rsidR="001D014D">
        <w:instrText xml:space="preserve"> ADDIN ZOTERO_ITEM CSL_CITATION {"citationID":"uMiz8T7x","properties":{"formattedCitation":"[10, p. 11]","plainCitation":"[10, p. 11]"},"citationItems":[{"id":646,"uris":["http://zotero.org/groups/1747539/items/NX9A5ZPS"],"uri":["http://zotero.org/groups/1747539/items/NX9A5ZPS"],"itemData":{"id":646,"type":"article","title":"PROSPECTUS_TZ-_Report_v4.pdf"},"locator":"11","label":"page"}],"schema":"https://github.com/citation-style-language/schema/raw/master/csl-citation.json"} </w:instrText>
      </w:r>
      <w:r w:rsidRPr="00501E26">
        <w:fldChar w:fldCharType="separate"/>
      </w:r>
      <w:r>
        <w:t>[10, p. 11]</w:t>
      </w:r>
      <w:r w:rsidRPr="00501E26">
        <w:fldChar w:fldCharType="end"/>
      </w:r>
      <w:r>
        <w:t>.</w:t>
      </w:r>
      <w:r w:rsidRPr="00501E26">
        <w:t xml:space="preserve"> While the private sector is expected to contribute to invest in generation capacity and in microgrid development, it is not expected to engage in grid extension, which is seen as economically unprofitable</w:t>
      </w:r>
      <w:r>
        <w:t xml:space="preserve"> </w:t>
      </w:r>
      <w:r w:rsidRPr="00501E26">
        <w:fldChar w:fldCharType="begin"/>
      </w:r>
      <w:r w:rsidR="001D014D">
        <w:instrText xml:space="preserve"> ADDIN ZOTERO_ITEM CSL_CITATION {"citationID":"fv0qVPRW","properties":{"formattedCitation":"[11]","plainCitation":"[11]"},"citationItems":[{"id":430,"uris":["http://zotero.org/groups/1747539/items/8PW8V3RS"],"uri":["http://zotero.org/groups/1747539/items/8PW8V3RS"],"itemData":{"id":430,"type":"article","title":"Drivers and barriers to rural electrification in Tanzania and Mozambique – Grid-extension, off-grid, and renewable energy technologies.pdf"}}],"schema":"https://github.com/citation-style-language/schema/raw/master/csl-citation.json"} </w:instrText>
      </w:r>
      <w:r w:rsidRPr="00501E26">
        <w:fldChar w:fldCharType="separate"/>
      </w:r>
      <w:r>
        <w:t>[11]</w:t>
      </w:r>
      <w:r w:rsidRPr="00501E26">
        <w:fldChar w:fldCharType="end"/>
      </w:r>
      <w:r>
        <w:t>.</w:t>
      </w:r>
    </w:p>
    <w:p w14:paraId="05B864FD" w14:textId="77777777" w:rsidR="0029381D" w:rsidRPr="00501E26" w:rsidRDefault="0029381D" w:rsidP="0029381D"/>
    <w:p w14:paraId="0E06EA59" w14:textId="77777777" w:rsidR="0029381D" w:rsidRPr="00CD2532" w:rsidRDefault="0029381D" w:rsidP="0029381D">
      <w:pPr>
        <w:pStyle w:val="Heading2"/>
      </w:pPr>
      <w:bookmarkStart w:id="11" w:name="_Toc497326126"/>
      <w:bookmarkStart w:id="12" w:name="_Toc497389583"/>
      <w:r w:rsidRPr="00D15675">
        <w:t>Energy for Doing Business</w:t>
      </w:r>
      <w:bookmarkEnd w:id="11"/>
      <w:bookmarkEnd w:id="12"/>
      <w:r w:rsidRPr="00CD2532">
        <w:t xml:space="preserve"> </w:t>
      </w:r>
    </w:p>
    <w:p w14:paraId="3A5900CB" w14:textId="20DB42A6" w:rsidR="0029381D" w:rsidRPr="00F01CEF" w:rsidRDefault="0029381D" w:rsidP="0029381D">
      <w:pPr>
        <w:rPr>
          <w:lang w:eastAsia="en-US"/>
        </w:rPr>
      </w:pPr>
      <w:r>
        <w:t xml:space="preserve">Businesses and profitability in Dar es Salaam are hampered by lack of reliable electricity access. </w:t>
      </w:r>
      <w:r w:rsidRPr="00FC4AA2">
        <w:rPr>
          <w:lang w:eastAsia="en-US"/>
        </w:rPr>
        <w:t>In the commercial, industrial, and residential sectors, many individuals and businesses own their own generators to make up for the lack of access to and supply of energy (42% of businesses in Tanzania).</w:t>
      </w:r>
      <w:r>
        <w:rPr>
          <w:lang w:eastAsia="en-US"/>
        </w:rPr>
        <w:t xml:space="preserve"> </w:t>
      </w:r>
      <w:r>
        <w:t xml:space="preserve">As detailed in the World Bank’s Cost of Doing Business Report (see </w:t>
      </w:r>
      <w:r>
        <w:fldChar w:fldCharType="begin"/>
      </w:r>
      <w:r>
        <w:instrText xml:space="preserve"> REF _Ref496117383 \h </w:instrText>
      </w:r>
      <w:r>
        <w:fldChar w:fldCharType="separate"/>
      </w:r>
      <w:r w:rsidRPr="0069505F">
        <w:t>Appendix</w:t>
      </w:r>
      <w:r>
        <w:t xml:space="preserve"> </w:t>
      </w:r>
      <w:r>
        <w:rPr>
          <w:noProof/>
        </w:rPr>
        <w:t>A</w:t>
      </w:r>
      <w:r>
        <w:fldChar w:fldCharType="end"/>
      </w:r>
      <w:r>
        <w:t xml:space="preserve">, </w:t>
      </w:r>
      <w:r>
        <w:fldChar w:fldCharType="begin"/>
      </w:r>
      <w:r>
        <w:instrText xml:space="preserve"> REF _Ref497326098 \h </w:instrText>
      </w:r>
      <w:r>
        <w:fldChar w:fldCharType="separate"/>
      </w:r>
      <w:r>
        <w:t xml:space="preserve">Figure </w:t>
      </w:r>
      <w:r>
        <w:rPr>
          <w:noProof/>
        </w:rPr>
        <w:t>16</w:t>
      </w:r>
      <w:r>
        <w:fldChar w:fldCharType="end"/>
      </w:r>
      <w:r>
        <w:t xml:space="preserve">), the number of days required to set up an electricity connection for a business in Dar es Salaam is 109, versus 76 for OECD countries. The cost, however, is an order of magnitude higher than that of OECD countries measured as a percentage of income per capita – it is 948% in Dar versus 62.5% for OECD countries. </w:t>
      </w:r>
      <w:r>
        <w:rPr>
          <w:lang w:eastAsia="en-US"/>
        </w:rPr>
        <w:t xml:space="preserve">The country holds an overall ranking of 132 out of 190 for ease of doing business, and 87 out of 190 for getting electricity </w:t>
      </w:r>
      <w:r>
        <w:rPr>
          <w:lang w:eastAsia="en-US"/>
        </w:rPr>
        <w:fldChar w:fldCharType="begin"/>
      </w:r>
      <w:r w:rsidR="001D014D">
        <w:rPr>
          <w:lang w:eastAsia="en-US"/>
        </w:rPr>
        <w:instrText xml:space="preserve"> ADDIN ZOTERO_ITEM CSL_CITATION {"citationID":"s5W3I7cu","properties":{"formattedCitation":"[12]","plainCitation":"[12]"},"citationItems":[{"id":425,"uris":["http://zotero.org/groups/1747539/items/ZWD7VQ2F"],"uri":["http://zotero.org/groups/1747539/items/ZWD7VQ2F"],"itemData":{"id":425,"type":"webpage","title":"Doing Business in Tanzania - World Bank Group","URL":"http://www.doingbusiness.org/data/exploreeconomies/tanzania#getting-electricity","accessed":{"date-parts":[["2017",10,22]]}}}],"schema":"https://github.com/citation-style-language/schema/raw/master/csl-citation.json"} </w:instrText>
      </w:r>
      <w:r>
        <w:rPr>
          <w:lang w:eastAsia="en-US"/>
        </w:rPr>
        <w:fldChar w:fldCharType="separate"/>
      </w:r>
      <w:r>
        <w:rPr>
          <w:noProof/>
          <w:lang w:eastAsia="en-US"/>
        </w:rPr>
        <w:t>[12]</w:t>
      </w:r>
      <w:r>
        <w:rPr>
          <w:lang w:eastAsia="en-US"/>
        </w:rPr>
        <w:fldChar w:fldCharType="end"/>
      </w:r>
      <w:r>
        <w:rPr>
          <w:lang w:eastAsia="en-US"/>
        </w:rPr>
        <w:t>.</w:t>
      </w:r>
    </w:p>
    <w:p w14:paraId="038048E3" w14:textId="77777777" w:rsidR="0029381D" w:rsidRPr="00FC4AA2" w:rsidRDefault="0029381D" w:rsidP="0029381D">
      <w:pPr>
        <w:rPr>
          <w:lang w:eastAsia="en-US"/>
        </w:rPr>
      </w:pPr>
      <w:r>
        <w:rPr>
          <w:rFonts w:ascii="Times New Roman" w:eastAsia="Times New Roman" w:hAnsi="Times New Roman" w:cs="Times New Roman"/>
          <w:b/>
          <w:lang w:eastAsia="en-US"/>
        </w:rPr>
        <w:t xml:space="preserve"> </w:t>
      </w:r>
      <w:r>
        <w:rPr>
          <w:lang w:eastAsia="en-US"/>
        </w:rPr>
        <w:t xml:space="preserve">Jobs in Tanzania </w:t>
      </w:r>
      <w:r w:rsidRPr="00FC4AA2">
        <w:rPr>
          <w:lang w:eastAsia="en-US"/>
        </w:rPr>
        <w:t>are mainly divided between agriculture 66.9%, industry: 6.4%, and services: 26.6% sectors. Official data only shows 2,334,969 employments in 2015, so</w:t>
      </w:r>
      <w:r>
        <w:rPr>
          <w:lang w:eastAsia="en-US"/>
        </w:rPr>
        <w:t xml:space="preserve"> there is reason to believe the</w:t>
      </w:r>
      <w:r w:rsidRPr="00FC4AA2">
        <w:rPr>
          <w:lang w:eastAsia="en-US"/>
        </w:rPr>
        <w:t> 3.1% unempl</w:t>
      </w:r>
      <w:r>
        <w:rPr>
          <w:lang w:eastAsia="en-US"/>
        </w:rPr>
        <w:t>oyment rate is artificially low</w:t>
      </w:r>
      <w:r w:rsidRPr="00FC4AA2">
        <w:rPr>
          <w:lang w:eastAsia="en-US"/>
        </w:rPr>
        <w:t>.</w:t>
      </w:r>
      <w:r>
        <w:rPr>
          <w:lang w:eastAsia="en-US"/>
        </w:rPr>
        <w:t xml:space="preserve"> This could possibly be </w:t>
      </w:r>
      <w:r>
        <w:rPr>
          <w:lang w:eastAsia="en-US"/>
        </w:rPr>
        <w:lastRenderedPageBreak/>
        <w:t xml:space="preserve">attributed to the high amount of jobs available in the informal sector in Dar es Salaam’s industry, and are not counted as part of the official data records. </w:t>
      </w:r>
    </w:p>
    <w:p w14:paraId="6B78D779" w14:textId="7BC902DF" w:rsidR="0029381D" w:rsidRPr="00155D28" w:rsidRDefault="0029381D" w:rsidP="0029381D">
      <w:pPr>
        <w:rPr>
          <w:lang w:eastAsia="en-US"/>
        </w:rPr>
      </w:pPr>
      <w:r w:rsidRPr="00FC4AA2">
        <w:rPr>
          <w:lang w:eastAsia="en-US"/>
        </w:rPr>
        <w:t>Drivers in electricity demand growth</w:t>
      </w:r>
      <w:r>
        <w:rPr>
          <w:lang w:eastAsia="en-US"/>
        </w:rPr>
        <w:t xml:space="preserve"> also</w:t>
      </w:r>
      <w:r w:rsidRPr="00FC4AA2">
        <w:rPr>
          <w:lang w:eastAsia="en-US"/>
        </w:rPr>
        <w:t xml:space="preserve"> include </w:t>
      </w:r>
      <w:r>
        <w:rPr>
          <w:lang w:eastAsia="en-US"/>
        </w:rPr>
        <w:t xml:space="preserve">forecasted </w:t>
      </w:r>
      <w:r w:rsidRPr="00FC4AA2">
        <w:rPr>
          <w:lang w:eastAsia="en-US"/>
        </w:rPr>
        <w:t>increasing mining activity (mines either operate their own generators or connect to the grid), population growth, urbanization, electrification rate increase, and increase in household consumption level. Building and construction is the fastest growing sector in Tanzania</w:t>
      </w:r>
      <w:r>
        <w:rPr>
          <w:lang w:eastAsia="en-US"/>
        </w:rPr>
        <w:t xml:space="preserve"> </w:t>
      </w:r>
      <w:r w:rsidRPr="00FC4AA2">
        <w:rPr>
          <w:lang w:eastAsia="en-US"/>
        </w:rPr>
        <w:fldChar w:fldCharType="begin"/>
      </w:r>
      <w:r w:rsidR="001D014D">
        <w:rPr>
          <w:lang w:eastAsia="en-US"/>
        </w:rPr>
        <w:instrText xml:space="preserve"> ADDIN ZOTERO_ITEM CSL_CITATION {"citationID":"bK459NkX","properties":{"formattedCitation":"[6]","plainCitation":"[6]"},"citationItems":[{"id":365,"uris":["http://zotero.org/groups/1747539/items/S4NQ2ANE"],"uri":["http://zotero.org/groups/1747539/items/S4NQ2ANE"],"itemData":{"id":365,"type":"article","title":"Tanzania 5 year Development Plan .pdf"}}],"schema":"https://github.com/citation-style-language/schema/raw/master/csl-citation.json"} </w:instrText>
      </w:r>
      <w:r w:rsidRPr="00FC4AA2">
        <w:rPr>
          <w:lang w:eastAsia="en-US"/>
        </w:rPr>
        <w:fldChar w:fldCharType="separate"/>
      </w:r>
      <w:r>
        <w:rPr>
          <w:noProof/>
          <w:lang w:eastAsia="en-US"/>
        </w:rPr>
        <w:t>[6]</w:t>
      </w:r>
      <w:r w:rsidRPr="00FC4AA2">
        <w:rPr>
          <w:lang w:eastAsia="en-US"/>
        </w:rPr>
        <w:fldChar w:fldCharType="end"/>
      </w:r>
      <w:r>
        <w:rPr>
          <w:lang w:eastAsia="en-US"/>
        </w:rPr>
        <w:t xml:space="preserve">. </w:t>
      </w:r>
    </w:p>
    <w:p w14:paraId="15EF20D7" w14:textId="77777777" w:rsidR="0029381D" w:rsidRDefault="0029381D" w:rsidP="0029381D">
      <w:pPr>
        <w:spacing w:line="240" w:lineRule="auto"/>
        <w:ind w:firstLine="0"/>
        <w:rPr>
          <w:rFonts w:ascii="Times New Roman" w:eastAsia="Times New Roman" w:hAnsi="Times New Roman" w:cs="Times New Roman"/>
          <w:b/>
          <w:kern w:val="0"/>
          <w:lang w:eastAsia="en-US"/>
        </w:rPr>
      </w:pPr>
    </w:p>
    <w:p w14:paraId="11CB9088" w14:textId="77777777" w:rsidR="0029381D" w:rsidRPr="00DB3753" w:rsidRDefault="0029381D" w:rsidP="0029381D">
      <w:pPr>
        <w:spacing w:line="240" w:lineRule="auto"/>
        <w:ind w:firstLine="0"/>
        <w:rPr>
          <w:rFonts w:ascii="Times New Roman" w:eastAsia="Times New Roman" w:hAnsi="Times New Roman" w:cs="Times New Roman"/>
          <w:b/>
          <w:kern w:val="0"/>
          <w:lang w:eastAsia="en-US"/>
        </w:rPr>
      </w:pPr>
    </w:p>
    <w:p w14:paraId="49745C44" w14:textId="77777777" w:rsidR="0029381D" w:rsidRPr="00CD2532" w:rsidRDefault="0029381D" w:rsidP="0029381D">
      <w:pPr>
        <w:pStyle w:val="Heading2"/>
        <w:rPr>
          <w:lang w:eastAsia="en-US"/>
        </w:rPr>
      </w:pPr>
      <w:bookmarkStart w:id="13" w:name="_Toc497326127"/>
      <w:bookmarkStart w:id="14" w:name="_Toc497389584"/>
      <w:r w:rsidRPr="00CD2532">
        <w:rPr>
          <w:lang w:eastAsia="en-US"/>
        </w:rPr>
        <w:t>Residential Consumers</w:t>
      </w:r>
      <w:bookmarkEnd w:id="13"/>
      <w:bookmarkEnd w:id="14"/>
      <w:r w:rsidRPr="00CD2532">
        <w:rPr>
          <w:lang w:eastAsia="en-US"/>
        </w:rPr>
        <w:t xml:space="preserve">  </w:t>
      </w:r>
    </w:p>
    <w:p w14:paraId="100472A6" w14:textId="6C0ED56A" w:rsidR="0029381D" w:rsidRPr="00943733" w:rsidRDefault="0029381D" w:rsidP="0029381D">
      <w:r>
        <w:t xml:space="preserve">The retail price of electricity is 15-16 US cents per kWh </w:t>
      </w:r>
      <w:r>
        <w:fldChar w:fldCharType="begin"/>
      </w:r>
      <w:r w:rsidR="001D014D">
        <w:instrText xml:space="preserve"> ADDIN ZOTERO_ITEM CSL_CITATION {"citationID":"QiMitkBP","properties":{"formattedCitation":"[13, p. 18]","plainCitation":"[13, p. 18]"},"citationItems":[{"id":426,"uris":["http://zotero.org/groups/1747539/items/VMKC8ICJ"],"uri":["http://zotero.org/groups/1747539/items/VMKC8ICJ"],"itemData":{"id":426,"type":"article","title":"BNEF climatescope-2016-report-en.pdf"},"locator":"18","label":"page"}],"schema":"https://github.com/citation-style-language/schema/raw/master/csl-citation.json"} </w:instrText>
      </w:r>
      <w:r>
        <w:fldChar w:fldCharType="separate"/>
      </w:r>
      <w:r>
        <w:rPr>
          <w:noProof/>
        </w:rPr>
        <w:t>[13, p. 18]</w:t>
      </w:r>
      <w:r>
        <w:fldChar w:fldCharType="end"/>
      </w:r>
      <w:r>
        <w:t xml:space="preserve"> – but residential rates are closer to 19 cents per kWh – far more than most US customers pay. Unlike in the US, access to banking services are quite low (40% percent of Tanzanians have a bank account, </w:t>
      </w:r>
      <w:r>
        <w:rPr>
          <w:rFonts w:cstheme="minorHAnsi"/>
          <w:color w:val="000000"/>
          <w:kern w:val="0"/>
          <w:lang w:eastAsia="en-US"/>
        </w:rPr>
        <w:t>f</w:t>
      </w:r>
      <w:r w:rsidRPr="00FC4AA2">
        <w:rPr>
          <w:rFonts w:cstheme="minorHAnsi"/>
          <w:color w:val="000000"/>
          <w:kern w:val="0"/>
          <w:lang w:eastAsia="en-US"/>
        </w:rPr>
        <w:t>ormal savings: 9%. Formal borrowing: 6%. Mobile account: 32%</w:t>
      </w:r>
      <w:r>
        <w:rPr>
          <w:rFonts w:cstheme="minorHAnsi"/>
          <w:color w:val="000000"/>
          <w:kern w:val="0"/>
          <w:lang w:eastAsia="en-US"/>
        </w:rPr>
        <w:t>)</w:t>
      </w:r>
      <w:r>
        <w:rPr>
          <w:rFonts w:cstheme="minorHAnsi"/>
          <w:color w:val="000000"/>
          <w:kern w:val="0"/>
          <w:lang w:eastAsia="en-US"/>
        </w:rPr>
        <w:fldChar w:fldCharType="begin"/>
      </w:r>
      <w:r w:rsidR="001D014D">
        <w:rPr>
          <w:rFonts w:cstheme="minorHAnsi"/>
          <w:color w:val="000000"/>
          <w:kern w:val="0"/>
          <w:lang w:eastAsia="en-US"/>
        </w:rPr>
        <w:instrText xml:space="preserve"> ADDIN ZOTERO_ITEM CSL_CITATION {"citationID":"2cvnao00pu","properties":{"formattedCitation":"[12]","plainCitation":"[12]"},"citationItems":[{"id":425,"uris":["http://zotero.org/groups/1747539/items/ZWD7VQ2F"],"uri":["http://zotero.org/groups/1747539/items/ZWD7VQ2F"],"itemData":{"id":425,"type":"webpage","title":"Doing Business in Tanzania - World Bank Group","URL":"http://www.doingbusiness.org/data/exploreeconomies/tanzania#getting-electricity","accessed":{"date-parts":[["2017",10,22]]}}}],"schema":"https://github.com/citation-style-language/schema/raw/master/csl-citation.json"} </w:instrText>
      </w:r>
      <w:r>
        <w:rPr>
          <w:rFonts w:cstheme="minorHAnsi"/>
          <w:color w:val="000000"/>
          <w:kern w:val="0"/>
          <w:lang w:eastAsia="en-US"/>
        </w:rPr>
        <w:fldChar w:fldCharType="separate"/>
      </w:r>
      <w:r>
        <w:rPr>
          <w:rFonts w:cstheme="minorHAnsi"/>
          <w:noProof/>
          <w:color w:val="000000"/>
          <w:kern w:val="0"/>
          <w:lang w:eastAsia="en-US"/>
        </w:rPr>
        <w:t>[12]</w:t>
      </w:r>
      <w:r>
        <w:rPr>
          <w:rFonts w:cstheme="minorHAnsi"/>
          <w:color w:val="000000"/>
          <w:kern w:val="0"/>
          <w:lang w:eastAsia="en-US"/>
        </w:rPr>
        <w:fldChar w:fldCharType="end"/>
      </w:r>
      <w:r>
        <w:t xml:space="preserve">. This means that even if more progressive payment options for residential energy access were available – or the government were to more heavily subsidize new household connections, they are hindered by the lack of proof of bank account, savings etc. </w:t>
      </w:r>
    </w:p>
    <w:p w14:paraId="15AF0AE5" w14:textId="77777777" w:rsidR="0029381D" w:rsidRDefault="0029381D" w:rsidP="0029381D">
      <w:pPr>
        <w:rPr>
          <w:lang w:eastAsia="en-US"/>
        </w:rPr>
      </w:pPr>
    </w:p>
    <w:p w14:paraId="7741BCB1" w14:textId="77777777" w:rsidR="0029381D" w:rsidRPr="00AF60ED" w:rsidRDefault="0029381D" w:rsidP="0029381D">
      <w:pPr>
        <w:pStyle w:val="Heading2"/>
        <w:rPr>
          <w:lang w:eastAsia="en-US"/>
        </w:rPr>
      </w:pPr>
      <w:bookmarkStart w:id="15" w:name="_Toc497326128"/>
      <w:bookmarkStart w:id="16" w:name="_Toc497389585"/>
      <w:r w:rsidRPr="00943733">
        <w:rPr>
          <w:lang w:eastAsia="en-US"/>
        </w:rPr>
        <w:t xml:space="preserve">Energy Development for </w:t>
      </w:r>
      <w:r>
        <w:rPr>
          <w:lang w:eastAsia="en-US"/>
        </w:rPr>
        <w:t>E</w:t>
      </w:r>
      <w:r w:rsidRPr="00943733">
        <w:rPr>
          <w:lang w:eastAsia="en-US"/>
        </w:rPr>
        <w:t xml:space="preserve">conomic </w:t>
      </w:r>
      <w:r>
        <w:rPr>
          <w:lang w:eastAsia="en-US"/>
        </w:rPr>
        <w:t>G</w:t>
      </w:r>
      <w:r w:rsidRPr="00943733">
        <w:rPr>
          <w:lang w:eastAsia="en-US"/>
        </w:rPr>
        <w:t>rowth</w:t>
      </w:r>
      <w:bookmarkEnd w:id="15"/>
      <w:bookmarkEnd w:id="16"/>
      <w:r w:rsidRPr="00943733">
        <w:rPr>
          <w:lang w:eastAsia="en-US"/>
        </w:rPr>
        <w:t xml:space="preserve"> </w:t>
      </w:r>
    </w:p>
    <w:p w14:paraId="2FF0D9C6" w14:textId="0BC6301F" w:rsidR="0029381D" w:rsidRPr="003264F4" w:rsidRDefault="0029381D" w:rsidP="0029381D">
      <w:pPr>
        <w:rPr>
          <w:lang w:eastAsia="en-US"/>
        </w:rPr>
      </w:pPr>
      <w:r w:rsidRPr="003264F4">
        <w:rPr>
          <w:lang w:eastAsia="en-US"/>
        </w:rPr>
        <w:t xml:space="preserve">Tanzania’s key development targets </w:t>
      </w:r>
      <w:r>
        <w:rPr>
          <w:lang w:eastAsia="en-US"/>
        </w:rPr>
        <w:t>including growing</w:t>
      </w:r>
      <w:r w:rsidRPr="003264F4">
        <w:rPr>
          <w:lang w:eastAsia="en-US"/>
        </w:rPr>
        <w:t xml:space="preserve"> its economy to reach middle-income status by 2025, crossing the </w:t>
      </w:r>
      <w:r>
        <w:rPr>
          <w:lang w:eastAsia="en-US"/>
        </w:rPr>
        <w:t xml:space="preserve">“middle-income </w:t>
      </w:r>
      <w:r w:rsidRPr="003264F4">
        <w:rPr>
          <w:lang w:eastAsia="en-US"/>
        </w:rPr>
        <w:t>Gross National Income (GNI) per ca</w:t>
      </w:r>
      <w:r>
        <w:rPr>
          <w:lang w:eastAsia="en-US"/>
        </w:rPr>
        <w:t xml:space="preserve">pita threshold” </w:t>
      </w:r>
      <w:r w:rsidRPr="003264F4">
        <w:rPr>
          <w:lang w:eastAsia="en-US"/>
        </w:rPr>
        <w:t>of $1,045 to at least $3,000. </w:t>
      </w:r>
      <w:r>
        <w:rPr>
          <w:lang w:eastAsia="en-US"/>
        </w:rPr>
        <w:t xml:space="preserve">This has broad implications for electricity demand, since consumption of electricity is positively correlated with GNI per capita. </w:t>
      </w:r>
      <w:r>
        <w:rPr>
          <w:lang w:eastAsia="en-US"/>
        </w:rPr>
        <w:fldChar w:fldCharType="begin"/>
      </w:r>
      <w:r w:rsidR="001D014D">
        <w:rPr>
          <w:lang w:eastAsia="en-US"/>
        </w:rPr>
        <w:instrText xml:space="preserve"> ADDIN ZOTERO_ITEM CSL_CITATION {"citationID":"cqavuzLW","properties":{"formattedCitation":"[9, p. 11]","plainCitation":"[9, p. 11]"},"citationItems":[{"id":401,"uris":["http://zotero.org/groups/1747539/items/7SD36VUA"],"uri":["http://zotero.org/groups/1747539/items/7SD36VUA"],"itemData":{"id":401,"type":"article","title":"Sustainable-electricity-pricing-for-Tanzania-EL-20.pdf","URL":"https://www.oxfordenergy.org/wpcms/wp-content/uploads/2016/07/Sustainable-electricity-pricing-for-Tanzania-EL-20.pdf","accessed":{"date-parts":[["2017",10,16]]}},"locator":"11","label":"page"}],"schema":"https://github.com/citation-style-language/schema/raw/master/csl-citation.json"} </w:instrText>
      </w:r>
      <w:r>
        <w:rPr>
          <w:lang w:eastAsia="en-US"/>
        </w:rPr>
        <w:fldChar w:fldCharType="separate"/>
      </w:r>
      <w:r>
        <w:rPr>
          <w:noProof/>
          <w:lang w:eastAsia="en-US"/>
        </w:rPr>
        <w:t>[9, p. 11]</w:t>
      </w:r>
      <w:r>
        <w:rPr>
          <w:lang w:eastAsia="en-US"/>
        </w:rPr>
        <w:fldChar w:fldCharType="end"/>
      </w:r>
    </w:p>
    <w:p w14:paraId="45DF43FE" w14:textId="77777777" w:rsidR="0029381D" w:rsidRDefault="0029381D" w:rsidP="0029381D">
      <w:pPr>
        <w:ind w:firstLine="0"/>
        <w:rPr>
          <w:rFonts w:cstheme="minorHAnsi"/>
          <w:color w:val="000000"/>
          <w:kern w:val="0"/>
          <w:highlight w:val="yellow"/>
          <w:lang w:eastAsia="en-US"/>
        </w:rPr>
      </w:pPr>
      <w:r>
        <w:rPr>
          <w:rFonts w:cstheme="minorHAnsi"/>
          <w:color w:val="000000"/>
          <w:kern w:val="0"/>
          <w:lang w:eastAsia="en-US"/>
        </w:rPr>
        <w:t>In the past few years, Tanzania has seen strong yearly Real GDP growth; 7% in 2016 (</w:t>
      </w:r>
      <w:r w:rsidRPr="00FC4AA2">
        <w:rPr>
          <w:rFonts w:cstheme="minorHAnsi"/>
          <w:color w:val="000000"/>
          <w:kern w:val="0"/>
          <w:lang w:eastAsia="en-US"/>
        </w:rPr>
        <w:t>average 6.2% during 2002-2017</w:t>
      </w:r>
      <w:r>
        <w:rPr>
          <w:rFonts w:cstheme="minorHAnsi"/>
          <w:color w:val="000000"/>
          <w:kern w:val="0"/>
          <w:lang w:eastAsia="en-US"/>
        </w:rPr>
        <w:t>)</w:t>
      </w:r>
      <w:r w:rsidRPr="00FC4AA2">
        <w:rPr>
          <w:rFonts w:cstheme="minorHAnsi"/>
          <w:color w:val="000000"/>
          <w:kern w:val="0"/>
          <w:lang w:eastAsia="en-US"/>
        </w:rPr>
        <w:t xml:space="preserve">, expected 6.7% until 2020. </w:t>
      </w:r>
    </w:p>
    <w:p w14:paraId="2140308E" w14:textId="77777777" w:rsidR="0029381D" w:rsidRDefault="0029381D" w:rsidP="0029381D">
      <w:pPr>
        <w:rPr>
          <w:lang w:eastAsia="en-US"/>
        </w:rPr>
      </w:pPr>
      <w:r w:rsidRPr="0041654E">
        <w:rPr>
          <w:lang w:eastAsia="en-US"/>
        </w:rPr>
        <w:lastRenderedPageBreak/>
        <w:t xml:space="preserve">Tanzania’s </w:t>
      </w:r>
      <w:r>
        <w:rPr>
          <w:lang w:eastAsia="en-US"/>
        </w:rPr>
        <w:t xml:space="preserve">Ministry of Environment and Minerals (MEM) has ambitious energy targets to facilitate growth and meet growing levels of unmet demand for industry and residential consumers. In 2012, they made projections increasing forecasts for annual consumption to 22,243 (GWh) in 2025 and 40,083 in 2035. </w:t>
      </w:r>
    </w:p>
    <w:p w14:paraId="369383CA" w14:textId="3EB8AAAA" w:rsidR="0029381D" w:rsidRDefault="0029381D" w:rsidP="0029381D">
      <w:pPr>
        <w:rPr>
          <w:lang w:eastAsia="en-US"/>
        </w:rPr>
      </w:pPr>
      <w:r>
        <w:rPr>
          <w:lang w:eastAsia="en-US"/>
        </w:rPr>
        <w:t xml:space="preserve">Current (2015) net installed capacity is 1,475 MW. Generation was 4.753 TWh and consumption was 4.4 TWh </w:t>
      </w:r>
      <w:r>
        <w:rPr>
          <w:lang w:eastAsia="en-US"/>
        </w:rPr>
        <w:fldChar w:fldCharType="begin"/>
      </w:r>
      <w:r w:rsidR="001D014D">
        <w:rPr>
          <w:lang w:eastAsia="en-US"/>
        </w:rPr>
        <w:instrText xml:space="preserve"> ADDIN ZOTERO_ITEM CSL_CITATION {"citationID":"vIyBHwN4","properties":{"formattedCitation":"[2, p. 7]","plainCitation":"[2, p. 7]"},"citationItems":[{"id":472,"uris":["http://zotero.org/groups/1747539/items/5PAIJNA2"],"uri":["http://zotero.org/groups/1747539/items/5PAIJNA2"],"itemData":{"id":472,"type":"article","title":"BMI Report for Tanzania .pdf"},"locator":"7","label":"page"}],"schema":"https://github.com/citation-style-language/schema/raw/master/csl-citation.json"} </w:instrText>
      </w:r>
      <w:r>
        <w:rPr>
          <w:lang w:eastAsia="en-US"/>
        </w:rPr>
        <w:fldChar w:fldCharType="separate"/>
      </w:r>
      <w:r>
        <w:rPr>
          <w:noProof/>
          <w:lang w:eastAsia="en-US"/>
        </w:rPr>
        <w:t>[2, p. 7]</w:t>
      </w:r>
      <w:r>
        <w:rPr>
          <w:lang w:eastAsia="en-US"/>
        </w:rPr>
        <w:fldChar w:fldCharType="end"/>
      </w:r>
      <w:r>
        <w:rPr>
          <w:lang w:eastAsia="en-US"/>
        </w:rPr>
        <w:t xml:space="preserve">. Given the government’s goals for 2020/2025 are more than twice the forecasts done by BMI which includes plans for new generation (table below), there may be a bit of aspirational modeling on the part of MEM. </w:t>
      </w:r>
    </w:p>
    <w:p w14:paraId="5433ABCE" w14:textId="77777777" w:rsidR="0029381D" w:rsidRDefault="0029381D" w:rsidP="0029381D">
      <w:pPr>
        <w:ind w:firstLine="0"/>
        <w:jc w:val="center"/>
        <w:rPr>
          <w:lang w:eastAsia="en-US"/>
        </w:rPr>
      </w:pPr>
      <w:r w:rsidRPr="00871FFC">
        <w:rPr>
          <w:noProof/>
          <w:lang w:eastAsia="en-US"/>
        </w:rPr>
        <w:drawing>
          <wp:inline distT="0" distB="0" distL="0" distR="0" wp14:anchorId="2672ECB3" wp14:editId="21EF5DEE">
            <wp:extent cx="5943600" cy="17341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1734185"/>
                    </a:xfrm>
                    <a:prstGeom prst="rect">
                      <a:avLst/>
                    </a:prstGeom>
                  </pic:spPr>
                </pic:pic>
              </a:graphicData>
            </a:graphic>
          </wp:inline>
        </w:drawing>
      </w:r>
    </w:p>
    <w:p w14:paraId="5D52EC5B" w14:textId="77777777" w:rsidR="0029381D" w:rsidRPr="003158A6" w:rsidRDefault="0029381D" w:rsidP="0029381D">
      <w:pPr>
        <w:pStyle w:val="Caption"/>
      </w:pPr>
      <w:r>
        <w:t xml:space="preserve">Figure </w:t>
      </w:r>
      <w:r w:rsidR="00D97D07">
        <w:fldChar w:fldCharType="begin"/>
      </w:r>
      <w:r w:rsidR="00D97D07">
        <w:instrText xml:space="preserve"> SEQ Figure \* ARABIC </w:instrText>
      </w:r>
      <w:r w:rsidR="00D97D07">
        <w:fldChar w:fldCharType="separate"/>
      </w:r>
      <w:r w:rsidR="004B0890">
        <w:rPr>
          <w:noProof/>
        </w:rPr>
        <w:t>2</w:t>
      </w:r>
      <w:r w:rsidR="00D97D07">
        <w:rPr>
          <w:noProof/>
        </w:rPr>
        <w:fldChar w:fldCharType="end"/>
      </w:r>
      <w:r>
        <w:rPr>
          <w:noProof/>
        </w:rPr>
        <w:t>:</w:t>
      </w:r>
      <w:r>
        <w:t xml:space="preserve"> BMI Forecasts</w:t>
      </w:r>
    </w:p>
    <w:p w14:paraId="514235D3" w14:textId="1EC09FDE" w:rsidR="0029381D" w:rsidRDefault="0029381D" w:rsidP="0029381D">
      <w:pPr>
        <w:rPr>
          <w:lang w:eastAsia="en-US"/>
        </w:rPr>
      </w:pPr>
      <w:r>
        <w:rPr>
          <w:lang w:eastAsia="en-US"/>
        </w:rPr>
        <w:t xml:space="preserve">The anticipated ramp-up from current to planned capacity is staggering – see Appendix </w:t>
      </w:r>
      <w:r w:rsidR="00E46153">
        <w:rPr>
          <w:lang w:eastAsia="en-US"/>
        </w:rPr>
        <w:t>Figures 16</w:t>
      </w:r>
      <w:r w:rsidR="004014DB">
        <w:rPr>
          <w:lang w:eastAsia="en-US"/>
        </w:rPr>
        <w:t xml:space="preserve"> and</w:t>
      </w:r>
      <w:r w:rsidR="00E46153">
        <w:rPr>
          <w:lang w:eastAsia="en-US"/>
        </w:rPr>
        <w:t xml:space="preserve"> 17</w:t>
      </w:r>
      <w:r w:rsidR="004014DB">
        <w:rPr>
          <w:lang w:eastAsia="en-US"/>
        </w:rPr>
        <w:t xml:space="preserve"> </w:t>
      </w:r>
      <w:r>
        <w:rPr>
          <w:lang w:eastAsia="en-US"/>
        </w:rPr>
        <w:t xml:space="preserve">or the composition of the extreme shift from 2013 levels of less than 2,000 MW to 2020 levels exceeding 6,000MW. The increase is expected to come largely from natural gas resources and a proposed liquification center in Lindi (450km South of Dar). Although there are only two commercialized natural gas projects in Tanzania currently (both with pipelines to Dar es Salaam)– Songo Songo and Mnazi Bay – the past few years have seen extensive deep water gas finds off the coast of East Africa that the Tanzanian government is rushing to exploit, with many international counterparts and competitors </w:t>
      </w:r>
      <w:r>
        <w:rPr>
          <w:lang w:eastAsia="en-US"/>
        </w:rPr>
        <w:fldChar w:fldCharType="begin"/>
      </w:r>
      <w:r w:rsidR="001D014D">
        <w:rPr>
          <w:lang w:eastAsia="en-US"/>
        </w:rPr>
        <w:instrText xml:space="preserve"> ADDIN ZOTERO_ITEM CSL_CITATION {"citationID":"WkI3X992","properties":{"formattedCitation":"[9, p. 8]","plainCitation":"[9, p. 8]"},"citationItems":[{"id":401,"uris":["http://zotero.org/groups/1747539/items/7SD36VUA"],"uri":["http://zotero.org/groups/1747539/items/7SD36VUA"],"itemData":{"id":401,"type":"article","title":"Sustainable-electricity-pricing-for-Tanzania-EL-20.pdf","URL":"https://www.oxfordenergy.org/wpcms/wp-content/uploads/2016/07/Sustainable-electricity-pricing-for-Tanzania-EL-20.pdf","accessed":{"date-parts":[["2017",10,16]]}},"locator":"8","label":"page"}],"schema":"https://github.com/citation-style-language/schema/raw/master/csl-citation.json"} </w:instrText>
      </w:r>
      <w:r>
        <w:rPr>
          <w:lang w:eastAsia="en-US"/>
        </w:rPr>
        <w:fldChar w:fldCharType="separate"/>
      </w:r>
      <w:r>
        <w:rPr>
          <w:noProof/>
          <w:lang w:eastAsia="en-US"/>
        </w:rPr>
        <w:t>[9, p. 8]</w:t>
      </w:r>
      <w:r>
        <w:rPr>
          <w:lang w:eastAsia="en-US"/>
        </w:rPr>
        <w:fldChar w:fldCharType="end"/>
      </w:r>
      <w:r>
        <w:rPr>
          <w:lang w:eastAsia="en-US"/>
        </w:rPr>
        <w:t>.</w:t>
      </w:r>
    </w:p>
    <w:p w14:paraId="7417C687" w14:textId="77777777" w:rsidR="0029381D" w:rsidRPr="00C31D30" w:rsidRDefault="0029381D" w:rsidP="0029381D">
      <w:pPr>
        <w:pStyle w:val="Heading2"/>
      </w:pPr>
      <w:bookmarkStart w:id="17" w:name="_Toc497326129"/>
      <w:bookmarkStart w:id="18" w:name="_Toc497389586"/>
      <w:r>
        <w:lastRenderedPageBreak/>
        <w:t>Climate Trends</w:t>
      </w:r>
      <w:bookmarkEnd w:id="17"/>
      <w:bookmarkEnd w:id="18"/>
    </w:p>
    <w:p w14:paraId="4F2811F1" w14:textId="4AD4CDB2" w:rsidR="0029381D" w:rsidRDefault="0029381D" w:rsidP="0029381D">
      <w:pPr>
        <w:spacing w:after="160"/>
      </w:pPr>
      <w:r>
        <w:t xml:space="preserve">Tanzania is among the most hydro-dependent countries in Africa, with approximately 40% of electric capacity coming from hydro resources. Tanzania displays a legacy of large donor’s affinity for large dam projects – </w:t>
      </w:r>
      <w:r w:rsidRPr="0046772F">
        <w:t>561 MW of hydropower projects com</w:t>
      </w:r>
      <w:r>
        <w:t xml:space="preserve">missioned between 1964 and 2000 were supported by large donor institutions who did not appear to outline a risk analysis for a warming climate and increased droughts </w:t>
      </w:r>
      <w:r>
        <w:fldChar w:fldCharType="begin"/>
      </w:r>
      <w:r w:rsidR="001D014D">
        <w:instrText xml:space="preserve"> ADDIN ZOTERO_ITEM CSL_CITATION {"citationID":"bdh9fk2s8","properties":{"formattedCitation":"[9]","plainCitation":"[9]"},"citationItems":[{"id":401,"uris":["http://zotero.org/groups/1747539/items/7SD36VUA"],"uri":["http://zotero.org/groups/1747539/items/7SD36VUA"],"itemData":{"id":401,"type":"article","title":"Sustainable-electricity-pricing-for-Tanzania-EL-20.pdf","URL":"https://www.oxfordenergy.org/wpcms/wp-content/uploads/2016/07/Sustainable-electricity-pricing-for-Tanzania-EL-20.pdf","accessed":{"date-parts":[["2017",10,16]]}}}],"schema":"https://github.com/citation-style-language/schema/raw/master/csl-citation.json"} </w:instrText>
      </w:r>
      <w:r>
        <w:fldChar w:fldCharType="separate"/>
      </w:r>
      <w:r>
        <w:rPr>
          <w:noProof/>
        </w:rPr>
        <w:t>[9]</w:t>
      </w:r>
      <w:r>
        <w:rPr>
          <w:noProof/>
        </w:rPr>
        <w:fldChar w:fldCharType="end"/>
      </w:r>
      <w:r>
        <w:rPr>
          <w:noProof/>
        </w:rPr>
        <w:t>.</w:t>
      </w:r>
      <w:r>
        <w:t xml:space="preserve"> The reliance of Dar es Salaam on hydropower generation is an issue given increasing droughts and weather volatility, expected to get worse in coming years. Tanzania has had to completely shut off dams semi-regularly over the past decade, a point of concern for critical services like hospitals, but also for rate payers, as low capacity means TANESCO needs to rely on expensive emergency power plants to make up for lost capacity </w:t>
      </w:r>
      <w:r>
        <w:fldChar w:fldCharType="begin"/>
      </w:r>
      <w:r w:rsidR="001D014D">
        <w:instrText xml:space="preserve"> ADDIN ZOTERO_ITEM CSL_CITATION {"citationID":"8QvSoNjn","properties":{"formattedCitation":"[14]","plainCitation":"[14]"},"citationItems":[{"id":639,"uris":["http://zotero.org/groups/1747539/items/NBSQ6ZRU"],"uri":["http://zotero.org/groups/1747539/items/NBSQ6ZRU"],"itemData":{"id":639,"type":"webpage","title":"East Africa drought: Power cuts in Tanzania - BBC News","URL":"http://www.bbc.com/news/world-africa-14192896","accessed":{"date-parts":[["2017",10,31]]}}}],"schema":"https://github.com/citation-style-language/schema/raw/master/csl-citation.json"} </w:instrText>
      </w:r>
      <w:r>
        <w:fldChar w:fldCharType="separate"/>
      </w:r>
      <w:r>
        <w:rPr>
          <w:noProof/>
        </w:rPr>
        <w:t>[14]</w:t>
      </w:r>
      <w:r>
        <w:rPr>
          <w:noProof/>
        </w:rPr>
        <w:fldChar w:fldCharType="end"/>
      </w:r>
      <w:r>
        <w:t>.</w:t>
      </w:r>
    </w:p>
    <w:p w14:paraId="4F452FC7" w14:textId="77777777" w:rsidR="0029381D" w:rsidRDefault="0029381D" w:rsidP="0029381D">
      <w:pPr>
        <w:spacing w:after="160"/>
      </w:pPr>
    </w:p>
    <w:p w14:paraId="2C46CE58" w14:textId="77777777" w:rsidR="0029381D" w:rsidRPr="00AA0E57" w:rsidRDefault="0029381D" w:rsidP="0029381D">
      <w:pPr>
        <w:pStyle w:val="Heading2"/>
      </w:pPr>
      <w:bookmarkStart w:id="19" w:name="_Toc497326130"/>
      <w:bookmarkStart w:id="20" w:name="_Toc497389587"/>
      <w:r w:rsidRPr="00AA0E57">
        <w:t>Regulatory Environment</w:t>
      </w:r>
      <w:bookmarkEnd w:id="19"/>
      <w:bookmarkEnd w:id="20"/>
    </w:p>
    <w:p w14:paraId="3366D2C5" w14:textId="362FC237" w:rsidR="0029381D" w:rsidRPr="00131488" w:rsidRDefault="0029381D" w:rsidP="0029381D">
      <w:pPr>
        <w:rPr>
          <w:lang w:eastAsia="en-US"/>
        </w:rPr>
      </w:pPr>
      <w:r w:rsidRPr="00131488">
        <w:rPr>
          <w:lang w:eastAsia="en-US"/>
        </w:rPr>
        <w:t xml:space="preserve">The state-owned utility is vertically integrated and historically cash-strapped, which significantly hampers its ability to invest in upgrades. </w:t>
      </w:r>
      <w:r w:rsidR="00FC1C4B">
        <w:rPr>
          <w:lang w:eastAsia="en-US"/>
        </w:rPr>
        <w:t>D</w:t>
      </w:r>
      <w:r w:rsidRPr="00131488">
        <w:rPr>
          <w:lang w:eastAsia="en-US"/>
        </w:rPr>
        <w:t xml:space="preserve">eregulation and unbundling </w:t>
      </w:r>
      <w:r w:rsidR="00FC1C4B">
        <w:rPr>
          <w:lang w:eastAsia="en-US"/>
        </w:rPr>
        <w:t xml:space="preserve">was proposed </w:t>
      </w:r>
      <w:r w:rsidRPr="00131488">
        <w:rPr>
          <w:lang w:eastAsia="en-US"/>
        </w:rPr>
        <w:t xml:space="preserve">to help the issue, and in the 1990’s TANESCO did slightly unbundle its generation sector, but retains a tight grip on transmission and distribution. </w:t>
      </w:r>
    </w:p>
    <w:p w14:paraId="0AB0B061" w14:textId="7250CF87" w:rsidR="0029381D" w:rsidRDefault="0029381D" w:rsidP="0029381D">
      <w:r>
        <w:rPr>
          <w:rFonts w:ascii="Times" w:hAnsi="Times" w:cs="Times New Roman"/>
          <w:color w:val="000000"/>
          <w:kern w:val="0"/>
          <w:lang w:eastAsia="en-US"/>
        </w:rPr>
        <w:t xml:space="preserve">TANESCO has also historically suffered from low and corrupt private investment procurement. </w:t>
      </w:r>
      <w:r w:rsidRPr="00AB51DA">
        <w:rPr>
          <w:rFonts w:ascii="Times" w:hAnsi="Times" w:cs="Times New Roman"/>
          <w:color w:val="000000"/>
          <w:kern w:val="0"/>
          <w:lang w:eastAsia="en-US"/>
        </w:rPr>
        <w:t>Throughout the 1990s, no credit enhancement – sovereign guarantees, escrow accounts, etc</w:t>
      </w:r>
      <w:r>
        <w:rPr>
          <w:rFonts w:ascii="Times" w:hAnsi="Times" w:cs="Times New Roman"/>
          <w:color w:val="000000"/>
          <w:kern w:val="0"/>
          <w:lang w:eastAsia="en-US"/>
        </w:rPr>
        <w:t>.</w:t>
      </w:r>
      <w:r w:rsidRPr="00AB51DA">
        <w:rPr>
          <w:rFonts w:ascii="Times" w:hAnsi="Times" w:cs="Times New Roman"/>
          <w:color w:val="000000"/>
          <w:kern w:val="0"/>
          <w:lang w:eastAsia="en-US"/>
        </w:rPr>
        <w:t xml:space="preserve"> – were offered in Tanzania, and very few export credit agencies were operating in Tanzanian investments. Tanzania has historically relied more on unsolicited bids and direct negotiations than on competitive tenders. As a result of this environment, some</w:t>
      </w:r>
      <w:r>
        <w:rPr>
          <w:rFonts w:ascii="Times" w:hAnsi="Times" w:cs="Times New Roman"/>
          <w:color w:val="000000"/>
          <w:kern w:val="0"/>
          <w:lang w:eastAsia="en-US"/>
        </w:rPr>
        <w:t xml:space="preserve"> Independent Power Producers (</w:t>
      </w:r>
      <w:r w:rsidRPr="00AB51DA">
        <w:rPr>
          <w:rFonts w:ascii="Times" w:hAnsi="Times" w:cs="Times New Roman"/>
          <w:color w:val="000000"/>
          <w:kern w:val="0"/>
          <w:lang w:eastAsia="en-US"/>
        </w:rPr>
        <w:t>IPPs</w:t>
      </w:r>
      <w:r>
        <w:rPr>
          <w:rFonts w:ascii="Times" w:hAnsi="Times" w:cs="Times New Roman"/>
          <w:color w:val="000000"/>
          <w:kern w:val="0"/>
          <w:lang w:eastAsia="en-US"/>
        </w:rPr>
        <w:t>)</w:t>
      </w:r>
      <w:r w:rsidRPr="00AB51DA">
        <w:rPr>
          <w:rFonts w:ascii="Times" w:hAnsi="Times" w:cs="Times New Roman"/>
          <w:color w:val="000000"/>
          <w:kern w:val="0"/>
          <w:lang w:eastAsia="en-US"/>
        </w:rPr>
        <w:t xml:space="preserve">  stand out for their high prices and controversial contracts</w:t>
      </w:r>
      <w:r>
        <w:rPr>
          <w:rFonts w:ascii="Times" w:hAnsi="Times" w:cs="Times New Roman"/>
          <w:color w:val="000000"/>
          <w:kern w:val="0"/>
          <w:lang w:eastAsia="en-US"/>
        </w:rPr>
        <w:t xml:space="preserve"> </w:t>
      </w:r>
      <w:r>
        <w:rPr>
          <w:rFonts w:ascii="Times" w:hAnsi="Times" w:cs="Times New Roman"/>
          <w:color w:val="000000"/>
          <w:kern w:val="0"/>
          <w:lang w:eastAsia="en-US"/>
        </w:rPr>
        <w:fldChar w:fldCharType="begin"/>
      </w:r>
      <w:r w:rsidR="001D014D">
        <w:rPr>
          <w:rFonts w:ascii="Times" w:hAnsi="Times" w:cs="Times New Roman"/>
          <w:color w:val="000000"/>
          <w:kern w:val="0"/>
          <w:lang w:eastAsia="en-US"/>
        </w:rPr>
        <w:instrText xml:space="preserve"> ADDIN ZOTERO_ITEM CSL_CITATION {"citationID":"9QiAL9Uz","properties":{"formattedCitation":"[15]","plainCitation":"[15]"},"citationItems":[{"id":371,"uris":["http://zotero.org/groups/1747539/items/4EETQ9BN"],"uri":["http://zotero.org/groups/1747539/items/4EETQ9BN"],"itemData":{"id":371,"type":"article","title":"Eberhard-Power-sector_reform_and_regulation_in_Africa_Book.pdf"}}],"schema":"https://github.com/citation-style-language/schema/raw/master/csl-citation.json"} </w:instrText>
      </w:r>
      <w:r>
        <w:rPr>
          <w:rFonts w:ascii="Times" w:hAnsi="Times" w:cs="Times New Roman"/>
          <w:color w:val="000000"/>
          <w:kern w:val="0"/>
          <w:lang w:eastAsia="en-US"/>
        </w:rPr>
        <w:fldChar w:fldCharType="separate"/>
      </w:r>
      <w:r>
        <w:rPr>
          <w:rFonts w:ascii="Times" w:hAnsi="Times" w:cs="Times New Roman"/>
          <w:noProof/>
          <w:color w:val="000000"/>
          <w:kern w:val="0"/>
          <w:lang w:eastAsia="en-US"/>
        </w:rPr>
        <w:t>[15]</w:t>
      </w:r>
      <w:r>
        <w:rPr>
          <w:rFonts w:ascii="Times" w:hAnsi="Times" w:cs="Times New Roman"/>
          <w:color w:val="000000"/>
          <w:kern w:val="0"/>
          <w:lang w:eastAsia="en-US"/>
        </w:rPr>
        <w:fldChar w:fldCharType="end"/>
      </w:r>
      <w:r>
        <w:rPr>
          <w:rFonts w:ascii="Times" w:hAnsi="Times" w:cs="Times New Roman"/>
          <w:color w:val="000000"/>
          <w:kern w:val="0"/>
          <w:lang w:eastAsia="en-US"/>
        </w:rPr>
        <w:t xml:space="preserve">. </w:t>
      </w:r>
      <w:r w:rsidRPr="00AB51DA">
        <w:rPr>
          <w:rFonts w:ascii="Times" w:hAnsi="Times" w:cs="Times New Roman"/>
          <w:color w:val="000000"/>
          <w:kern w:val="0"/>
          <w:lang w:eastAsia="en-US"/>
        </w:rPr>
        <w:t xml:space="preserve">The </w:t>
      </w:r>
      <w:r w:rsidRPr="00AB51DA">
        <w:rPr>
          <w:rFonts w:ascii="Times" w:hAnsi="Times" w:cs="Times New Roman"/>
          <w:color w:val="000000"/>
          <w:kern w:val="0"/>
          <w:lang w:eastAsia="en-US"/>
        </w:rPr>
        <w:lastRenderedPageBreak/>
        <w:t>overarching rules giving Tanzania’s regulator, the Energy and Water Utilities Regulatory Authority (EWURA), powers to actually affect the procurement of power projects did not come into effect until 2015, and will impact projects presently under negotiation, but not existing IPPs (that is, Songas and Independent Power Tanzania Ltd., IPTL).</w:t>
      </w:r>
      <w:r w:rsidRPr="00AB51DA">
        <w:rPr>
          <w:rFonts w:ascii="Times" w:hAnsi="Times" w:cs="Times New Roman"/>
          <w:i/>
          <w:iCs/>
          <w:color w:val="000000"/>
          <w:kern w:val="0"/>
          <w:lang w:eastAsia="en-US"/>
        </w:rPr>
        <w:t xml:space="preserve"> </w:t>
      </w:r>
      <w:r w:rsidRPr="00AB51DA">
        <w:rPr>
          <w:rFonts w:ascii="Times" w:hAnsi="Times" w:cs="Times New Roman"/>
          <w:color w:val="000000"/>
          <w:kern w:val="0"/>
          <w:lang w:eastAsia="en-US"/>
        </w:rPr>
        <w:t xml:space="preserve">The necessity of an effective independent regulator involved from the beginning and long-term planning became apparent at the heels of two rushed negotiations for </w:t>
      </w:r>
      <w:r>
        <w:rPr>
          <w:rFonts w:ascii="Times" w:hAnsi="Times" w:cs="Times New Roman"/>
          <w:color w:val="000000"/>
          <w:kern w:val="0"/>
          <w:lang w:eastAsia="en-US"/>
        </w:rPr>
        <w:t>EPPs</w:t>
      </w:r>
      <w:r w:rsidRPr="00AB51DA">
        <w:rPr>
          <w:rFonts w:ascii="Times" w:hAnsi="Times" w:cs="Times New Roman"/>
          <w:color w:val="000000"/>
          <w:kern w:val="0"/>
          <w:lang w:eastAsia="en-US"/>
        </w:rPr>
        <w:t xml:space="preserve"> – first Songas and subsequently IPTL were affected by corruption allegations and a</w:t>
      </w:r>
      <w:r>
        <w:rPr>
          <w:rFonts w:ascii="Times" w:hAnsi="Times" w:cs="Times New Roman"/>
          <w:color w:val="000000"/>
          <w:kern w:val="0"/>
          <w:lang w:eastAsia="en-US"/>
        </w:rPr>
        <w:t xml:space="preserve">rduous contract negotiations </w:t>
      </w:r>
      <w:r>
        <w:rPr>
          <w:rFonts w:ascii="Times" w:hAnsi="Times" w:cs="Times New Roman"/>
          <w:color w:val="000000"/>
          <w:kern w:val="0"/>
          <w:lang w:eastAsia="en-US"/>
        </w:rPr>
        <w:fldChar w:fldCharType="begin"/>
      </w:r>
      <w:r w:rsidR="001D014D">
        <w:rPr>
          <w:rFonts w:ascii="Times" w:hAnsi="Times" w:cs="Times New Roman"/>
          <w:color w:val="000000"/>
          <w:kern w:val="0"/>
          <w:lang w:eastAsia="en-US"/>
        </w:rPr>
        <w:instrText xml:space="preserve"> ADDIN ZOTERO_ITEM CSL_CITATION {"citationID":"fffj0837","properties":{"formattedCitation":"[15]","plainCitation":"[15]"},"citationItems":[{"id":371,"uris":["http://zotero.org/groups/1747539/items/4EETQ9BN"],"uri":["http://zotero.org/groups/1747539/items/4EETQ9BN"],"itemData":{"id":371,"type":"article","title":"Eberhard-Power-sector_reform_and_regulation_in_Africa_Book.pdf"}}],"schema":"https://github.com/citation-style-language/schema/raw/master/csl-citation.json"} </w:instrText>
      </w:r>
      <w:r>
        <w:rPr>
          <w:rFonts w:ascii="Times" w:hAnsi="Times" w:cs="Times New Roman"/>
          <w:color w:val="000000"/>
          <w:kern w:val="0"/>
          <w:lang w:eastAsia="en-US"/>
        </w:rPr>
        <w:fldChar w:fldCharType="separate"/>
      </w:r>
      <w:r>
        <w:rPr>
          <w:rFonts w:ascii="Times" w:hAnsi="Times" w:cs="Times New Roman"/>
          <w:noProof/>
          <w:color w:val="000000"/>
          <w:kern w:val="0"/>
          <w:lang w:eastAsia="en-US"/>
        </w:rPr>
        <w:t>[15]</w:t>
      </w:r>
      <w:r>
        <w:rPr>
          <w:rFonts w:ascii="Times" w:hAnsi="Times" w:cs="Times New Roman"/>
          <w:color w:val="000000"/>
          <w:kern w:val="0"/>
          <w:lang w:eastAsia="en-US"/>
        </w:rPr>
        <w:fldChar w:fldCharType="end"/>
      </w:r>
    </w:p>
    <w:p w14:paraId="376B206D" w14:textId="7E1AE108" w:rsidR="0029381D" w:rsidRPr="008A6A19" w:rsidRDefault="0029381D" w:rsidP="0029381D">
      <w:pPr>
        <w:rPr>
          <w:bCs/>
        </w:rPr>
      </w:pPr>
      <w:r w:rsidRPr="008A6A19">
        <w:rPr>
          <w:bCs/>
        </w:rPr>
        <w:t xml:space="preserve">In the </w:t>
      </w:r>
      <w:r>
        <w:rPr>
          <w:bCs/>
        </w:rPr>
        <w:t xml:space="preserve">Tanzanian </w:t>
      </w:r>
      <w:r w:rsidRPr="008A6A19">
        <w:rPr>
          <w:bCs/>
        </w:rPr>
        <w:t>power sector, five v</w:t>
      </w:r>
      <w:r>
        <w:rPr>
          <w:bCs/>
        </w:rPr>
        <w:t>ehicles for power generation</w:t>
      </w:r>
      <w:r w:rsidRPr="008A6A19">
        <w:rPr>
          <w:bCs/>
        </w:rPr>
        <w:t xml:space="preserve"> exist: TANESCO, IPPs (independent power producer), EPPs (emergency power producer), SPPs (small power projects), and PPPs (public private partnership). Tanzanian power structure makes TANESCO either the only power off-taker</w:t>
      </w:r>
      <w:r>
        <w:rPr>
          <w:bCs/>
        </w:rPr>
        <w:t xml:space="preserve"> (purchaser)</w:t>
      </w:r>
      <w:r w:rsidRPr="008A6A19">
        <w:rPr>
          <w:bCs/>
        </w:rPr>
        <w:t xml:space="preserve"> allowed (for IPPs, EPPs, and PPPs) or the most important power off-taker (SPPs)</w:t>
      </w:r>
      <w:r>
        <w:rPr>
          <w:bCs/>
        </w:rPr>
        <w:t xml:space="preserve"> – preserving their strict monopoly on the transmission and distribution front</w:t>
      </w:r>
      <w:r w:rsidRPr="008A6A19">
        <w:rPr>
          <w:bCs/>
        </w:rPr>
        <w:t>. Consequently, all power generation projects procured not directly through TANESCO still need to sign Power Purchase Agreements (PPAs) with the utility</w:t>
      </w:r>
      <w:r>
        <w:rPr>
          <w:bCs/>
        </w:rPr>
        <w:t xml:space="preserve"> </w:t>
      </w:r>
      <w:r>
        <w:rPr>
          <w:bCs/>
        </w:rPr>
        <w:fldChar w:fldCharType="begin"/>
      </w:r>
      <w:r w:rsidR="001D014D">
        <w:rPr>
          <w:bCs/>
        </w:rPr>
        <w:instrText xml:space="preserve"> ADDIN ZOTERO_ITEM CSL_CITATION {"citationID":"KfDDvfe5","properties":{"formattedCitation":"[16]","plainCitation":"[16]"},"citationItems":[{"id":373,"uris":["http://zotero.org/groups/1747539/items/HET8NBZU"],"uri":["http://zotero.org/groups/1747539/items/HET8NBZU"],"itemData":{"id":373,"type":"article","title":"Peng-Poudineh-2016-Working-Paper.pdf","URL":"https://www.theigc.org/wp-content/uploads/2016/08/Peng-Poudineh-2016-Working-Paper.pdf","accessed":{"date-parts":[["2017",10,14]]}}}],"schema":"https://github.com/citation-style-language/schema/raw/master/csl-citation.json"} </w:instrText>
      </w:r>
      <w:r>
        <w:rPr>
          <w:bCs/>
        </w:rPr>
        <w:fldChar w:fldCharType="separate"/>
      </w:r>
      <w:r>
        <w:rPr>
          <w:bCs/>
          <w:noProof/>
        </w:rPr>
        <w:t>[16]</w:t>
      </w:r>
      <w:r>
        <w:rPr>
          <w:bCs/>
        </w:rPr>
        <w:fldChar w:fldCharType="end"/>
      </w:r>
      <w:r>
        <w:rPr>
          <w:bCs/>
        </w:rPr>
        <w:t>.</w:t>
      </w:r>
    </w:p>
    <w:p w14:paraId="23C7CF5D" w14:textId="3E63F28D" w:rsidR="0029381D" w:rsidRPr="008A6A19" w:rsidRDefault="0029381D" w:rsidP="0029381D">
      <w:pPr>
        <w:rPr>
          <w:bCs/>
        </w:rPr>
      </w:pPr>
      <w:r w:rsidRPr="008A6A19">
        <w:rPr>
          <w:bCs/>
        </w:rPr>
        <w:t>Funds coll</w:t>
      </w:r>
      <w:r>
        <w:rPr>
          <w:bCs/>
        </w:rPr>
        <w:t>ected from Tanzanian ratepayers, taxpayers</w:t>
      </w:r>
      <w:r w:rsidRPr="008A6A19">
        <w:rPr>
          <w:bCs/>
        </w:rPr>
        <w:t>, international financial institutions and</w:t>
      </w:r>
      <w:r>
        <w:rPr>
          <w:bCs/>
        </w:rPr>
        <w:t xml:space="preserve"> donors</w:t>
      </w:r>
      <w:r w:rsidRPr="008A6A19">
        <w:rPr>
          <w:bCs/>
        </w:rPr>
        <w:t xml:space="preserve">, and commercial banks flow into TANESCO. Unless earmarked specific projects by sponsors, the funds collected typically go to pay for the utility’s own operating expenses and loan repayments before they are directed toward investment. it is anticipated that the private sector will begin playing a more important role in financing new investment in the near-term future. </w:t>
      </w:r>
      <w:r w:rsidRPr="008A6A19">
        <w:rPr>
          <w:bCs/>
        </w:rPr>
        <w:br/>
        <w:t xml:space="preserve">Remuneration for the electric power industry in Tanzania is recovered via a multi-year integral tariff, proposed by TANESCO and approved by EWURA, to be reviewed at least once in every three years. According to </w:t>
      </w:r>
      <w:r>
        <w:rPr>
          <w:bCs/>
        </w:rPr>
        <w:t xml:space="preserve">the </w:t>
      </w:r>
      <w:r w:rsidRPr="008A6A19">
        <w:rPr>
          <w:bCs/>
        </w:rPr>
        <w:t xml:space="preserve">Electricity Act, </w:t>
      </w:r>
      <w:r>
        <w:rPr>
          <w:bCs/>
        </w:rPr>
        <w:t xml:space="preserve">the EWURA’s </w:t>
      </w:r>
      <w:r w:rsidRPr="008A6A19">
        <w:rPr>
          <w:bCs/>
        </w:rPr>
        <w:t>rate-making principles</w:t>
      </w:r>
      <w:r>
        <w:rPr>
          <w:bCs/>
        </w:rPr>
        <w:t xml:space="preserve"> should</w:t>
      </w:r>
      <w:r w:rsidRPr="008A6A19">
        <w:rPr>
          <w:bCs/>
        </w:rPr>
        <w:t xml:space="preserve"> include economic efficiency, economic sufficiency, stability and equity</w:t>
      </w:r>
      <w:r>
        <w:rPr>
          <w:bCs/>
        </w:rPr>
        <w:t xml:space="preserve"> </w:t>
      </w:r>
      <w:r>
        <w:rPr>
          <w:bCs/>
        </w:rPr>
        <w:fldChar w:fldCharType="begin"/>
      </w:r>
      <w:r w:rsidR="001D014D">
        <w:rPr>
          <w:bCs/>
        </w:rPr>
        <w:instrText xml:space="preserve"> ADDIN ZOTERO_ITEM CSL_CITATION {"citationID":"OghoIajW","properties":{"formattedCitation":"[17]","plainCitation":"[17]"},"citationItems":[{"id":372,"uris":["http://zotero.org/groups/1747539/items/SS699E35"],"uri":["http://zotero.org/groups/1747539/items/SS699E35"],"itemData":{"id":372,"type":"article","title":"Power-System-Master-Plan-Dec.-2016.pdf"}}],"schema":"https://github.com/citation-style-language/schema/raw/master/csl-citation.json"} </w:instrText>
      </w:r>
      <w:r>
        <w:rPr>
          <w:bCs/>
        </w:rPr>
        <w:fldChar w:fldCharType="separate"/>
      </w:r>
      <w:r>
        <w:rPr>
          <w:bCs/>
          <w:noProof/>
        </w:rPr>
        <w:t>[17]</w:t>
      </w:r>
      <w:r>
        <w:rPr>
          <w:bCs/>
        </w:rPr>
        <w:fldChar w:fldCharType="end"/>
      </w:r>
      <w:r>
        <w:rPr>
          <w:bCs/>
        </w:rPr>
        <w:t>.</w:t>
      </w:r>
    </w:p>
    <w:p w14:paraId="436AED7D" w14:textId="77777777" w:rsidR="0029381D" w:rsidRDefault="0029381D" w:rsidP="0029381D">
      <w:pPr>
        <w:rPr>
          <w:bCs/>
        </w:rPr>
      </w:pPr>
      <w:r w:rsidRPr="008A6A19">
        <w:rPr>
          <w:bCs/>
        </w:rPr>
        <w:lastRenderedPageBreak/>
        <w:t xml:space="preserve">Given TANESCO sells electricity at regulated tariff levels, which are not freely adjusted by the utility in the short term to reflect its sudden increase in costs, it has to carry such additional costs on its balance sheet unless it receives revenue grants from the government, passes them on to ratepayers through an increased tariff, or captures more profit from existing tariff levels by reducing its spending </w:t>
      </w:r>
      <w:r>
        <w:rPr>
          <w:bCs/>
        </w:rPr>
        <w:t xml:space="preserve">moving </w:t>
      </w:r>
      <w:r w:rsidRPr="008A6A19">
        <w:rPr>
          <w:bCs/>
        </w:rPr>
        <w:t>forward</w:t>
      </w:r>
      <w:r>
        <w:rPr>
          <w:bCs/>
        </w:rPr>
        <w:t>.</w:t>
      </w:r>
    </w:p>
    <w:p w14:paraId="7825B1EB" w14:textId="77777777" w:rsidR="0029381D" w:rsidRDefault="0029381D" w:rsidP="0029381D">
      <w:pPr>
        <w:rPr>
          <w:bCs/>
        </w:rPr>
      </w:pPr>
    </w:p>
    <w:p w14:paraId="59277895" w14:textId="079005E1" w:rsidR="0029381D" w:rsidRDefault="0029381D" w:rsidP="0029381D">
      <w:pPr>
        <w:pStyle w:val="Heading1"/>
      </w:pPr>
      <w:bookmarkStart w:id="21" w:name="_Toc497326131"/>
      <w:bookmarkStart w:id="22" w:name="_Toc497389588"/>
      <w:r>
        <w:t xml:space="preserve">Energy </w:t>
      </w:r>
      <w:r w:rsidRPr="00495421">
        <w:t>Suppl</w:t>
      </w:r>
      <w:bookmarkEnd w:id="21"/>
      <w:bookmarkEnd w:id="22"/>
      <w:r w:rsidR="003B010B">
        <w:t>y</w:t>
      </w:r>
    </w:p>
    <w:p w14:paraId="7B42F3EA" w14:textId="77DB4B09" w:rsidR="0029381D" w:rsidRPr="00C03353" w:rsidRDefault="0029381D" w:rsidP="00C03353">
      <w:r>
        <w:t xml:space="preserve">Most of the electricity supply in Tanzania is generated by the Tanzania Electric Supply Company(TANESCO). 60 % of the generation in Tanzania is produced by TANESCO and the rest is produced by IPP’s such as Symbion and Songas </w:t>
      </w:r>
      <w:r>
        <w:fldChar w:fldCharType="begin"/>
      </w:r>
      <w:r w:rsidR="001D014D">
        <w:instrText xml:space="preserve"> ADDIN ZOTERO_ITEM CSL_CITATION {"citationID":"a2g8rgrl0tb","properties":{"formattedCitation":"[18]","plainCitation":"[18]"},"citationItems":[{"id":486,"uris":["http://zotero.org/groups/1747539/items/WSUPDAUG"],"uri":["http://zotero.org/groups/1747539/items/WSUPDAUG"],"itemData":{"id":486,"type":"webpage","title":"Tanzania lays out big investments in power generation","container-title":"Oxford Business Group","abstract":"In a bid to satisfy growing demand for power, Tanzania has ramped up investment in alternative energy schemes, with a focus on smoothing regional disparities.","URL":"http://www.oxfordbusinessgroup.com/news/tanzania-lays-out-big-investments-power-generation","author":[{"family":"Hydrant (http://www.hydrant.co.uk)","given":"Site","dropping-particle":"designed and built by"}],"issued":{"date-parts":[["2017",1,24]]},"accessed":{"date-parts":[["2017",10,23]]}}}],"schema":"https://github.com/citation-style-language/schema/raw/master/csl-citation.json"} </w:instrText>
      </w:r>
      <w:r>
        <w:fldChar w:fldCharType="separate"/>
      </w:r>
      <w:r>
        <w:rPr>
          <w:noProof/>
        </w:rPr>
        <w:t>[18]</w:t>
      </w:r>
      <w:r>
        <w:fldChar w:fldCharType="end"/>
      </w:r>
      <w:r>
        <w:t>. All of the energy that is generated by these IPP’s is fed into TANESCO, so that they can later distribute this to the general population</w:t>
      </w:r>
      <w:r>
        <w:rPr>
          <w:b/>
        </w:rPr>
        <w:t xml:space="preserve">. </w:t>
      </w:r>
      <w:r w:rsidR="00C03353">
        <w:fldChar w:fldCharType="begin"/>
      </w:r>
      <w:r w:rsidR="00C03353">
        <w:rPr>
          <w:b/>
        </w:rPr>
        <w:instrText xml:space="preserve"> REF _Ref497405627 \h </w:instrText>
      </w:r>
      <w:r w:rsidR="00C03353">
        <w:fldChar w:fldCharType="separate"/>
      </w:r>
      <w:r w:rsidR="00C03353">
        <w:t xml:space="preserve">Table </w:t>
      </w:r>
      <w:r w:rsidR="00C03353">
        <w:rPr>
          <w:noProof/>
        </w:rPr>
        <w:t>1</w:t>
      </w:r>
      <w:r w:rsidR="00C03353">
        <w:fldChar w:fldCharType="end"/>
      </w:r>
      <w:r w:rsidR="00C03353">
        <w:t xml:space="preserve"> </w:t>
      </w:r>
      <w:r>
        <w:t>below has a more information about the IPP’s power generation.</w:t>
      </w:r>
    </w:p>
    <w:p w14:paraId="6913A11E" w14:textId="3A38603C" w:rsidR="00C03353" w:rsidRDefault="0029381D" w:rsidP="00C03353">
      <w:pPr>
        <w:keepNext/>
        <w:tabs>
          <w:tab w:val="left" w:pos="810"/>
        </w:tabs>
      </w:pPr>
      <w:r w:rsidRPr="0006298C">
        <w:rPr>
          <w:rFonts w:ascii="Times New Roman" w:eastAsia="Times New Roman" w:hAnsi="Times New Roman" w:cs="Times New Roman"/>
          <w:kern w:val="0"/>
          <w:lang w:eastAsia="en-US"/>
        </w:rPr>
        <w:t>The primary energy supply</w:t>
      </w:r>
      <w:r>
        <w:rPr>
          <w:rFonts w:ascii="Times New Roman" w:eastAsia="Times New Roman" w:hAnsi="Times New Roman" w:cs="Times New Roman"/>
          <w:kern w:val="0"/>
          <w:lang w:eastAsia="en-US"/>
        </w:rPr>
        <w:t xml:space="preserve"> in Tanzania</w:t>
      </w:r>
      <w:r w:rsidRPr="0006298C">
        <w:rPr>
          <w:rFonts w:ascii="Times New Roman" w:eastAsia="Times New Roman" w:hAnsi="Times New Roman" w:cs="Times New Roman"/>
          <w:kern w:val="0"/>
          <w:lang w:eastAsia="en-US"/>
        </w:rPr>
        <w:t xml:space="preserve"> </w:t>
      </w:r>
      <w:r>
        <w:rPr>
          <w:rFonts w:ascii="Times New Roman" w:eastAsia="Times New Roman" w:hAnsi="Times New Roman" w:cs="Times New Roman"/>
          <w:kern w:val="0"/>
          <w:lang w:eastAsia="en-US"/>
        </w:rPr>
        <w:t>is composed of:</w:t>
      </w:r>
      <w:r w:rsidRPr="0006298C">
        <w:rPr>
          <w:rFonts w:ascii="Times New Roman" w:eastAsia="Times New Roman" w:hAnsi="Times New Roman" w:cs="Times New Roman"/>
          <w:kern w:val="0"/>
          <w:lang w:eastAsia="en-US"/>
        </w:rPr>
        <w:t xml:space="preserve"> </w:t>
      </w:r>
      <w:r>
        <w:rPr>
          <w:rFonts w:ascii="Times New Roman" w:eastAsia="Times New Roman" w:hAnsi="Times New Roman" w:cs="Times New Roman"/>
          <w:kern w:val="0"/>
          <w:lang w:eastAsia="en-US"/>
        </w:rPr>
        <w:t>90% biomass, 8% petroleum products , 1.5 % electricity, and the remaining 0.5%</w:t>
      </w:r>
      <w:r w:rsidRPr="0006298C">
        <w:rPr>
          <w:rFonts w:ascii="Times New Roman" w:eastAsia="Times New Roman" w:hAnsi="Times New Roman" w:cs="Times New Roman"/>
          <w:kern w:val="0"/>
          <w:lang w:eastAsia="en-US"/>
        </w:rPr>
        <w:t xml:space="preserve"> is contributed by coal and other renewable energy sources</w:t>
      </w:r>
      <w:r w:rsidR="00C03353">
        <w:rPr>
          <w:rFonts w:ascii="Times New Roman" w:eastAsia="Times New Roman" w:hAnsi="Times New Roman" w:cs="Times New Roman"/>
          <w:kern w:val="0"/>
          <w:lang w:eastAsia="en-US"/>
        </w:rPr>
        <w:t xml:space="preserve"> </w:t>
      </w:r>
      <w:r>
        <w:rPr>
          <w:rFonts w:ascii="Times New Roman" w:eastAsia="Times New Roman" w:hAnsi="Times New Roman" w:cs="Times New Roman"/>
          <w:kern w:val="0"/>
          <w:lang w:eastAsia="en-US"/>
        </w:rPr>
        <w:fldChar w:fldCharType="begin"/>
      </w:r>
      <w:r w:rsidR="001D014D">
        <w:rPr>
          <w:rFonts w:ascii="Times New Roman" w:eastAsia="Times New Roman" w:hAnsi="Times New Roman" w:cs="Times New Roman"/>
          <w:kern w:val="0"/>
          <w:lang w:eastAsia="en-US"/>
        </w:rPr>
        <w:instrText xml:space="preserve"> ADDIN ZOTERO_ITEM CSL_CITATION {"citationID":"pOIneSnX","properties":{"formattedCitation":"[19]","plainCitation":"[19]"},"citationItems":[{"id":378,"uris":["http://zotero.org/groups/1747539/items/4K84Z7P4"],"uri":["http://zotero.org/groups/1747539/items/4K84Z7P4"],"itemData":{"id":378,"type":"article","title":"Tanzania Power Sector.pdf","URL":"https://www.usea.org/sites/default/files/event-/Tanzania%20Power%20Sector.pdf","accessed":{"date-parts":[["2017",10,16]]}}}],"schema":"https://github.com/citation-style-language/schema/raw/master/csl-citation.json"} </w:instrText>
      </w:r>
      <w:r>
        <w:rPr>
          <w:rFonts w:ascii="Times New Roman" w:eastAsia="Times New Roman" w:hAnsi="Times New Roman" w:cs="Times New Roman"/>
          <w:kern w:val="0"/>
          <w:lang w:eastAsia="en-US"/>
        </w:rPr>
        <w:fldChar w:fldCharType="separate"/>
      </w:r>
      <w:r>
        <w:rPr>
          <w:rFonts w:ascii="Times New Roman" w:eastAsia="Times New Roman" w:hAnsi="Times New Roman" w:cs="Times New Roman"/>
          <w:noProof/>
          <w:kern w:val="0"/>
          <w:lang w:eastAsia="en-US"/>
        </w:rPr>
        <w:t>[19]</w:t>
      </w:r>
      <w:r>
        <w:rPr>
          <w:rFonts w:ascii="Times New Roman" w:eastAsia="Times New Roman" w:hAnsi="Times New Roman" w:cs="Times New Roman"/>
          <w:kern w:val="0"/>
          <w:lang w:eastAsia="en-US"/>
        </w:rPr>
        <w:fldChar w:fldCharType="end"/>
      </w:r>
      <w:r>
        <w:rPr>
          <w:rFonts w:ascii="Times New Roman" w:eastAsia="Times New Roman" w:hAnsi="Times New Roman" w:cs="Times New Roman"/>
          <w:kern w:val="0"/>
          <w:lang w:eastAsia="en-US"/>
        </w:rPr>
        <w:t>.</w:t>
      </w:r>
      <w:r w:rsidRPr="0006298C">
        <w:rPr>
          <w:rFonts w:ascii="Times New Roman" w:eastAsia="Times New Roman" w:hAnsi="Times New Roman" w:cs="Times New Roman"/>
          <w:kern w:val="0"/>
          <w:lang w:eastAsia="en-US"/>
        </w:rPr>
        <w:t xml:space="preserve"> </w:t>
      </w:r>
      <w:r>
        <w:t xml:space="preserve">The primary electricity generation sources in Tanzania are hydroelectric plants, natural gas plants and liquid fuel generating plants. Hydroelectric power plants comprise around 37 % of the total installed capacity while Natural Gas &amp; Liquid Fuel Generation Plants </w:t>
      </w:r>
      <w:r>
        <w:lastRenderedPageBreak/>
        <w:t>comprise around 63% of the total electricity generation</w:t>
      </w:r>
      <w:r w:rsidR="00C03353">
        <w:t xml:space="preserve"> </w:t>
      </w:r>
      <w:r>
        <w:fldChar w:fldCharType="begin"/>
      </w:r>
      <w:r w:rsidR="001D014D">
        <w:instrText xml:space="preserve"> ADDIN ZOTERO_ITEM CSL_CITATION {"citationID":"aer9lj1qvp","properties":{"formattedCitation":"[20]","plainCitation":"[20]"},"citationItems":[{"id":493,"uris":["http://zotero.org/groups/1747539/items/UWX9SJ3J"],"uri":["http://zotero.org/groups/1747539/items/UWX9SJ3J"],"itemData":{"id":493,"type":"webpage","title":"Corporate Business Plan – 2016-17.pdf","container-title":"ewura.go.tz","URL":"http://www.ewura.go.tz/wp-content/uploads/2016/11/Corporate%20Business%20Plan%20%E2%80%93%202016-17.pdf","shortTitle":"Tanzania Corporate Business Plan","author":[{"family":"Tanzanian","given":"Government"}],"issued":{"date-parts":[["2016",6]]},"accessed":{"date-parts":[["2017",10,22]]}}}],"schema":"https://github.com/citation-style-language/schema/raw/master/csl-citation.json"} </w:instrText>
      </w:r>
      <w:r>
        <w:fldChar w:fldCharType="separate"/>
      </w:r>
      <w:r>
        <w:rPr>
          <w:noProof/>
        </w:rPr>
        <w:t>[20]</w:t>
      </w:r>
      <w:r>
        <w:fldChar w:fldCharType="end"/>
      </w:r>
      <w:r>
        <w:t>. There is currently no significant renewable electricity generation plant that is connected to the grid.</w:t>
      </w:r>
    </w:p>
    <w:p w14:paraId="529464DF" w14:textId="3118DEA8" w:rsidR="0029381D" w:rsidRDefault="0029381D" w:rsidP="00C03353">
      <w:pPr>
        <w:keepNext/>
        <w:tabs>
          <w:tab w:val="left" w:pos="810"/>
        </w:tabs>
        <w:jc w:val="center"/>
      </w:pPr>
      <w:r>
        <w:t xml:space="preserve"> </w:t>
      </w:r>
      <w:r>
        <w:rPr>
          <w:noProof/>
          <w:lang w:eastAsia="en-US"/>
        </w:rPr>
        <w:drawing>
          <wp:inline distT="0" distB="0" distL="0" distR="0" wp14:anchorId="76F33133" wp14:editId="3445CCC6">
            <wp:extent cx="4531870" cy="2938411"/>
            <wp:effectExtent l="0" t="0" r="0" b="8255"/>
            <wp:docPr id="20" name="Picture 20" descr="/Users/josed.sotorivera/Desktop/Screen Shot 2017-11-02 at 9.18.02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josed.sotorivera/Desktop/Screen Shot 2017-11-02 at 9.18.02 AM.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41167" cy="2944439"/>
                    </a:xfrm>
                    <a:prstGeom prst="rect">
                      <a:avLst/>
                    </a:prstGeom>
                    <a:noFill/>
                    <a:ln>
                      <a:noFill/>
                    </a:ln>
                  </pic:spPr>
                </pic:pic>
              </a:graphicData>
            </a:graphic>
          </wp:inline>
        </w:drawing>
      </w:r>
    </w:p>
    <w:p w14:paraId="21EEAB6F" w14:textId="4F83F121" w:rsidR="0029381D" w:rsidRDefault="0029381D" w:rsidP="0029381D">
      <w:pPr>
        <w:pStyle w:val="Caption"/>
      </w:pPr>
      <w:r>
        <w:t xml:space="preserve">Figure </w:t>
      </w:r>
      <w:r w:rsidR="00D97D07">
        <w:fldChar w:fldCharType="begin"/>
      </w:r>
      <w:r w:rsidR="00D97D07">
        <w:instrText xml:space="preserve"> SEQ Figure \* ARABIC </w:instrText>
      </w:r>
      <w:r w:rsidR="00D97D07">
        <w:fldChar w:fldCharType="separate"/>
      </w:r>
      <w:r w:rsidR="004B0890">
        <w:rPr>
          <w:noProof/>
        </w:rPr>
        <w:t>3</w:t>
      </w:r>
      <w:r w:rsidR="00D97D07">
        <w:rPr>
          <w:noProof/>
        </w:rPr>
        <w:fldChar w:fldCharType="end"/>
      </w:r>
      <w:r w:rsidR="00C03353">
        <w:t>:</w:t>
      </w:r>
      <w:r>
        <w:t xml:space="preserve"> Energy Supply in Tanzania</w:t>
      </w:r>
      <w:r w:rsidR="001D014D">
        <w:fldChar w:fldCharType="begin"/>
      </w:r>
      <w:r w:rsidR="001D014D">
        <w:instrText xml:space="preserve"> ADDIN ZOTERO_ITEM CSL_CITATION {"citationID":"a2fed313h4n","properties":{"formattedCitation":"[21]","plainCitation":"[21]"},"citationItems":[{"id":499,"uris":["http://zotero.org/groups/1747539/items/LLEVVDWI"],"uri":["http://zotero.org/groups/1747539/items/LLEVVDWI"],"itemData":{"id":499,"type":"webpage","title":"2015-tanesco-presentation-tansania.pdf","container-title":"Tanzania Electric Supply Company LTD","URL":"https://www.giz.de/fachexpertise/downloads/2015-tanesco-presentation-tansania.pdf","issued":{"date-parts":[["2015"]]},"accessed":{"date-parts":[["2017",10,23]]}}}],"schema":"https://github.com/citation-style-language/schema/raw/master/csl-citation.json"} </w:instrText>
      </w:r>
      <w:r w:rsidR="001D014D">
        <w:fldChar w:fldCharType="separate"/>
      </w:r>
      <w:r w:rsidR="001D014D">
        <w:rPr>
          <w:noProof/>
        </w:rPr>
        <w:t>[21]</w:t>
      </w:r>
      <w:r w:rsidR="001D014D">
        <w:fldChar w:fldCharType="end"/>
      </w:r>
    </w:p>
    <w:p w14:paraId="5C3394CB" w14:textId="77777777" w:rsidR="0029381D" w:rsidRPr="00AF60ED" w:rsidRDefault="0029381D" w:rsidP="0029381D">
      <w:pPr>
        <w:tabs>
          <w:tab w:val="left" w:pos="810"/>
        </w:tabs>
      </w:pPr>
    </w:p>
    <w:p w14:paraId="41E016EC" w14:textId="77777777" w:rsidR="0029381D" w:rsidRDefault="0029381D" w:rsidP="0029381D">
      <w:pPr>
        <w:pStyle w:val="Heading3"/>
      </w:pPr>
      <w:bookmarkStart w:id="23" w:name="_Toc497326133"/>
      <w:bookmarkStart w:id="24" w:name="_Toc497389590"/>
      <w:r>
        <w:t>Biomass</w:t>
      </w:r>
      <w:bookmarkEnd w:id="23"/>
      <w:bookmarkEnd w:id="24"/>
    </w:p>
    <w:p w14:paraId="4CDC3A25" w14:textId="7C577FF3" w:rsidR="0029381D" w:rsidRPr="005A51A4" w:rsidRDefault="0029381D" w:rsidP="0029381D">
      <w:pPr>
        <w:rPr>
          <w:rFonts w:cstheme="minorHAnsi"/>
          <w:color w:val="000000"/>
          <w:kern w:val="0"/>
          <w:lang w:eastAsia="en-US"/>
        </w:rPr>
      </w:pPr>
      <w:r>
        <w:rPr>
          <w:rFonts w:cstheme="minorHAnsi"/>
          <w:color w:val="000000"/>
          <w:kern w:val="0"/>
          <w:lang w:eastAsia="en-US"/>
        </w:rPr>
        <w:t>90</w:t>
      </w:r>
      <w:r w:rsidRPr="00FA52A3">
        <w:rPr>
          <w:rFonts w:cstheme="minorHAnsi"/>
          <w:color w:val="000000"/>
          <w:kern w:val="0"/>
          <w:lang w:eastAsia="en-US"/>
        </w:rPr>
        <w:t>% of the total primary energy supply in Tanzania comes from</w:t>
      </w:r>
      <w:r w:rsidRPr="00FA52A3">
        <w:rPr>
          <w:rFonts w:cstheme="minorHAnsi"/>
          <w:b/>
          <w:bCs/>
          <w:color w:val="000000"/>
          <w:kern w:val="0"/>
          <w:lang w:eastAsia="en-US"/>
        </w:rPr>
        <w:t xml:space="preserve"> </w:t>
      </w:r>
      <w:r w:rsidRPr="00FA52A3">
        <w:rPr>
          <w:rFonts w:cstheme="minorHAnsi"/>
          <w:color w:val="000000"/>
          <w:kern w:val="0"/>
          <w:lang w:eastAsia="en-US"/>
        </w:rPr>
        <w:t>bio</w:t>
      </w:r>
      <w:r>
        <w:rPr>
          <w:rFonts w:cstheme="minorHAnsi"/>
          <w:color w:val="000000"/>
          <w:kern w:val="0"/>
          <w:lang w:eastAsia="en-US"/>
        </w:rPr>
        <w:t>mass such as wood and charcoal.</w:t>
      </w:r>
      <w:r w:rsidRPr="00FA52A3">
        <w:rPr>
          <w:rFonts w:cstheme="minorHAnsi"/>
          <w:color w:val="000000"/>
          <w:kern w:val="0"/>
          <w:lang w:eastAsia="en-US"/>
        </w:rPr>
        <w:t xml:space="preserve"> This is mainly because of the high cost of </w:t>
      </w:r>
      <w:r>
        <w:rPr>
          <w:rFonts w:cstheme="minorHAnsi"/>
          <w:color w:val="000000"/>
          <w:kern w:val="0"/>
          <w:lang w:eastAsia="en-US"/>
        </w:rPr>
        <w:t>electricity</w:t>
      </w:r>
      <w:r w:rsidRPr="00FA52A3">
        <w:rPr>
          <w:rFonts w:cstheme="minorHAnsi"/>
          <w:color w:val="000000"/>
          <w:kern w:val="0"/>
          <w:lang w:eastAsia="en-US"/>
        </w:rPr>
        <w:t>,</w:t>
      </w:r>
      <w:r>
        <w:rPr>
          <w:rFonts w:cstheme="minorHAnsi"/>
          <w:color w:val="000000"/>
          <w:kern w:val="0"/>
          <w:lang w:eastAsia="en-US"/>
        </w:rPr>
        <w:t xml:space="preserve"> the lack of access to electricity,</w:t>
      </w:r>
      <w:r w:rsidRPr="00FA52A3">
        <w:rPr>
          <w:rFonts w:cstheme="minorHAnsi"/>
          <w:color w:val="000000"/>
          <w:kern w:val="0"/>
          <w:lang w:eastAsia="en-US"/>
        </w:rPr>
        <w:t xml:space="preserve"> the abundance of natural trees </w:t>
      </w:r>
      <w:r>
        <w:rPr>
          <w:rFonts w:cstheme="minorHAnsi"/>
          <w:color w:val="000000"/>
          <w:kern w:val="0"/>
          <w:lang w:eastAsia="en-US"/>
        </w:rPr>
        <w:t>&amp;</w:t>
      </w:r>
      <w:r w:rsidRPr="00FA52A3">
        <w:rPr>
          <w:rFonts w:cstheme="minorHAnsi"/>
          <w:color w:val="000000"/>
          <w:kern w:val="0"/>
          <w:lang w:eastAsia="en-US"/>
        </w:rPr>
        <w:t xml:space="preserve"> shrubbery in the environment and the nomadic lifestyle of the people of Tanzania</w:t>
      </w:r>
      <w:r w:rsidR="00315561">
        <w:rPr>
          <w:rFonts w:cstheme="minorHAnsi"/>
          <w:color w:val="000000"/>
          <w:kern w:val="0"/>
          <w:lang w:eastAsia="en-US"/>
        </w:rPr>
        <w:t xml:space="preserve"> </w:t>
      </w:r>
      <w:r>
        <w:rPr>
          <w:rFonts w:cstheme="minorHAnsi"/>
          <w:color w:val="000000"/>
          <w:kern w:val="0"/>
          <w:lang w:eastAsia="en-US"/>
        </w:rPr>
        <w:fldChar w:fldCharType="begin"/>
      </w:r>
      <w:r w:rsidR="001D014D">
        <w:rPr>
          <w:rFonts w:cstheme="minorHAnsi"/>
          <w:color w:val="000000"/>
          <w:kern w:val="0"/>
          <w:lang w:eastAsia="en-US"/>
        </w:rPr>
        <w:instrText xml:space="preserve"> ADDIN ZOTERO_ITEM CSL_CITATION {"citationID":"a2gp3av1rmj","properties":{"formattedCitation":"[22]","plainCitation":"[22]"},"citationItems":[{"id":300,"uris":["http://zotero.org/groups/1747539/items/VFWZ35WR"],"uri":["http://zotero.org/groups/1747539/items/VFWZ35WR"],"itemData":{"id":300,"type":"webpage","title":"TanzaniaInvest | The N1 website to invest in Tanzania","container-title":"TanzaniaInvest","abstract":"News, interviews and reports to invest and do business in Tanzania.","URL":"http://www.tanzaniainvest.com/","accessed":{"date-parts":[["2017",10,5]]}}}],"schema":"https://github.com/citation-style-language/schema/raw/master/csl-citation.json"} </w:instrText>
      </w:r>
      <w:r>
        <w:rPr>
          <w:rFonts w:cstheme="minorHAnsi"/>
          <w:color w:val="000000"/>
          <w:kern w:val="0"/>
          <w:lang w:eastAsia="en-US"/>
        </w:rPr>
        <w:fldChar w:fldCharType="separate"/>
      </w:r>
      <w:r w:rsidR="001D014D">
        <w:rPr>
          <w:rFonts w:cstheme="minorHAnsi"/>
          <w:noProof/>
          <w:color w:val="000000"/>
          <w:kern w:val="0"/>
          <w:lang w:eastAsia="en-US"/>
        </w:rPr>
        <w:t>[22]</w:t>
      </w:r>
      <w:r>
        <w:rPr>
          <w:rFonts w:cstheme="minorHAnsi"/>
          <w:color w:val="000000"/>
          <w:kern w:val="0"/>
          <w:lang w:eastAsia="en-US"/>
        </w:rPr>
        <w:fldChar w:fldCharType="end"/>
      </w:r>
      <w:r>
        <w:rPr>
          <w:rFonts w:cstheme="minorHAnsi"/>
          <w:color w:val="000000"/>
          <w:kern w:val="0"/>
          <w:lang w:eastAsia="en-US"/>
        </w:rPr>
        <w:t>.</w:t>
      </w:r>
      <w:r w:rsidR="00315561">
        <w:rPr>
          <w:rFonts w:cstheme="minorHAnsi"/>
          <w:color w:val="000000"/>
          <w:kern w:val="0"/>
          <w:lang w:eastAsia="en-US"/>
        </w:rPr>
        <w:t xml:space="preserve"> </w:t>
      </w:r>
      <w:r w:rsidRPr="00FA52A3">
        <w:rPr>
          <w:rFonts w:cstheme="minorHAnsi"/>
          <w:color w:val="000000"/>
          <w:kern w:val="0"/>
          <w:lang w:eastAsia="en-US"/>
        </w:rPr>
        <w:t xml:space="preserve">According to a study run by Mwema Felix &amp; Shabbir H. Gheewala, 80% of the Tanzanian population rely heavily on </w:t>
      </w:r>
      <w:r>
        <w:rPr>
          <w:rFonts w:cstheme="minorHAnsi"/>
          <w:color w:val="000000"/>
          <w:kern w:val="0"/>
          <w:lang w:eastAsia="en-US"/>
        </w:rPr>
        <w:t>biomass</w:t>
      </w:r>
      <w:r w:rsidRPr="00FA52A3">
        <w:rPr>
          <w:rFonts w:cstheme="minorHAnsi"/>
          <w:color w:val="000000"/>
          <w:kern w:val="0"/>
          <w:lang w:eastAsia="en-US"/>
        </w:rPr>
        <w:t xml:space="preserve"> to survive and meet their basic energy needs. As the population grows and people get poorer, the use of biomass resources increases but the amount </w:t>
      </w:r>
      <w:r>
        <w:rPr>
          <w:rFonts w:cstheme="minorHAnsi"/>
          <w:color w:val="000000"/>
          <w:kern w:val="0"/>
          <w:lang w:eastAsia="en-US"/>
        </w:rPr>
        <w:t xml:space="preserve">of resources </w:t>
      </w:r>
      <w:r w:rsidRPr="00FA52A3">
        <w:rPr>
          <w:rFonts w:cstheme="minorHAnsi"/>
          <w:color w:val="000000"/>
          <w:kern w:val="0"/>
          <w:lang w:eastAsia="en-US"/>
        </w:rPr>
        <w:t xml:space="preserve">available in their environment decreases by a significant amount </w:t>
      </w:r>
      <w:r>
        <w:rPr>
          <w:rFonts w:cstheme="minorHAnsi"/>
          <w:color w:val="000000"/>
          <w:kern w:val="0"/>
          <w:lang w:eastAsia="en-US"/>
        </w:rPr>
        <w:fldChar w:fldCharType="begin"/>
      </w:r>
      <w:r w:rsidR="001D014D">
        <w:rPr>
          <w:rFonts w:cstheme="minorHAnsi"/>
          <w:color w:val="000000"/>
          <w:kern w:val="0"/>
          <w:lang w:eastAsia="en-US"/>
        </w:rPr>
        <w:instrText xml:space="preserve"> ADDIN ZOTERO_ITEM CSL_CITATION {"citationID":"a1210djsucg","properties":{"formattedCitation":"[23]","plainCitation":"[23]"},"citationItems":[{"id":754,"uris":["http://zotero.org/groups/1747539/items/TG4TITLE"],"uri":["http://zotero.org/groups/1747539/items/TG4TITLE"],"itemData":{"id":754,"type":"webpage","title":"Biomass &amp; Biofuels Tanzania","URL":"http://pubs.iied.org/pdfs/12560IIED.pdf","author":[{"family":"Suelle","given":"Emmanuel"}],"issued":{"date-parts":[["2009"]]},"accessed":{"date-parts":[["2017",10,22]]}}}],"schema":"https://github.com/citation-style-language/schema/raw/master/csl-citation.json"} </w:instrText>
      </w:r>
      <w:r>
        <w:rPr>
          <w:rFonts w:cstheme="minorHAnsi"/>
          <w:color w:val="000000"/>
          <w:kern w:val="0"/>
          <w:lang w:eastAsia="en-US"/>
        </w:rPr>
        <w:fldChar w:fldCharType="separate"/>
      </w:r>
      <w:r w:rsidR="001D014D">
        <w:rPr>
          <w:rFonts w:cstheme="minorHAnsi"/>
          <w:noProof/>
          <w:color w:val="000000"/>
          <w:kern w:val="0"/>
          <w:lang w:eastAsia="en-US"/>
        </w:rPr>
        <w:t>[23]</w:t>
      </w:r>
      <w:r>
        <w:rPr>
          <w:rFonts w:cstheme="minorHAnsi"/>
          <w:color w:val="000000"/>
          <w:kern w:val="0"/>
          <w:lang w:eastAsia="en-US"/>
        </w:rPr>
        <w:fldChar w:fldCharType="end"/>
      </w:r>
      <w:r>
        <w:rPr>
          <w:rFonts w:cstheme="minorHAnsi"/>
          <w:color w:val="000000"/>
          <w:kern w:val="0"/>
          <w:lang w:eastAsia="en-US"/>
        </w:rPr>
        <w:t>. In Dar es Salaam in particular, around 75% of the energy used for cooking is from charcoal and wood while 2% is from electricity and around 40 % of the energy for lighting comes from wood and charcoal while 54% comes from electricity</w:t>
      </w:r>
      <w:r w:rsidR="00315561">
        <w:rPr>
          <w:rFonts w:cstheme="minorHAnsi"/>
          <w:color w:val="000000"/>
          <w:kern w:val="0"/>
          <w:lang w:eastAsia="en-US"/>
        </w:rPr>
        <w:t xml:space="preserve"> </w:t>
      </w:r>
      <w:r>
        <w:rPr>
          <w:rFonts w:cstheme="minorHAnsi"/>
          <w:color w:val="000000"/>
          <w:kern w:val="0"/>
          <w:lang w:eastAsia="en-US"/>
        </w:rPr>
        <w:fldChar w:fldCharType="begin"/>
      </w:r>
      <w:r w:rsidR="001D014D">
        <w:rPr>
          <w:rFonts w:cstheme="minorHAnsi"/>
          <w:color w:val="000000"/>
          <w:kern w:val="0"/>
          <w:lang w:eastAsia="en-US"/>
        </w:rPr>
        <w:instrText xml:space="preserve"> ADDIN ZOTERO_ITEM CSL_CITATION {"citationID":"a1e9qscursr","properties":{"formattedCitation":"[24]","plainCitation":"[24]"},"citationItems":[{"id":362,"uris":["http://zotero.org/groups/1747539/items/WQCSMYQK"],"uri":["http://zotero.org/groups/1747539/items/WQCSMYQK"],"itemData":{"id":362,"type":"webpage","title":"Tanzania Energy Situation - energypedia.info","URL":"https://energypedia.info/wiki/Tanzania_Energy_Situation","accessed":{"date-parts":[["2017",10,12]]}}}],"schema":"https://github.com/citation-style-language/schema/raw/master/csl-citation.json"} </w:instrText>
      </w:r>
      <w:r>
        <w:rPr>
          <w:rFonts w:cstheme="minorHAnsi"/>
          <w:color w:val="000000"/>
          <w:kern w:val="0"/>
          <w:lang w:eastAsia="en-US"/>
        </w:rPr>
        <w:fldChar w:fldCharType="separate"/>
      </w:r>
      <w:r w:rsidR="001D014D">
        <w:rPr>
          <w:rFonts w:cstheme="minorHAnsi"/>
          <w:noProof/>
          <w:color w:val="000000"/>
          <w:kern w:val="0"/>
          <w:lang w:eastAsia="en-US"/>
        </w:rPr>
        <w:t>[24]</w:t>
      </w:r>
      <w:r>
        <w:rPr>
          <w:rFonts w:cstheme="minorHAnsi"/>
          <w:color w:val="000000"/>
          <w:kern w:val="0"/>
          <w:lang w:eastAsia="en-US"/>
        </w:rPr>
        <w:fldChar w:fldCharType="end"/>
      </w:r>
      <w:r w:rsidR="00315561">
        <w:rPr>
          <w:rFonts w:cstheme="minorHAnsi"/>
          <w:color w:val="000000"/>
          <w:kern w:val="0"/>
          <w:lang w:eastAsia="en-US"/>
        </w:rPr>
        <w:t>.</w:t>
      </w:r>
    </w:p>
    <w:p w14:paraId="37AF7230" w14:textId="4C72E026" w:rsidR="0029381D" w:rsidRPr="00FA52A3" w:rsidRDefault="0029381D" w:rsidP="0029381D">
      <w:pPr>
        <w:rPr>
          <w:rFonts w:cstheme="minorHAnsi"/>
          <w:kern w:val="0"/>
          <w:lang w:eastAsia="en-US"/>
        </w:rPr>
      </w:pPr>
      <w:r w:rsidRPr="00FA52A3">
        <w:rPr>
          <w:rFonts w:cstheme="minorHAnsi"/>
          <w:color w:val="000000"/>
          <w:kern w:val="0"/>
          <w:lang w:eastAsia="en-US"/>
        </w:rPr>
        <w:lastRenderedPageBreak/>
        <w:t>The commercialization of wood resources has been found to positively increase the economy of the Tanzanian people because it introduces labor and trade into the market</w:t>
      </w:r>
      <w:r>
        <w:rPr>
          <w:rFonts w:cstheme="minorHAnsi"/>
          <w:color w:val="000000"/>
          <w:kern w:val="0"/>
          <w:lang w:eastAsia="en-US"/>
        </w:rPr>
        <w:t xml:space="preserve"> </w:t>
      </w:r>
      <w:r>
        <w:rPr>
          <w:rFonts w:cstheme="minorHAnsi"/>
          <w:color w:val="000000"/>
          <w:kern w:val="0"/>
          <w:lang w:eastAsia="en-US"/>
        </w:rPr>
        <w:fldChar w:fldCharType="begin"/>
      </w:r>
      <w:r w:rsidR="001D014D">
        <w:rPr>
          <w:rFonts w:cstheme="minorHAnsi"/>
          <w:color w:val="000000"/>
          <w:kern w:val="0"/>
          <w:lang w:eastAsia="en-US"/>
        </w:rPr>
        <w:instrText xml:space="preserve"> ADDIN ZOTERO_ITEM CSL_CITATION {"citationID":"avdram1q0b","properties":{"formattedCitation":"[23]","plainCitation":"[23]"},"citationItems":[{"id":754,"uris":["http://zotero.org/groups/1747539/items/TG4TITLE"],"uri":["http://zotero.org/groups/1747539/items/TG4TITLE"],"itemData":{"id":754,"type":"webpage","title":"Biomass &amp; Biofuels Tanzania","URL":"http://pubs.iied.org/pdfs/12560IIED.pdf","author":[{"family":"Suelle","given":"Emmanuel"}],"issued":{"date-parts":[["2009"]]},"accessed":{"date-parts":[["2017",10,22]]}}}],"schema":"https://github.com/citation-style-language/schema/raw/master/csl-citation.json"} </w:instrText>
      </w:r>
      <w:r>
        <w:rPr>
          <w:rFonts w:cstheme="minorHAnsi"/>
          <w:color w:val="000000"/>
          <w:kern w:val="0"/>
          <w:lang w:eastAsia="en-US"/>
        </w:rPr>
        <w:fldChar w:fldCharType="separate"/>
      </w:r>
      <w:r w:rsidR="001D014D">
        <w:rPr>
          <w:rFonts w:cstheme="minorHAnsi"/>
          <w:noProof/>
          <w:color w:val="000000"/>
          <w:kern w:val="0"/>
          <w:lang w:eastAsia="en-US"/>
        </w:rPr>
        <w:t>[23]</w:t>
      </w:r>
      <w:r>
        <w:rPr>
          <w:rFonts w:cstheme="minorHAnsi"/>
          <w:color w:val="000000"/>
          <w:kern w:val="0"/>
          <w:lang w:eastAsia="en-US"/>
        </w:rPr>
        <w:fldChar w:fldCharType="end"/>
      </w:r>
      <w:r>
        <w:rPr>
          <w:rFonts w:cstheme="minorHAnsi"/>
          <w:color w:val="000000"/>
          <w:kern w:val="0"/>
          <w:lang w:eastAsia="en-US"/>
        </w:rPr>
        <w:t>.</w:t>
      </w:r>
      <w:r w:rsidR="00315561">
        <w:rPr>
          <w:rFonts w:cstheme="minorHAnsi"/>
          <w:color w:val="000000"/>
          <w:kern w:val="0"/>
          <w:lang w:eastAsia="en-US"/>
        </w:rPr>
        <w:t xml:space="preserve"> </w:t>
      </w:r>
      <w:r w:rsidRPr="00FA52A3">
        <w:rPr>
          <w:rFonts w:cstheme="minorHAnsi"/>
          <w:color w:val="000000"/>
          <w:kern w:val="0"/>
          <w:lang w:eastAsia="en-US"/>
        </w:rPr>
        <w:t>However, around 100,000 hectares are deforested per year but only one fourth of that is reforested. In 2012, there were 32.6 million hectares of forest cover, which is 30% of what was available during 1990</w:t>
      </w:r>
      <w:r>
        <w:rPr>
          <w:rFonts w:cstheme="minorHAnsi"/>
          <w:color w:val="000000"/>
          <w:kern w:val="0"/>
          <w:lang w:eastAsia="en-US"/>
        </w:rPr>
        <w:t xml:space="preserve"> </w:t>
      </w:r>
      <w:r>
        <w:rPr>
          <w:rFonts w:cstheme="minorHAnsi"/>
          <w:color w:val="000000"/>
          <w:kern w:val="0"/>
          <w:lang w:eastAsia="en-US"/>
        </w:rPr>
        <w:fldChar w:fldCharType="begin"/>
      </w:r>
      <w:r w:rsidR="001D014D">
        <w:rPr>
          <w:rFonts w:cstheme="minorHAnsi"/>
          <w:color w:val="000000"/>
          <w:kern w:val="0"/>
          <w:lang w:eastAsia="en-US"/>
        </w:rPr>
        <w:instrText xml:space="preserve"> ADDIN ZOTERO_ITEM CSL_CITATION {"citationID":"a287scmlpts","properties":{"formattedCitation":"[24]","plainCitation":"[24]"},"citationItems":[{"id":362,"uris":["http://zotero.org/groups/1747539/items/WQCSMYQK"],"uri":["http://zotero.org/groups/1747539/items/WQCSMYQK"],"itemData":{"id":362,"type":"webpage","title":"Tanzania Energy Situation - energypedia.info","URL":"https://energypedia.info/wiki/Tanzania_Energy_Situation","accessed":{"date-parts":[["2017",10,12]]}}}],"schema":"https://github.com/citation-style-language/schema/raw/master/csl-citation.json"} </w:instrText>
      </w:r>
      <w:r>
        <w:rPr>
          <w:rFonts w:cstheme="minorHAnsi"/>
          <w:color w:val="000000"/>
          <w:kern w:val="0"/>
          <w:lang w:eastAsia="en-US"/>
        </w:rPr>
        <w:fldChar w:fldCharType="separate"/>
      </w:r>
      <w:r w:rsidR="001D014D">
        <w:rPr>
          <w:rFonts w:cstheme="minorHAnsi"/>
          <w:noProof/>
          <w:color w:val="000000"/>
          <w:kern w:val="0"/>
          <w:lang w:eastAsia="en-US"/>
        </w:rPr>
        <w:t>[24]</w:t>
      </w:r>
      <w:r>
        <w:rPr>
          <w:rFonts w:cstheme="minorHAnsi"/>
          <w:color w:val="000000"/>
          <w:kern w:val="0"/>
          <w:lang w:eastAsia="en-US"/>
        </w:rPr>
        <w:fldChar w:fldCharType="end"/>
      </w:r>
      <w:r>
        <w:rPr>
          <w:rFonts w:cstheme="minorHAnsi"/>
          <w:color w:val="000000"/>
          <w:kern w:val="0"/>
          <w:lang w:eastAsia="en-US"/>
        </w:rPr>
        <w:t>.</w:t>
      </w:r>
      <w:r w:rsidR="00C710FE">
        <w:rPr>
          <w:rFonts w:cstheme="minorHAnsi"/>
          <w:color w:val="000000"/>
          <w:kern w:val="0"/>
          <w:lang w:eastAsia="en-US"/>
        </w:rPr>
        <w:t xml:space="preserve"> </w:t>
      </w:r>
      <w:r w:rsidRPr="00FA52A3">
        <w:rPr>
          <w:rFonts w:cstheme="minorHAnsi"/>
          <w:color w:val="000000"/>
          <w:kern w:val="0"/>
          <w:lang w:eastAsia="en-US"/>
        </w:rPr>
        <w:t xml:space="preserve">This decrease in the available resources, will eventually catch up to the Tanzanian population and they will start to face a scarcity of resources. </w:t>
      </w:r>
    </w:p>
    <w:p w14:paraId="35AD3BD7" w14:textId="7B7732D4" w:rsidR="0029381D" w:rsidRPr="00C710FE" w:rsidRDefault="0029381D" w:rsidP="00C710FE">
      <w:pPr>
        <w:rPr>
          <w:rFonts w:cstheme="minorHAnsi"/>
          <w:color w:val="000000"/>
          <w:kern w:val="0"/>
          <w:lang w:eastAsia="en-US"/>
        </w:rPr>
      </w:pPr>
      <w:r w:rsidRPr="00FA52A3">
        <w:rPr>
          <w:rFonts w:cstheme="minorHAnsi"/>
          <w:color w:val="000000"/>
          <w:kern w:val="0"/>
          <w:lang w:eastAsia="en-US"/>
        </w:rPr>
        <w:t xml:space="preserve">The consumption of biomass for fuel also has health constraints that have ended up impacting a large section of the population of Dar es Salaam. In recent years, there have been multiple cases of carbon monoxide poisoning and particulate matter byproducts in the conversion of biomass into fuel. What makes this worse, is that most of the energy taken from biomass sources is used for cooking. This results in the </w:t>
      </w:r>
      <w:r>
        <w:rPr>
          <w:rFonts w:cstheme="minorHAnsi"/>
          <w:color w:val="000000"/>
          <w:kern w:val="0"/>
          <w:lang w:eastAsia="en-US"/>
        </w:rPr>
        <w:t xml:space="preserve">breathing in </w:t>
      </w:r>
      <w:r w:rsidRPr="00FA52A3">
        <w:rPr>
          <w:rFonts w:cstheme="minorHAnsi"/>
          <w:color w:val="000000"/>
          <w:kern w:val="0"/>
          <w:lang w:eastAsia="en-US"/>
        </w:rPr>
        <w:t>of these nasty byproducts by the local population, which results in serious respiratory illnesses</w:t>
      </w:r>
      <w:r w:rsidR="00C710FE">
        <w:rPr>
          <w:rFonts w:cstheme="minorHAnsi"/>
          <w:color w:val="000000"/>
          <w:kern w:val="0"/>
          <w:lang w:eastAsia="en-US"/>
        </w:rPr>
        <w:t xml:space="preserve"> </w:t>
      </w:r>
      <w:r>
        <w:rPr>
          <w:rFonts w:cstheme="minorHAnsi"/>
          <w:color w:val="000000"/>
          <w:kern w:val="0"/>
          <w:lang w:eastAsia="en-US"/>
        </w:rPr>
        <w:fldChar w:fldCharType="begin"/>
      </w:r>
      <w:r w:rsidR="001D014D">
        <w:rPr>
          <w:rFonts w:cstheme="minorHAnsi"/>
          <w:color w:val="000000"/>
          <w:kern w:val="0"/>
          <w:lang w:eastAsia="en-US"/>
        </w:rPr>
        <w:instrText xml:space="preserve"> ADDIN ZOTERO_ITEM CSL_CITATION {"citationID":"a9i6806jo1","properties":{"formattedCitation":"[24]","plainCitation":"[24]"},"citationItems":[{"id":362,"uris":["http://zotero.org/groups/1747539/items/WQCSMYQK"],"uri":["http://zotero.org/groups/1747539/items/WQCSMYQK"],"itemData":{"id":362,"type":"webpage","title":"Tanzania Energy Situation - energypedia.info","URL":"https://energypedia.info/wiki/Tanzania_Energy_Situation","accessed":{"date-parts":[["2017",10,12]]}}}],"schema":"https://github.com/citation-style-language/schema/raw/master/csl-citation.json"} </w:instrText>
      </w:r>
      <w:r>
        <w:rPr>
          <w:rFonts w:cstheme="minorHAnsi"/>
          <w:color w:val="000000"/>
          <w:kern w:val="0"/>
          <w:lang w:eastAsia="en-US"/>
        </w:rPr>
        <w:fldChar w:fldCharType="separate"/>
      </w:r>
      <w:r w:rsidR="001D014D">
        <w:rPr>
          <w:rFonts w:cstheme="minorHAnsi"/>
          <w:noProof/>
          <w:color w:val="000000"/>
          <w:kern w:val="0"/>
          <w:lang w:eastAsia="en-US"/>
        </w:rPr>
        <w:t>[24]</w:t>
      </w:r>
      <w:r>
        <w:rPr>
          <w:rFonts w:cstheme="minorHAnsi"/>
          <w:color w:val="000000"/>
          <w:kern w:val="0"/>
          <w:lang w:eastAsia="en-US"/>
        </w:rPr>
        <w:fldChar w:fldCharType="end"/>
      </w:r>
      <w:r w:rsidRPr="00FA52A3">
        <w:rPr>
          <w:rFonts w:cstheme="minorHAnsi"/>
          <w:color w:val="000000"/>
          <w:kern w:val="0"/>
          <w:lang w:eastAsia="en-US"/>
        </w:rPr>
        <w:t>.</w:t>
      </w:r>
      <w:r>
        <w:rPr>
          <w:rFonts w:cstheme="minorHAnsi"/>
          <w:color w:val="000000"/>
          <w:kern w:val="0"/>
          <w:lang w:eastAsia="en-US"/>
        </w:rPr>
        <w:t xml:space="preserve"> </w:t>
      </w:r>
    </w:p>
    <w:p w14:paraId="51DD8238" w14:textId="77777777" w:rsidR="0029381D" w:rsidRPr="0048504F" w:rsidRDefault="0029381D" w:rsidP="0029381D">
      <w:pPr>
        <w:pStyle w:val="Heading3"/>
        <w:rPr>
          <w:rFonts w:ascii="Heiti SC" w:eastAsia="Heiti SC" w:hAnsi="Heiti SC" w:cs="Heiti SC"/>
          <w:lang w:eastAsia="en-US"/>
        </w:rPr>
      </w:pPr>
      <w:bookmarkStart w:id="25" w:name="_Toc497326134"/>
      <w:bookmarkStart w:id="26" w:name="_Toc497389591"/>
      <w:r w:rsidRPr="005A51A4">
        <w:rPr>
          <w:lang w:eastAsia="en-US"/>
        </w:rPr>
        <w:t>Biofuels</w:t>
      </w:r>
      <w:bookmarkEnd w:id="25"/>
      <w:bookmarkEnd w:id="26"/>
    </w:p>
    <w:p w14:paraId="39D97363" w14:textId="7ACDBAF1" w:rsidR="0029381D" w:rsidRDefault="0029381D" w:rsidP="0029381D">
      <w:pPr>
        <w:ind w:left="90" w:firstLine="630"/>
        <w:rPr>
          <w:rFonts w:cstheme="minorHAnsi"/>
          <w:color w:val="000000"/>
          <w:kern w:val="0"/>
          <w:lang w:eastAsia="en-US"/>
        </w:rPr>
      </w:pPr>
      <w:r w:rsidRPr="005A51A4">
        <w:rPr>
          <w:rFonts w:cstheme="minorHAnsi"/>
          <w:color w:val="000000"/>
          <w:kern w:val="0"/>
          <w:lang w:eastAsia="en-US"/>
        </w:rPr>
        <w:t>Biofuels are</w:t>
      </w:r>
      <w:r w:rsidRPr="00A10AD5">
        <w:rPr>
          <w:rFonts w:cstheme="minorHAnsi"/>
          <w:color w:val="000000"/>
          <w:kern w:val="0"/>
          <w:lang w:eastAsia="en-US"/>
        </w:rPr>
        <w:t xml:space="preserve"> an expensive alternative to petroleum because they consume agricultural goods and are not very cheap to produce. </w:t>
      </w:r>
      <w:r>
        <w:rPr>
          <w:rFonts w:cstheme="minorHAnsi"/>
          <w:color w:val="000000"/>
          <w:kern w:val="0"/>
          <w:lang w:eastAsia="en-US"/>
        </w:rPr>
        <w:t xml:space="preserve">The main crops used for biofuel in Tanzania are sugarcane, jathropa &amp; palm oil. Most of the biofuel production in Tanzania is subsidized by many different private investors and urban farmers </w:t>
      </w:r>
      <w:r>
        <w:rPr>
          <w:rFonts w:cstheme="minorHAnsi"/>
          <w:color w:val="000000"/>
          <w:kern w:val="0"/>
          <w:lang w:eastAsia="en-US"/>
        </w:rPr>
        <w:fldChar w:fldCharType="begin"/>
      </w:r>
      <w:r w:rsidR="001D014D">
        <w:rPr>
          <w:rFonts w:cstheme="minorHAnsi"/>
          <w:color w:val="000000"/>
          <w:kern w:val="0"/>
          <w:lang w:eastAsia="en-US"/>
        </w:rPr>
        <w:instrText xml:space="preserve"> ADDIN ZOTERO_ITEM CSL_CITATION {"citationID":"ar3dg84u3b","properties":{"formattedCitation":"[24]","plainCitation":"[24]"},"citationItems":[{"id":362,"uris":["http://zotero.org/groups/1747539/items/WQCSMYQK"],"uri":["http://zotero.org/groups/1747539/items/WQCSMYQK"],"itemData":{"id":362,"type":"webpage","title":"Tanzania Energy Situation - energypedia.info","URL":"https://energypedia.info/wiki/Tanzania_Energy_Situation","accessed":{"date-parts":[["2017",10,12]]}}}],"schema":"https://github.com/citation-style-language/schema/raw/master/csl-citation.json"} </w:instrText>
      </w:r>
      <w:r>
        <w:rPr>
          <w:rFonts w:cstheme="minorHAnsi"/>
          <w:color w:val="000000"/>
          <w:kern w:val="0"/>
          <w:lang w:eastAsia="en-US"/>
        </w:rPr>
        <w:fldChar w:fldCharType="separate"/>
      </w:r>
      <w:r w:rsidR="001D014D">
        <w:rPr>
          <w:rFonts w:cstheme="minorHAnsi"/>
          <w:noProof/>
          <w:color w:val="000000"/>
          <w:kern w:val="0"/>
          <w:lang w:eastAsia="en-US"/>
        </w:rPr>
        <w:t>[24]</w:t>
      </w:r>
      <w:r>
        <w:rPr>
          <w:rFonts w:cstheme="minorHAnsi"/>
          <w:color w:val="000000"/>
          <w:kern w:val="0"/>
          <w:lang w:eastAsia="en-US"/>
        </w:rPr>
        <w:fldChar w:fldCharType="end"/>
      </w:r>
      <w:r>
        <w:rPr>
          <w:rFonts w:cstheme="minorHAnsi"/>
          <w:color w:val="000000"/>
          <w:kern w:val="0"/>
          <w:lang w:eastAsia="en-US"/>
        </w:rPr>
        <w:t xml:space="preserve">. </w:t>
      </w:r>
    </w:p>
    <w:p w14:paraId="662C7D05" w14:textId="7CE5D690" w:rsidR="0029381D" w:rsidRPr="00AF60ED" w:rsidRDefault="0029381D" w:rsidP="0029381D">
      <w:pPr>
        <w:ind w:left="90" w:firstLine="630"/>
        <w:rPr>
          <w:rFonts w:cstheme="minorHAnsi"/>
          <w:kern w:val="0"/>
          <w:lang w:eastAsia="en-US"/>
        </w:rPr>
      </w:pPr>
      <w:r>
        <w:rPr>
          <w:rFonts w:cstheme="minorHAnsi"/>
          <w:color w:val="000000"/>
          <w:kern w:val="0"/>
          <w:lang w:eastAsia="en-US"/>
        </w:rPr>
        <w:t xml:space="preserve">There are various privately run companies that are generating their own electricity. </w:t>
      </w:r>
      <w:r w:rsidRPr="00A10AD5">
        <w:rPr>
          <w:rFonts w:cstheme="minorHAnsi"/>
          <w:color w:val="000000"/>
          <w:kern w:val="0"/>
          <w:lang w:eastAsia="en-US"/>
        </w:rPr>
        <w:t xml:space="preserve">Currently, there are plans in order to make ethanol for cooking, in order to replace traditional biomass fuels such as </w:t>
      </w:r>
      <w:r>
        <w:rPr>
          <w:rFonts w:cstheme="minorHAnsi"/>
          <w:color w:val="000000"/>
          <w:kern w:val="0"/>
          <w:lang w:eastAsia="en-US"/>
        </w:rPr>
        <w:t>wood</w:t>
      </w:r>
      <w:r w:rsidRPr="00A10AD5">
        <w:rPr>
          <w:rFonts w:cstheme="minorHAnsi"/>
          <w:color w:val="000000"/>
          <w:kern w:val="0"/>
          <w:lang w:eastAsia="en-US"/>
        </w:rPr>
        <w:t xml:space="preserve"> </w:t>
      </w:r>
      <w:r w:rsidR="00C710FE">
        <w:rPr>
          <w:rFonts w:cstheme="minorHAnsi"/>
          <w:color w:val="000000"/>
          <w:kern w:val="0"/>
          <w:lang w:eastAsia="en-US"/>
        </w:rPr>
        <w:t>and</w:t>
      </w:r>
      <w:r w:rsidRPr="00A10AD5">
        <w:rPr>
          <w:rFonts w:cstheme="minorHAnsi"/>
          <w:color w:val="000000"/>
          <w:kern w:val="0"/>
          <w:lang w:eastAsia="en-US"/>
        </w:rPr>
        <w:t xml:space="preserve"> charcoal</w:t>
      </w:r>
      <w:r>
        <w:rPr>
          <w:rFonts w:cstheme="minorHAnsi"/>
          <w:color w:val="000000"/>
          <w:kern w:val="0"/>
          <w:lang w:eastAsia="en-US"/>
        </w:rPr>
        <w:fldChar w:fldCharType="begin"/>
      </w:r>
      <w:r w:rsidR="001D014D">
        <w:rPr>
          <w:rFonts w:cstheme="minorHAnsi"/>
          <w:color w:val="000000"/>
          <w:kern w:val="0"/>
          <w:lang w:eastAsia="en-US"/>
        </w:rPr>
        <w:instrText xml:space="preserve"> ADDIN ZOTERO_ITEM CSL_CITATION {"citationID":"a2o2kmp7m07","properties":{"formattedCitation":"[24]","plainCitation":"[24]"},"citationItems":[{"id":362,"uris":["http://zotero.org/groups/1747539/items/WQCSMYQK"],"uri":["http://zotero.org/groups/1747539/items/WQCSMYQK"],"itemData":{"id":362,"type":"webpage","title":"Tanzania Energy Situation - energypedia.info","URL":"https://energypedia.info/wiki/Tanzania_Energy_Situation","accessed":{"date-parts":[["2017",10,12]]}}}],"schema":"https://github.com/citation-style-language/schema/raw/master/csl-citation.json"} </w:instrText>
      </w:r>
      <w:r>
        <w:rPr>
          <w:rFonts w:cstheme="minorHAnsi"/>
          <w:color w:val="000000"/>
          <w:kern w:val="0"/>
          <w:lang w:eastAsia="en-US"/>
        </w:rPr>
        <w:fldChar w:fldCharType="separate"/>
      </w:r>
      <w:r w:rsidR="001D014D">
        <w:rPr>
          <w:rFonts w:cstheme="minorHAnsi"/>
          <w:noProof/>
          <w:color w:val="000000"/>
          <w:kern w:val="0"/>
          <w:lang w:eastAsia="en-US"/>
        </w:rPr>
        <w:t>[24]</w:t>
      </w:r>
      <w:r>
        <w:rPr>
          <w:rFonts w:cstheme="minorHAnsi"/>
          <w:color w:val="000000"/>
          <w:kern w:val="0"/>
          <w:lang w:eastAsia="en-US"/>
        </w:rPr>
        <w:fldChar w:fldCharType="end"/>
      </w:r>
      <w:r>
        <w:rPr>
          <w:rFonts w:cstheme="minorHAnsi"/>
          <w:color w:val="000000"/>
          <w:kern w:val="0"/>
          <w:lang w:eastAsia="en-US"/>
        </w:rPr>
        <w:t>.</w:t>
      </w:r>
      <w:r w:rsidRPr="00A10AD5">
        <w:rPr>
          <w:rFonts w:cstheme="minorHAnsi"/>
          <w:color w:val="000000"/>
          <w:kern w:val="0"/>
          <w:lang w:eastAsia="en-US"/>
        </w:rPr>
        <w:t xml:space="preserve"> There is also the potential to produce ethanol from cattle droppings, sisal waste, forest residues and crop residues</w:t>
      </w:r>
      <w:r>
        <w:rPr>
          <w:rFonts w:cstheme="minorHAnsi"/>
          <w:color w:val="000000"/>
          <w:kern w:val="0"/>
          <w:lang w:eastAsia="en-US"/>
        </w:rPr>
        <w:t xml:space="preserve"> </w:t>
      </w:r>
      <w:r>
        <w:rPr>
          <w:rFonts w:cstheme="minorHAnsi"/>
          <w:color w:val="000000"/>
          <w:kern w:val="0"/>
          <w:lang w:eastAsia="en-US"/>
        </w:rPr>
        <w:fldChar w:fldCharType="begin"/>
      </w:r>
      <w:r w:rsidR="001D014D">
        <w:rPr>
          <w:rFonts w:cstheme="minorHAnsi"/>
          <w:color w:val="000000"/>
          <w:kern w:val="0"/>
          <w:lang w:eastAsia="en-US"/>
        </w:rPr>
        <w:instrText xml:space="preserve"> ADDIN ZOTERO_ITEM CSL_CITATION {"citationID":"a2bljc0s2au","properties":{"formattedCitation":"[25]","plainCitation":"[25]"},"citationItems":[{"id":755,"uris":["http://zotero.org/groups/1747539/items/ZWHKUQEA"],"uri":["http://zotero.org/groups/1747539/items/ZWHKUQEA"],"itemData":{"id":755,"type":"webpage","title":"Power Africa","URL":"https://www.usaid.gov/sites/default/files/documents/1860/Tanzania%20_IG_2015_05_03.pdf","accessed":{"date-parts":[["2017",10,16]]}}}],"schema":"https://github.com/citation-style-language/schema/raw/master/csl-citation.json"} </w:instrText>
      </w:r>
      <w:r>
        <w:rPr>
          <w:rFonts w:cstheme="minorHAnsi"/>
          <w:color w:val="000000"/>
          <w:kern w:val="0"/>
          <w:lang w:eastAsia="en-US"/>
        </w:rPr>
        <w:fldChar w:fldCharType="separate"/>
      </w:r>
      <w:r w:rsidR="001D014D">
        <w:rPr>
          <w:rFonts w:cstheme="minorHAnsi"/>
          <w:noProof/>
          <w:color w:val="000000"/>
          <w:kern w:val="0"/>
          <w:lang w:eastAsia="en-US"/>
        </w:rPr>
        <w:t>[25]</w:t>
      </w:r>
      <w:r>
        <w:rPr>
          <w:rFonts w:cstheme="minorHAnsi"/>
          <w:color w:val="000000"/>
          <w:kern w:val="0"/>
          <w:lang w:eastAsia="en-US"/>
        </w:rPr>
        <w:fldChar w:fldCharType="end"/>
      </w:r>
      <w:r w:rsidRPr="00A10AD5">
        <w:rPr>
          <w:rFonts w:cstheme="minorHAnsi"/>
          <w:color w:val="000000"/>
          <w:kern w:val="0"/>
          <w:lang w:eastAsia="en-US"/>
        </w:rPr>
        <w:t xml:space="preserve">. </w:t>
      </w:r>
    </w:p>
    <w:p w14:paraId="53C523C6" w14:textId="77777777" w:rsidR="0029381D" w:rsidRDefault="0029381D" w:rsidP="0029381D">
      <w:pPr>
        <w:pStyle w:val="Heading3"/>
        <w:rPr>
          <w:lang w:eastAsia="en-US"/>
        </w:rPr>
      </w:pPr>
      <w:bookmarkStart w:id="27" w:name="_Toc497326135"/>
      <w:bookmarkStart w:id="28" w:name="_Toc497389592"/>
      <w:r>
        <w:rPr>
          <w:lang w:eastAsia="en-US"/>
        </w:rPr>
        <w:lastRenderedPageBreak/>
        <w:t>Solar</w:t>
      </w:r>
      <w:bookmarkEnd w:id="27"/>
      <w:bookmarkEnd w:id="28"/>
    </w:p>
    <w:p w14:paraId="4CFA3F8A" w14:textId="089F5F9D" w:rsidR="0029381D" w:rsidRDefault="0029381D" w:rsidP="0029381D">
      <w:pPr>
        <w:ind w:hanging="720"/>
        <w:rPr>
          <w:rFonts w:ascii="Times New Roman" w:hAnsi="Times New Roman" w:cs="Times New Roman"/>
          <w:kern w:val="0"/>
          <w:lang w:eastAsia="en-US"/>
        </w:rPr>
      </w:pPr>
      <w:r>
        <w:rPr>
          <w:rFonts w:ascii="Times New Roman" w:hAnsi="Times New Roman" w:cs="Times New Roman"/>
          <w:b/>
          <w:kern w:val="0"/>
          <w:lang w:eastAsia="en-US"/>
        </w:rPr>
        <w:tab/>
      </w:r>
      <w:r>
        <w:rPr>
          <w:rFonts w:ascii="Times New Roman" w:hAnsi="Times New Roman" w:cs="Times New Roman"/>
          <w:b/>
          <w:kern w:val="0"/>
          <w:lang w:eastAsia="en-US"/>
        </w:rPr>
        <w:tab/>
      </w:r>
      <w:r>
        <w:rPr>
          <w:rFonts w:ascii="Times New Roman" w:hAnsi="Times New Roman" w:cs="Times New Roman"/>
          <w:kern w:val="0"/>
          <w:lang w:eastAsia="en-US"/>
        </w:rPr>
        <w:t>There is no significant installed solar electricity generation capacity within TANESCO o</w:t>
      </w:r>
      <w:r w:rsidR="00C710FE">
        <w:rPr>
          <w:rFonts w:ascii="Times New Roman" w:hAnsi="Times New Roman" w:cs="Times New Roman"/>
          <w:kern w:val="0"/>
          <w:lang w:eastAsia="en-US"/>
        </w:rPr>
        <w:t>r the Tanzanian Electrical Grid</w:t>
      </w:r>
      <w:r>
        <w:rPr>
          <w:rFonts w:ascii="Times New Roman" w:hAnsi="Times New Roman" w:cs="Times New Roman"/>
          <w:kern w:val="0"/>
          <w:lang w:eastAsia="en-US"/>
        </w:rPr>
        <w:t xml:space="preserve">. TANESCO does not have the necessary capital to front the initial costs of producing or integrating PV farms in Tanzania. However, the World Bank has conducted studies and found that Tanzania has inland areas which have high potential for solar power generation </w:t>
      </w:r>
      <w:r>
        <w:rPr>
          <w:rFonts w:ascii="Times New Roman" w:hAnsi="Times New Roman" w:cs="Times New Roman"/>
          <w:kern w:val="0"/>
          <w:lang w:eastAsia="en-US"/>
        </w:rPr>
        <w:fldChar w:fldCharType="begin"/>
      </w:r>
      <w:r w:rsidR="001D014D">
        <w:rPr>
          <w:rFonts w:ascii="Times New Roman" w:hAnsi="Times New Roman" w:cs="Times New Roman"/>
          <w:kern w:val="0"/>
          <w:lang w:eastAsia="en-US"/>
        </w:rPr>
        <w:instrText xml:space="preserve"> ADDIN ZOTERO_ITEM CSL_CITATION {"citationID":"a22eaa9okvt","properties":{"formattedCitation":"[26]","plainCitation":"[26]"},"citationItems":[{"id":539,"uris":["http://zotero.org/groups/1747539/items/MH86VCFH"],"uri":["http://zotero.org/groups/1747539/items/MH86VCFH"],"itemData":{"id":539,"type":"webpage","title":"Tanzania: Solar and Wind Potential Could Help Meet Future Power Generation Goals","container-title":"World Bank","abstract":"Tanzania has immense solar and wind power potential that could provide much-needed energy for the developing nation, according to preliminary findings from a World Bank renewable energy resource mapping project.","URL":"http://www.worldbank.org/en/news/feature/2015/06/09/tanzania-solar-and-wind-potential-could-help-meet-future-power-generation-goals","shortTitle":"Tanzania","accessed":{"date-parts":[["2017",10,27]]}}}],"schema":"https://github.com/citation-style-language/schema/raw/master/csl-citation.json"} </w:instrText>
      </w:r>
      <w:r>
        <w:rPr>
          <w:rFonts w:ascii="Times New Roman" w:hAnsi="Times New Roman" w:cs="Times New Roman"/>
          <w:kern w:val="0"/>
          <w:lang w:eastAsia="en-US"/>
        </w:rPr>
        <w:fldChar w:fldCharType="separate"/>
      </w:r>
      <w:r w:rsidR="001D014D">
        <w:rPr>
          <w:rFonts w:ascii="Times New Roman" w:hAnsi="Times New Roman" w:cs="Times New Roman"/>
          <w:noProof/>
          <w:kern w:val="0"/>
          <w:lang w:eastAsia="en-US"/>
        </w:rPr>
        <w:t>[26]</w:t>
      </w:r>
      <w:r>
        <w:rPr>
          <w:rFonts w:ascii="Times New Roman" w:hAnsi="Times New Roman" w:cs="Times New Roman"/>
          <w:kern w:val="0"/>
          <w:lang w:eastAsia="en-US"/>
        </w:rPr>
        <w:fldChar w:fldCharType="end"/>
      </w:r>
      <w:r>
        <w:rPr>
          <w:rFonts w:ascii="Times New Roman" w:hAnsi="Times New Roman" w:cs="Times New Roman"/>
          <w:kern w:val="0"/>
          <w:lang w:eastAsia="en-US"/>
        </w:rPr>
        <w:t>. Tanzania has areas with the cap</w:t>
      </w:r>
      <w:r w:rsidR="00C710FE">
        <w:rPr>
          <w:rFonts w:ascii="Times New Roman" w:hAnsi="Times New Roman" w:cs="Times New Roman"/>
          <w:kern w:val="0"/>
          <w:lang w:eastAsia="en-US"/>
        </w:rPr>
        <w:t>acity to produce around 6 kWh/m</w:t>
      </w:r>
      <w:r w:rsidRPr="00C710FE">
        <w:rPr>
          <w:rFonts w:ascii="Times New Roman" w:hAnsi="Times New Roman" w:cs="Times New Roman"/>
          <w:kern w:val="0"/>
          <w:vertAlign w:val="superscript"/>
          <w:lang w:eastAsia="en-US"/>
        </w:rPr>
        <w:t>2</w:t>
      </w:r>
      <w:r>
        <w:rPr>
          <w:rFonts w:ascii="Times New Roman" w:hAnsi="Times New Roman" w:cs="Times New Roman"/>
          <w:kern w:val="0"/>
          <w:lang w:eastAsia="en-US"/>
        </w:rPr>
        <w:t xml:space="preserve">, which is around the same amount of solar power generation potential as Spain, one of the world leaders in solar power generation </w:t>
      </w:r>
      <w:r>
        <w:rPr>
          <w:rFonts w:ascii="Times New Roman" w:hAnsi="Times New Roman" w:cs="Times New Roman"/>
          <w:kern w:val="0"/>
          <w:lang w:eastAsia="en-US"/>
        </w:rPr>
        <w:fldChar w:fldCharType="begin"/>
      </w:r>
      <w:r w:rsidR="001D014D">
        <w:rPr>
          <w:rFonts w:ascii="Times New Roman" w:hAnsi="Times New Roman" w:cs="Times New Roman"/>
          <w:kern w:val="0"/>
          <w:lang w:eastAsia="en-US"/>
        </w:rPr>
        <w:instrText xml:space="preserve"> ADDIN ZOTERO_ITEM CSL_CITATION {"citationID":"a1n4k8vkb6i","properties":{"formattedCitation":"[27]","plainCitation":"[27]"},"citationItems":[{"id":543,"uris":["http://zotero.org/groups/1747539/items/EZF69D6A"],"uri":["http://zotero.org/groups/1747539/items/EZF69D6A"],"itemData":{"id":543,"type":"webpage","title":"Tanzania Solar Need","container-title":"ijete.org","URL":"http://www.ijete.org/wp-content/uploads/2015/09/140268.pdf","author":[{"family":"Nyari","given":"Esebi"}],"accessed":{"date-parts":[["2017",10,27]]}}}],"schema":"https://github.com/citation-style-language/schema/raw/master/csl-citation.json"} </w:instrText>
      </w:r>
      <w:r>
        <w:rPr>
          <w:rFonts w:ascii="Times New Roman" w:hAnsi="Times New Roman" w:cs="Times New Roman"/>
          <w:kern w:val="0"/>
          <w:lang w:eastAsia="en-US"/>
        </w:rPr>
        <w:fldChar w:fldCharType="separate"/>
      </w:r>
      <w:r w:rsidR="001D014D">
        <w:rPr>
          <w:rFonts w:ascii="Times New Roman" w:hAnsi="Times New Roman" w:cs="Times New Roman"/>
          <w:noProof/>
          <w:kern w:val="0"/>
          <w:lang w:eastAsia="en-US"/>
        </w:rPr>
        <w:t>[27]</w:t>
      </w:r>
      <w:r>
        <w:rPr>
          <w:rFonts w:ascii="Times New Roman" w:hAnsi="Times New Roman" w:cs="Times New Roman"/>
          <w:kern w:val="0"/>
          <w:lang w:eastAsia="en-US"/>
        </w:rPr>
        <w:fldChar w:fldCharType="end"/>
      </w:r>
      <w:r>
        <w:rPr>
          <w:rFonts w:ascii="Times New Roman" w:hAnsi="Times New Roman" w:cs="Times New Roman"/>
          <w:kern w:val="0"/>
          <w:lang w:eastAsia="en-US"/>
        </w:rPr>
        <w:t xml:space="preserve">. Refer to </w:t>
      </w:r>
      <w:r w:rsidR="00C710FE">
        <w:rPr>
          <w:rFonts w:ascii="Times New Roman" w:hAnsi="Times New Roman" w:cs="Times New Roman"/>
          <w:kern w:val="0"/>
          <w:lang w:eastAsia="en-US"/>
        </w:rPr>
        <w:fldChar w:fldCharType="begin"/>
      </w:r>
      <w:r w:rsidR="00C710FE">
        <w:rPr>
          <w:rFonts w:ascii="Times New Roman" w:hAnsi="Times New Roman" w:cs="Times New Roman"/>
          <w:kern w:val="0"/>
          <w:lang w:eastAsia="en-US"/>
        </w:rPr>
        <w:instrText xml:space="preserve"> REF _Ref497406295 \h </w:instrText>
      </w:r>
      <w:r w:rsidR="00C710FE">
        <w:rPr>
          <w:rFonts w:ascii="Times New Roman" w:hAnsi="Times New Roman" w:cs="Times New Roman"/>
          <w:kern w:val="0"/>
          <w:lang w:eastAsia="en-US"/>
        </w:rPr>
      </w:r>
      <w:r w:rsidR="00C710FE">
        <w:rPr>
          <w:rFonts w:ascii="Times New Roman" w:hAnsi="Times New Roman" w:cs="Times New Roman"/>
          <w:kern w:val="0"/>
          <w:lang w:eastAsia="en-US"/>
        </w:rPr>
        <w:fldChar w:fldCharType="separate"/>
      </w:r>
      <w:r w:rsidR="00C710FE">
        <w:t xml:space="preserve">Figure </w:t>
      </w:r>
      <w:r w:rsidR="00C710FE">
        <w:rPr>
          <w:noProof/>
        </w:rPr>
        <w:t>4</w:t>
      </w:r>
      <w:r w:rsidR="00C710FE">
        <w:rPr>
          <w:rFonts w:ascii="Times New Roman" w:hAnsi="Times New Roman" w:cs="Times New Roman"/>
          <w:kern w:val="0"/>
          <w:lang w:eastAsia="en-US"/>
        </w:rPr>
        <w:fldChar w:fldCharType="end"/>
      </w:r>
      <w:r w:rsidR="00C710FE">
        <w:rPr>
          <w:rFonts w:ascii="Times New Roman" w:hAnsi="Times New Roman" w:cs="Times New Roman"/>
          <w:kern w:val="0"/>
          <w:lang w:eastAsia="en-US"/>
        </w:rPr>
        <w:t xml:space="preserve"> </w:t>
      </w:r>
      <w:r>
        <w:rPr>
          <w:rFonts w:ascii="Times New Roman" w:hAnsi="Times New Roman" w:cs="Times New Roman"/>
          <w:kern w:val="0"/>
          <w:lang w:eastAsia="en-US"/>
        </w:rPr>
        <w:t xml:space="preserve">below. Even though, TANESCO is not willing to </w:t>
      </w:r>
      <w:r w:rsidR="00C710FE">
        <w:rPr>
          <w:rFonts w:ascii="Times New Roman" w:hAnsi="Times New Roman" w:cs="Times New Roman"/>
          <w:kern w:val="0"/>
          <w:lang w:eastAsia="en-US"/>
        </w:rPr>
        <w:t>invest</w:t>
      </w:r>
      <w:r>
        <w:rPr>
          <w:rFonts w:ascii="Times New Roman" w:hAnsi="Times New Roman" w:cs="Times New Roman"/>
          <w:kern w:val="0"/>
          <w:lang w:eastAsia="en-US"/>
        </w:rPr>
        <w:t xml:space="preserve"> resources to develop solar infrastructure, they are collaborating with private investors and NGO’s like the International Finance Corporation &amp; the World Bank in order to promote the development of private solar infrastructure, that can generate electricity and sell it back to TANESCO.</w:t>
      </w:r>
    </w:p>
    <w:p w14:paraId="37647E74" w14:textId="6EA2A55E" w:rsidR="0029381D" w:rsidRDefault="0029381D" w:rsidP="0029381D">
      <w:pPr>
        <w:ind w:hanging="720"/>
        <w:rPr>
          <w:rFonts w:ascii="Times New Roman" w:hAnsi="Times New Roman" w:cs="Times New Roman"/>
          <w:kern w:val="0"/>
          <w:lang w:eastAsia="en-US"/>
        </w:rPr>
      </w:pPr>
      <w:r>
        <w:rPr>
          <w:rFonts w:ascii="Times New Roman" w:hAnsi="Times New Roman" w:cs="Times New Roman"/>
          <w:kern w:val="0"/>
          <w:lang w:eastAsia="en-US"/>
        </w:rPr>
        <w:tab/>
      </w:r>
      <w:r>
        <w:rPr>
          <w:rFonts w:ascii="Times New Roman" w:hAnsi="Times New Roman" w:cs="Times New Roman"/>
          <w:kern w:val="0"/>
          <w:lang w:eastAsia="en-US"/>
        </w:rPr>
        <w:tab/>
        <w:t xml:space="preserve">In terms of consumer solar generation in Tanzania, there are many companies that are selling off-grid solar generation units to consumers. Many companies, like Mobisol &amp; Off-Grid Electric, </w:t>
      </w:r>
      <w:r>
        <w:rPr>
          <w:rFonts w:ascii="Times New Roman" w:hAnsi="Times New Roman" w:cs="Times New Roman"/>
          <w:kern w:val="0"/>
          <w:lang w:eastAsia="en-US"/>
        </w:rPr>
        <w:fldChar w:fldCharType="begin"/>
      </w:r>
      <w:r w:rsidR="001D014D">
        <w:rPr>
          <w:rFonts w:ascii="Times New Roman" w:hAnsi="Times New Roman" w:cs="Times New Roman"/>
          <w:kern w:val="0"/>
          <w:lang w:eastAsia="en-US"/>
        </w:rPr>
        <w:instrText xml:space="preserve"> ADDIN ZOTERO_ITEM CSL_CITATION {"citationID":"aatroao5c2","properties":{"formattedCitation":"[28]","plainCitation":"[28]"},"citationItems":[{"id":544,"uris":["http://zotero.org/groups/1747539/items/BIP3M3L9"],"uri":["http://zotero.org/groups/1747539/items/BIP3M3L9"],"itemData":{"id":544,"type":"webpage","title":"Off-Grid:Electric Brings Solar Power and American Entrepreneur to Tanzania","abstract":"Solar power is cheaper, safer and more useful than kerosene—a long-time energy source in Tanzania—and is growing rapidly as the country’s source of electricity and gateway to progress.","URL":"https://www.usaid.gov/news-information/frontlines/science-technology-innovation-and-partnerships/gridelectric-brings-solar","shortTitle":"Off-Grid","author":[{"family":"Commons","given":"Carolyn"}],"issued":{"date-parts":[["2015",6]]},"accessed":{"date-parts":[["2017",10,27]]}}}],"schema":"https://github.com/citation-style-language/schema/raw/master/csl-citation.json"} </w:instrText>
      </w:r>
      <w:r>
        <w:rPr>
          <w:rFonts w:ascii="Times New Roman" w:hAnsi="Times New Roman" w:cs="Times New Roman"/>
          <w:kern w:val="0"/>
          <w:lang w:eastAsia="en-US"/>
        </w:rPr>
        <w:fldChar w:fldCharType="separate"/>
      </w:r>
      <w:r w:rsidR="001D014D">
        <w:rPr>
          <w:rFonts w:ascii="Times New Roman" w:hAnsi="Times New Roman" w:cs="Times New Roman"/>
          <w:noProof/>
          <w:kern w:val="0"/>
          <w:lang w:eastAsia="en-US"/>
        </w:rPr>
        <w:t>[28]</w:t>
      </w:r>
      <w:r>
        <w:rPr>
          <w:rFonts w:ascii="Times New Roman" w:hAnsi="Times New Roman" w:cs="Times New Roman"/>
          <w:kern w:val="0"/>
          <w:lang w:eastAsia="en-US"/>
        </w:rPr>
        <w:fldChar w:fldCharType="end"/>
      </w:r>
      <w:r>
        <w:rPr>
          <w:rFonts w:ascii="Times New Roman" w:hAnsi="Times New Roman" w:cs="Times New Roman"/>
          <w:kern w:val="0"/>
          <w:lang w:eastAsia="en-US"/>
        </w:rPr>
        <w:t xml:space="preserve"> have adopted the telecommunication industry’s business model and are leasing solar panel usage to consumers. This is a very attractive model for consumers, because they can choose when to use the electrical grid, if they are connected, or choose to rely on the solar panels when the grid is unreliable/expensive. The off-grid electric market has provided clean energy access to around 1 million consumers throughout all of Tanzania.</w:t>
      </w:r>
    </w:p>
    <w:p w14:paraId="25540282" w14:textId="77777777" w:rsidR="0029381D" w:rsidRPr="004A101D" w:rsidRDefault="0029381D" w:rsidP="0029381D">
      <w:pPr>
        <w:ind w:hanging="720"/>
        <w:jc w:val="center"/>
        <w:rPr>
          <w:rFonts w:ascii="Times New Roman" w:hAnsi="Times New Roman" w:cs="Times New Roman"/>
          <w:kern w:val="0"/>
          <w:lang w:eastAsia="en-US"/>
        </w:rPr>
      </w:pPr>
      <w:r w:rsidRPr="00513D18">
        <w:rPr>
          <w:rFonts w:ascii="Times New Roman" w:eastAsia="Times New Roman" w:hAnsi="Times New Roman" w:cs="Times New Roman"/>
          <w:noProof/>
          <w:kern w:val="0"/>
          <w:lang w:eastAsia="en-US"/>
        </w:rPr>
        <w:lastRenderedPageBreak/>
        <w:drawing>
          <wp:inline distT="0" distB="0" distL="0" distR="0" wp14:anchorId="7F3BFA67" wp14:editId="3B0249F0">
            <wp:extent cx="3906151" cy="4688840"/>
            <wp:effectExtent l="0" t="0" r="5715" b="10160"/>
            <wp:docPr id="26" name="Picture 26" descr="https://lh3.googleusercontent.com/0jc9XcaLD1mLhTGdQ3NHfJGEMK2CLj0bYD4NtF5IPjqXlp5-bWOgxkpgAUXkga_FhEl7N3Bfoy9M6O4j9IgHNZ58-OuWxTVTgeL2sHFMz04GlnKXDOfI2PzfFDqReMpD7N8VQ-D8OL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3.googleusercontent.com/0jc9XcaLD1mLhTGdQ3NHfJGEMK2CLj0bYD4NtF5IPjqXlp5-bWOgxkpgAUXkga_FhEl7N3Bfoy9M6O4j9IgHNZ58-OuWxTVTgeL2sHFMz04GlnKXDOfI2PzfFDqReMpD7N8VQ-D8OLc"/>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16744" cy="4701555"/>
                    </a:xfrm>
                    <a:prstGeom prst="rect">
                      <a:avLst/>
                    </a:prstGeom>
                    <a:noFill/>
                    <a:ln>
                      <a:noFill/>
                    </a:ln>
                  </pic:spPr>
                </pic:pic>
              </a:graphicData>
            </a:graphic>
          </wp:inline>
        </w:drawing>
      </w:r>
    </w:p>
    <w:p w14:paraId="22F0EAF4" w14:textId="65063393" w:rsidR="0029381D" w:rsidRPr="004A101D" w:rsidRDefault="0029381D" w:rsidP="0029381D">
      <w:pPr>
        <w:pStyle w:val="Caption"/>
        <w:rPr>
          <w:rFonts w:ascii="Times New Roman" w:hAnsi="Times New Roman" w:cs="Times New Roman"/>
          <w:kern w:val="0"/>
          <w:lang w:eastAsia="en-US"/>
        </w:rPr>
      </w:pPr>
      <w:bookmarkStart w:id="29" w:name="_Ref497406295"/>
      <w:r>
        <w:t xml:space="preserve">Figure </w:t>
      </w:r>
      <w:r w:rsidR="00D97D07">
        <w:fldChar w:fldCharType="begin"/>
      </w:r>
      <w:r w:rsidR="00D97D07">
        <w:instrText xml:space="preserve"> SEQ Figure \* ARABIC </w:instrText>
      </w:r>
      <w:r w:rsidR="00D97D07">
        <w:fldChar w:fldCharType="separate"/>
      </w:r>
      <w:r w:rsidR="004B0890">
        <w:rPr>
          <w:noProof/>
        </w:rPr>
        <w:t>4</w:t>
      </w:r>
      <w:r w:rsidR="00D97D07">
        <w:rPr>
          <w:noProof/>
        </w:rPr>
        <w:fldChar w:fldCharType="end"/>
      </w:r>
      <w:bookmarkEnd w:id="29"/>
      <w:r>
        <w:t>: Solar resource intensity in Tanzania</w:t>
      </w:r>
      <w:r w:rsidR="004B0890">
        <w:fldChar w:fldCharType="begin"/>
      </w:r>
      <w:r w:rsidR="004B0890">
        <w:instrText xml:space="preserve"> ADDIN ZOTERO_ITEM CSL_CITATION {"citationID":"a2840or2la6","properties":{"formattedCitation":"[29]","plainCitation":"[29]"},"citationItems":[{"id":500,"uris":["http://zotero.org/groups/1747539/items/R9527HYE"],"uri":["http://zotero.org/groups/1747539/items/R9527HYE"],"itemData":{"id":500,"type":"post-weblog","title":"Renewable Energy Potential – RECP","container-title":"RECP","URL":"https://www.africa-eu-renewables.org/market-information/tanzania/tanzania-renewable-energy-potential/","issued":{"date-parts":[["2017",10]]},"accessed":{"date-parts":[["2017",10,23]]}}}],"schema":"https://github.com/citation-style-language/schema/raw/master/csl-citation.json"} </w:instrText>
      </w:r>
      <w:r w:rsidR="004B0890">
        <w:fldChar w:fldCharType="separate"/>
      </w:r>
      <w:r w:rsidR="004B0890">
        <w:rPr>
          <w:noProof/>
        </w:rPr>
        <w:t>[29]</w:t>
      </w:r>
      <w:r w:rsidR="004B0890">
        <w:fldChar w:fldCharType="end"/>
      </w:r>
    </w:p>
    <w:p w14:paraId="0F724F30" w14:textId="77777777" w:rsidR="0029381D" w:rsidRDefault="0029381D" w:rsidP="0029381D">
      <w:pPr>
        <w:ind w:firstLine="0"/>
        <w:rPr>
          <w:rFonts w:ascii="Times New Roman" w:hAnsi="Times New Roman" w:cs="Times New Roman"/>
          <w:b/>
          <w:kern w:val="0"/>
          <w:lang w:eastAsia="en-US"/>
        </w:rPr>
      </w:pPr>
    </w:p>
    <w:p w14:paraId="2F548EEC" w14:textId="77777777" w:rsidR="0029381D" w:rsidRDefault="0029381D" w:rsidP="0029381D">
      <w:pPr>
        <w:pStyle w:val="Heading3"/>
        <w:rPr>
          <w:lang w:eastAsia="en-US"/>
        </w:rPr>
      </w:pPr>
      <w:bookmarkStart w:id="30" w:name="_Toc497326136"/>
      <w:bookmarkStart w:id="31" w:name="_Toc497389593"/>
      <w:r>
        <w:rPr>
          <w:lang w:eastAsia="en-US"/>
        </w:rPr>
        <w:t>Wind</w:t>
      </w:r>
      <w:bookmarkEnd w:id="30"/>
      <w:bookmarkEnd w:id="31"/>
    </w:p>
    <w:p w14:paraId="59FBCD33" w14:textId="07221559" w:rsidR="0029381D" w:rsidRPr="00934EF3" w:rsidRDefault="0029381D" w:rsidP="0029381D">
      <w:pPr>
        <w:rPr>
          <w:rFonts w:ascii="Times New Roman" w:hAnsi="Times New Roman" w:cs="Times New Roman"/>
          <w:b/>
          <w:kern w:val="0"/>
          <w:lang w:eastAsia="en-US"/>
        </w:rPr>
      </w:pPr>
      <w:r>
        <w:rPr>
          <w:rFonts w:ascii="Times New Roman" w:hAnsi="Times New Roman" w:cs="Times New Roman"/>
          <w:kern w:val="0"/>
          <w:lang w:eastAsia="en-US"/>
        </w:rPr>
        <w:t xml:space="preserve">TANESCO has no significant wind turbine generation or infrastructure in place as of yet </w:t>
      </w:r>
      <w:r>
        <w:rPr>
          <w:rFonts w:ascii="Times New Roman" w:hAnsi="Times New Roman" w:cs="Times New Roman"/>
          <w:kern w:val="0"/>
          <w:lang w:eastAsia="en-US"/>
        </w:rPr>
        <w:fldChar w:fldCharType="begin"/>
      </w:r>
      <w:r w:rsidR="004B0890">
        <w:rPr>
          <w:rFonts w:ascii="Times New Roman" w:hAnsi="Times New Roman" w:cs="Times New Roman"/>
          <w:kern w:val="0"/>
          <w:lang w:eastAsia="en-US"/>
        </w:rPr>
        <w:instrText xml:space="preserve"> ADDIN ZOTERO_ITEM CSL_CITATION {"citationID":"a7u1pi2pbm","properties":{"formattedCitation":"[30]","plainCitation":"[30]"},"citationItems":[{"id":537,"uris":["http://zotero.org/groups/1747539/items/SUAVAKHY"],"uri":["http://zotero.org/groups/1747539/items/SUAVAKHY"],"itemData":{"id":537,"type":"webpage","title":"TANESCO - Generation","container-title":"TANESCO","URL":"http://www.tanesco.co.tz/index.php/about-us/functions/generation","issued":{"date-parts":[["2017",6]]},"accessed":{"date-parts":[["2017",10,27]]}}}],"schema":"https://github.com/citation-style-language/schema/raw/master/csl-citation.json"} </w:instrText>
      </w:r>
      <w:r>
        <w:rPr>
          <w:rFonts w:ascii="Times New Roman" w:hAnsi="Times New Roman" w:cs="Times New Roman"/>
          <w:kern w:val="0"/>
          <w:lang w:eastAsia="en-US"/>
        </w:rPr>
        <w:fldChar w:fldCharType="separate"/>
      </w:r>
      <w:r w:rsidR="004B0890">
        <w:rPr>
          <w:rFonts w:ascii="Times New Roman" w:hAnsi="Times New Roman" w:cs="Times New Roman"/>
          <w:noProof/>
          <w:kern w:val="0"/>
          <w:lang w:eastAsia="en-US"/>
        </w:rPr>
        <w:t>[30]</w:t>
      </w:r>
      <w:r>
        <w:rPr>
          <w:rFonts w:ascii="Times New Roman" w:hAnsi="Times New Roman" w:cs="Times New Roman"/>
          <w:kern w:val="0"/>
          <w:lang w:eastAsia="en-US"/>
        </w:rPr>
        <w:fldChar w:fldCharType="end"/>
      </w:r>
      <w:r>
        <w:rPr>
          <w:rFonts w:ascii="Times New Roman" w:hAnsi="Times New Roman" w:cs="Times New Roman"/>
          <w:kern w:val="0"/>
          <w:lang w:eastAsia="en-US"/>
        </w:rPr>
        <w:t xml:space="preserve">. However, the world bank has conducted studies and found that Tanzania has inland areas which have high potential for wind power generation </w:t>
      </w:r>
      <w:r>
        <w:rPr>
          <w:rFonts w:ascii="Times New Roman" w:hAnsi="Times New Roman" w:cs="Times New Roman"/>
          <w:kern w:val="0"/>
          <w:lang w:eastAsia="en-US"/>
        </w:rPr>
        <w:fldChar w:fldCharType="begin"/>
      </w:r>
      <w:r w:rsidR="001D014D">
        <w:rPr>
          <w:rFonts w:ascii="Times New Roman" w:hAnsi="Times New Roman" w:cs="Times New Roman"/>
          <w:kern w:val="0"/>
          <w:lang w:eastAsia="en-US"/>
        </w:rPr>
        <w:instrText xml:space="preserve"> ADDIN ZOTERO_ITEM CSL_CITATION {"citationID":"HeUpmGRt","properties":{"formattedCitation":"[26]","plainCitation":"[26]"},"citationItems":[{"id":539,"uris":["http://zotero.org/groups/1747539/items/MH86VCFH"],"uri":["http://zotero.org/groups/1747539/items/MH86VCFH"],"itemData":{"id":539,"type":"webpage","title":"Tanzania: Solar and Wind Potential Could Help Meet Future Power Generation Goals","container-title":"World Bank","abstract":"Tanzania has immense solar and wind power potential that could provide much-needed energy for the developing nation, according to preliminary findings from a World Bank renewable energy resource mapping project.","URL":"http://www.worldbank.org/en/news/feature/2015/06/09/tanzania-solar-and-wind-potential-could-help-meet-future-power-generation-goals","shortTitle":"Tanzania","accessed":{"date-parts":[["2017",10,27]]}}}],"schema":"https://github.com/citation-style-language/schema/raw/master/csl-citation.json"} </w:instrText>
      </w:r>
      <w:r>
        <w:rPr>
          <w:rFonts w:ascii="Times New Roman" w:hAnsi="Times New Roman" w:cs="Times New Roman"/>
          <w:kern w:val="0"/>
          <w:lang w:eastAsia="en-US"/>
        </w:rPr>
        <w:fldChar w:fldCharType="separate"/>
      </w:r>
      <w:r w:rsidR="001D014D">
        <w:rPr>
          <w:rFonts w:ascii="Times New Roman" w:hAnsi="Times New Roman" w:cs="Times New Roman"/>
          <w:noProof/>
          <w:kern w:val="0"/>
          <w:lang w:eastAsia="en-US"/>
        </w:rPr>
        <w:t>[26]</w:t>
      </w:r>
      <w:r>
        <w:rPr>
          <w:rFonts w:ascii="Times New Roman" w:hAnsi="Times New Roman" w:cs="Times New Roman"/>
          <w:kern w:val="0"/>
          <w:lang w:eastAsia="en-US"/>
        </w:rPr>
        <w:fldChar w:fldCharType="end"/>
      </w:r>
      <w:r>
        <w:rPr>
          <w:rFonts w:ascii="Times New Roman" w:hAnsi="Times New Roman" w:cs="Times New Roman"/>
          <w:kern w:val="0"/>
          <w:lang w:eastAsia="en-US"/>
        </w:rPr>
        <w:t xml:space="preserve">. Refer to </w:t>
      </w:r>
      <w:r w:rsidR="00C710FE">
        <w:rPr>
          <w:rFonts w:ascii="Times New Roman" w:hAnsi="Times New Roman" w:cs="Times New Roman"/>
          <w:kern w:val="0"/>
          <w:lang w:eastAsia="en-US"/>
        </w:rPr>
        <w:fldChar w:fldCharType="begin"/>
      </w:r>
      <w:r w:rsidR="00C710FE">
        <w:rPr>
          <w:rFonts w:ascii="Times New Roman" w:hAnsi="Times New Roman" w:cs="Times New Roman"/>
          <w:kern w:val="0"/>
          <w:lang w:eastAsia="en-US"/>
        </w:rPr>
        <w:instrText xml:space="preserve"> REF _Ref497406350 \h </w:instrText>
      </w:r>
      <w:r w:rsidR="00C710FE">
        <w:rPr>
          <w:rFonts w:ascii="Times New Roman" w:hAnsi="Times New Roman" w:cs="Times New Roman"/>
          <w:kern w:val="0"/>
          <w:lang w:eastAsia="en-US"/>
        </w:rPr>
      </w:r>
      <w:r w:rsidR="00C710FE">
        <w:rPr>
          <w:rFonts w:ascii="Times New Roman" w:hAnsi="Times New Roman" w:cs="Times New Roman"/>
          <w:kern w:val="0"/>
          <w:lang w:eastAsia="en-US"/>
        </w:rPr>
        <w:fldChar w:fldCharType="separate"/>
      </w:r>
      <w:r w:rsidR="00C710FE">
        <w:t xml:space="preserve">Figure </w:t>
      </w:r>
      <w:r w:rsidR="00C710FE">
        <w:rPr>
          <w:noProof/>
        </w:rPr>
        <w:t>5</w:t>
      </w:r>
      <w:r w:rsidR="00C710FE">
        <w:rPr>
          <w:rFonts w:ascii="Times New Roman" w:hAnsi="Times New Roman" w:cs="Times New Roman"/>
          <w:kern w:val="0"/>
          <w:lang w:eastAsia="en-US"/>
        </w:rPr>
        <w:fldChar w:fldCharType="end"/>
      </w:r>
      <w:r w:rsidR="00C710FE">
        <w:rPr>
          <w:rFonts w:ascii="Times New Roman" w:hAnsi="Times New Roman" w:cs="Times New Roman"/>
          <w:kern w:val="0"/>
          <w:lang w:eastAsia="en-US"/>
        </w:rPr>
        <w:t xml:space="preserve"> </w:t>
      </w:r>
      <w:r>
        <w:rPr>
          <w:rFonts w:ascii="Times New Roman" w:hAnsi="Times New Roman" w:cs="Times New Roman"/>
          <w:kern w:val="0"/>
          <w:lang w:eastAsia="en-US"/>
        </w:rPr>
        <w:t xml:space="preserve">below. Currently TANESCO is working in collaboration with the International Financial Group in order to integrate the Simbiya windfarm, which is expected to have a generation capacity of 100MW, into the existing electrical grid </w:t>
      </w:r>
      <w:r>
        <w:rPr>
          <w:rFonts w:ascii="Times New Roman" w:hAnsi="Times New Roman" w:cs="Times New Roman"/>
          <w:kern w:val="0"/>
          <w:lang w:eastAsia="en-US"/>
        </w:rPr>
        <w:fldChar w:fldCharType="begin"/>
      </w:r>
      <w:r w:rsidR="004B0890">
        <w:rPr>
          <w:rFonts w:ascii="Times New Roman" w:hAnsi="Times New Roman" w:cs="Times New Roman"/>
          <w:kern w:val="0"/>
          <w:lang w:eastAsia="en-US"/>
        </w:rPr>
        <w:instrText xml:space="preserve"> ADDIN ZOTERO_ITEM CSL_CITATION {"citationID":"a24p5gia4kk","properties":{"formattedCitation":"[31]","plainCitation":"[31]"},"citationItems":[{"id":531,"uris":["http://zotero.org/groups/1747539/items/9NF8TS4I"],"uri":["http://zotero.org/groups/1747539/items/9NF8TS4I"],"itemData":{"id":531,"type":"webpage","title":"Tanzania: Singida Wind Farm planned for Q2 2017","container-title":"ESI-Africa.com","abstract":"Managing director of Six Telecoms, a local company that is among the projects' partners, Rashid Shamte, stated that the power purchase agreement negotiations wi","URL":"https://www.esi-africa.com/news/tanzania-singida-wind-farm-planned-for-q2-2017/","shortTitle":"Tanzania","accessed":{"date-parts":[["2017",10,27]]}}}],"schema":"https://github.com/citation-style-language/schema/raw/master/csl-citation.json"} </w:instrText>
      </w:r>
      <w:r>
        <w:rPr>
          <w:rFonts w:ascii="Times New Roman" w:hAnsi="Times New Roman" w:cs="Times New Roman"/>
          <w:kern w:val="0"/>
          <w:lang w:eastAsia="en-US"/>
        </w:rPr>
        <w:fldChar w:fldCharType="separate"/>
      </w:r>
      <w:r w:rsidR="004B0890">
        <w:rPr>
          <w:rFonts w:ascii="Times New Roman" w:hAnsi="Times New Roman" w:cs="Times New Roman"/>
          <w:noProof/>
          <w:kern w:val="0"/>
          <w:lang w:eastAsia="en-US"/>
        </w:rPr>
        <w:t>[31]</w:t>
      </w:r>
      <w:r>
        <w:rPr>
          <w:rFonts w:ascii="Times New Roman" w:hAnsi="Times New Roman" w:cs="Times New Roman"/>
          <w:kern w:val="0"/>
          <w:lang w:eastAsia="en-US"/>
        </w:rPr>
        <w:fldChar w:fldCharType="end"/>
      </w:r>
      <w:r>
        <w:rPr>
          <w:rFonts w:ascii="Times New Roman" w:hAnsi="Times New Roman" w:cs="Times New Roman"/>
          <w:kern w:val="0"/>
          <w:lang w:eastAsia="en-US"/>
        </w:rPr>
        <w:t>. TANESCO hopes that this project and its potential success will pave the way for more substantive renewable energy generation projects throughout Tanzania.</w:t>
      </w:r>
    </w:p>
    <w:p w14:paraId="2BFBF2B9" w14:textId="77777777" w:rsidR="0029381D" w:rsidRPr="00513D18" w:rsidRDefault="0029381D" w:rsidP="0029381D">
      <w:pPr>
        <w:rPr>
          <w:rFonts w:ascii="Times New Roman" w:eastAsia="Times New Roman" w:hAnsi="Times New Roman" w:cs="Times New Roman"/>
          <w:kern w:val="0"/>
          <w:lang w:eastAsia="en-US"/>
        </w:rPr>
      </w:pPr>
      <w:r w:rsidRPr="00513D18">
        <w:rPr>
          <w:rFonts w:ascii="Times New Roman" w:eastAsia="Times New Roman" w:hAnsi="Times New Roman" w:cs="Times New Roman"/>
          <w:noProof/>
          <w:kern w:val="0"/>
          <w:lang w:eastAsia="en-US"/>
        </w:rPr>
        <w:lastRenderedPageBreak/>
        <w:drawing>
          <wp:inline distT="0" distB="0" distL="0" distR="0" wp14:anchorId="61DB543A" wp14:editId="363B1F52">
            <wp:extent cx="5492168" cy="3088640"/>
            <wp:effectExtent l="0" t="0" r="0" b="10160"/>
            <wp:docPr id="27" name="Picture 27" descr="https://lh6.googleusercontent.com/jm3C6r83FplHGULimV3KUmcXe6CmDvihgCPEcNO2YG0BXcLVfc-LdkiiHhEpGVrKfFL_3XhRqZX_t6TXDKHowcIUjfUlKRUrnoPL5N29A6-mp0AH7SuZerkeO1CPxg50uoCLPQxPdh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6.googleusercontent.com/jm3C6r83FplHGULimV3KUmcXe6CmDvihgCPEcNO2YG0BXcLVfc-LdkiiHhEpGVrKfFL_3XhRqZX_t6TXDKHowcIUjfUlKRUrnoPL5N29A6-mp0AH7SuZerkeO1CPxg50uoCLPQxPdho"/>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02378" cy="3094382"/>
                    </a:xfrm>
                    <a:prstGeom prst="rect">
                      <a:avLst/>
                    </a:prstGeom>
                    <a:noFill/>
                    <a:ln>
                      <a:noFill/>
                    </a:ln>
                  </pic:spPr>
                </pic:pic>
              </a:graphicData>
            </a:graphic>
          </wp:inline>
        </w:drawing>
      </w:r>
    </w:p>
    <w:p w14:paraId="7B9B6AD6" w14:textId="16F3CA65" w:rsidR="0029381D" w:rsidRPr="00513D18" w:rsidRDefault="0029381D" w:rsidP="0029381D">
      <w:pPr>
        <w:pStyle w:val="Caption"/>
        <w:rPr>
          <w:rFonts w:ascii="Times New Roman" w:eastAsia="Times New Roman" w:hAnsi="Times New Roman" w:cs="Times New Roman"/>
          <w:kern w:val="0"/>
          <w:lang w:eastAsia="en-US"/>
        </w:rPr>
      </w:pPr>
      <w:bookmarkStart w:id="32" w:name="_Ref497406350"/>
      <w:r>
        <w:t xml:space="preserve">Figure </w:t>
      </w:r>
      <w:r w:rsidR="00D97D07">
        <w:fldChar w:fldCharType="begin"/>
      </w:r>
      <w:r w:rsidR="00D97D07">
        <w:instrText xml:space="preserve"> SEQ Figure \* ARABIC </w:instrText>
      </w:r>
      <w:r w:rsidR="00D97D07">
        <w:fldChar w:fldCharType="separate"/>
      </w:r>
      <w:r w:rsidR="004B0890">
        <w:rPr>
          <w:noProof/>
        </w:rPr>
        <w:t>5</w:t>
      </w:r>
      <w:r w:rsidR="00D97D07">
        <w:rPr>
          <w:noProof/>
        </w:rPr>
        <w:fldChar w:fldCharType="end"/>
      </w:r>
      <w:bookmarkEnd w:id="32"/>
      <w:r>
        <w:t>: Wind resource intensity in Tanzania</w:t>
      </w:r>
      <w:r w:rsidR="004B0890">
        <w:fldChar w:fldCharType="begin"/>
      </w:r>
      <w:r w:rsidR="004B0890">
        <w:instrText xml:space="preserve"> ADDIN ZOTERO_ITEM CSL_CITATION {"citationID":"a1ufpci2ptl","properties":{"formattedCitation":"[29]","plainCitation":"[29]"},"citationItems":[{"id":500,"uris":["http://zotero.org/groups/1747539/items/R9527HYE"],"uri":["http://zotero.org/groups/1747539/items/R9527HYE"],"itemData":{"id":500,"type":"post-weblog","title":"Renewable Energy Potential – RECP","container-title":"RECP","URL":"https://www.africa-eu-renewables.org/market-information/tanzania/tanzania-renewable-energy-potential/","issued":{"date-parts":[["2017",10]]},"accessed":{"date-parts":[["2017",10,23]]}}}],"schema":"https://github.com/citation-style-language/schema/raw/master/csl-citation.json"} </w:instrText>
      </w:r>
      <w:r w:rsidR="004B0890">
        <w:fldChar w:fldCharType="separate"/>
      </w:r>
      <w:r w:rsidR="004B0890">
        <w:rPr>
          <w:noProof/>
        </w:rPr>
        <w:t>[29]</w:t>
      </w:r>
      <w:r w:rsidR="004B0890">
        <w:fldChar w:fldCharType="end"/>
      </w:r>
    </w:p>
    <w:p w14:paraId="145E8676" w14:textId="77777777" w:rsidR="0029381D" w:rsidRPr="008924DD" w:rsidRDefault="0029381D" w:rsidP="0029381D">
      <w:pPr>
        <w:pStyle w:val="Heading3"/>
      </w:pPr>
      <w:bookmarkStart w:id="33" w:name="_Toc497326137"/>
      <w:bookmarkStart w:id="34" w:name="_Toc497389594"/>
      <w:r w:rsidRPr="008924DD">
        <w:t>Natural Gas</w:t>
      </w:r>
      <w:bookmarkEnd w:id="33"/>
      <w:bookmarkEnd w:id="34"/>
    </w:p>
    <w:p w14:paraId="095913F1" w14:textId="18F2882D" w:rsidR="0029381D" w:rsidRPr="008924DD" w:rsidRDefault="0029381D" w:rsidP="0029381D">
      <w:r>
        <w:t xml:space="preserve">Natural Gas makes up approximately 45% of the total electricity generation in the country. There is a total of 58 trillion cubic tons of natural gas available in Tanzania </w:t>
      </w:r>
      <w:r>
        <w:fldChar w:fldCharType="begin"/>
      </w:r>
      <w:r w:rsidR="004B0890">
        <w:instrText xml:space="preserve"> ADDIN ZOTERO_ITEM CSL_CITATION {"citationID":"a2ku1g7asa7","properties":{"formattedCitation":"[32]","plainCitation":"[32]"},"citationItems":[{"id":546,"uris":["http://zotero.org/groups/1747539/items/U6JY8LZI"],"uri":["http://zotero.org/groups/1747539/items/U6JY8LZI"],"itemData":{"id":546,"type":"article-newspaper","title":"As hydropower dries up, Tanzania moves toward fossil fuels","container-title":"Reuters","source":"Reuters","abstract":"By Kizito MakoyeDAR ES SALAAM (Thomson Reuters Foundation) - As drought continues to cripple its hydropower plants, Tanzania is struggling to produce","URL":"https://www.reuters.com/article/us-tanzania-hydropower-drought/as-hydropower-dries-up-tanzania-moves-toward-fossil-fuels-idUSKBN0UC0SS20151229","issued":{"date-parts":[["2015",12,29]]},"accessed":{"date-parts":[["2017",10,27]]}}}],"schema":"https://github.com/citation-style-language/schema/raw/master/csl-citation.json"} </w:instrText>
      </w:r>
      <w:r>
        <w:fldChar w:fldCharType="separate"/>
      </w:r>
      <w:r w:rsidR="004B0890">
        <w:rPr>
          <w:noProof/>
        </w:rPr>
        <w:t>[32]</w:t>
      </w:r>
      <w:r>
        <w:fldChar w:fldCharType="end"/>
      </w:r>
      <w:r>
        <w:t>. This makes it be the easiest and cheapest way for TANESCO to provide energy to its consumers. Currently, there are two commercialized natural gas projects in Tanzania – the Songo Songo gas field (2004) and Mnazi Bay (2006) pictured in Figure (</w:t>
      </w:r>
      <w:r w:rsidR="005E6CBE">
        <w:t>19</w:t>
      </w:r>
      <w:r w:rsidR="00217D62">
        <w:t>)</w:t>
      </w:r>
      <w:r>
        <w:t xml:space="preserve"> part of the gas from Songo Songo is allocated for use by Songas (a gas to power company) and the rest is marketed by Pan Africa Energy (the operators of the gas field) to TANESCO for power generation and 38 industrial customers in the Dar es Salaam area (cement, steel, textile). Songas also operates a 190 MW gas-fired power plant in Ubongo (a ward of Dar es Salaam). Mnazi Bay supplies 18MW from a gas-fired power plant belonging to TANESCO. There is a gas pipeline from Mnazi Bay to Dar es Salaam that is undergoing expansion to increase its service to residential and industrial customers in the capital.</w:t>
      </w:r>
    </w:p>
    <w:p w14:paraId="395ECB6F" w14:textId="77777777" w:rsidR="0029381D" w:rsidRDefault="0029381D" w:rsidP="0029381D">
      <w:pPr>
        <w:pStyle w:val="Heading3"/>
      </w:pPr>
      <w:bookmarkStart w:id="35" w:name="_Toc497326138"/>
      <w:bookmarkStart w:id="36" w:name="_Toc497389595"/>
      <w:r w:rsidRPr="00B411FD">
        <w:lastRenderedPageBreak/>
        <w:t>Hydropower</w:t>
      </w:r>
      <w:bookmarkEnd w:id="35"/>
      <w:bookmarkEnd w:id="36"/>
      <w:r w:rsidRPr="00B411FD">
        <w:t xml:space="preserve"> </w:t>
      </w:r>
    </w:p>
    <w:p w14:paraId="04AF34B9" w14:textId="1BBA5F20" w:rsidR="0029381D" w:rsidRPr="00635B17" w:rsidRDefault="0029381D" w:rsidP="0029381D">
      <w:r>
        <w:t xml:space="preserve">Around 37% of the total electricity generation is produced through hydropower. There is currently a total installed capacity of 567MW spread out throughout Tanzania </w:t>
      </w:r>
      <w:r>
        <w:fldChar w:fldCharType="begin"/>
      </w:r>
      <w:r w:rsidR="004B0890">
        <w:instrText xml:space="preserve"> ADDIN ZOTERO_ITEM CSL_CITATION {"citationID":"a287j1mblfm","properties":{"formattedCitation":"[30]","plainCitation":"[30]"},"citationItems":[{"id":537,"uris":["http://zotero.org/groups/1747539/items/SUAVAKHY"],"uri":["http://zotero.org/groups/1747539/items/SUAVAKHY"],"itemData":{"id":537,"type":"webpage","title":"TANESCO - Generation","container-title":"TANESCO","URL":"http://www.tanesco.co.tz/index.php/about-us/functions/generation","issued":{"date-parts":[["2017",6]]},"accessed":{"date-parts":[["2017",10,27]]}}}],"schema":"https://github.com/citation-style-language/schema/raw/master/csl-citation.json"} </w:instrText>
      </w:r>
      <w:r>
        <w:fldChar w:fldCharType="separate"/>
      </w:r>
      <w:r w:rsidR="004B0890">
        <w:rPr>
          <w:noProof/>
        </w:rPr>
        <w:t>[30]</w:t>
      </w:r>
      <w:r>
        <w:fldChar w:fldCharType="end"/>
      </w:r>
      <w:r>
        <w:t xml:space="preserve">. While, Hydropower is currently one of the main generators of electricity in Tanzania, TANESCO is trying to shift from reliance on hydropower because of recent droughts that have been occurring for the past few years </w:t>
      </w:r>
      <w:r>
        <w:fldChar w:fldCharType="begin"/>
      </w:r>
      <w:r w:rsidR="004B0890">
        <w:instrText xml:space="preserve"> ADDIN ZOTERO_ITEM CSL_CITATION {"citationID":"a1tc2pke52c","properties":{"formattedCitation":"[32]","plainCitation":"[32]"},"citationItems":[{"id":546,"uris":["http://zotero.org/groups/1747539/items/U6JY8LZI"],"uri":["http://zotero.org/groups/1747539/items/U6JY8LZI"],"itemData":{"id":546,"type":"article-newspaper","title":"As hydropower dries up, Tanzania moves toward fossil fuels","container-title":"Reuters","source":"Reuters","abstract":"By Kizito MakoyeDAR ES SALAAM (Thomson Reuters Foundation) - As drought continues to cripple its hydropower plants, Tanzania is struggling to produce","URL":"https://www.reuters.com/article/us-tanzania-hydropower-drought/as-hydropower-dries-up-tanzania-moves-toward-fossil-fuels-idUSKBN0UC0SS20151229","issued":{"date-parts":[["2015",12,29]]},"accessed":{"date-parts":[["2017",10,27]]}}}],"schema":"https://github.com/citation-style-language/schema/raw/master/csl-citation.json"} </w:instrText>
      </w:r>
      <w:r>
        <w:fldChar w:fldCharType="separate"/>
      </w:r>
      <w:r w:rsidR="004B0890">
        <w:rPr>
          <w:noProof/>
        </w:rPr>
        <w:t>[32]</w:t>
      </w:r>
      <w:r>
        <w:fldChar w:fldCharType="end"/>
      </w:r>
      <w:r>
        <w:t>. In December 2015, the hydropower plants were only operating at 20% of the total installed capacity. In order to compensate for this, TANESCO had to end up importing liquid fuel from neighboring countries and set up Emergency Power Projects</w:t>
      </w:r>
      <w:r w:rsidR="00544AC5">
        <w:t xml:space="preserve"> </w:t>
      </w:r>
      <w:r>
        <w:t xml:space="preserve">(EPP) that could respond to the missing 400 MW of demand. </w:t>
      </w:r>
    </w:p>
    <w:p w14:paraId="5086570D" w14:textId="77777777" w:rsidR="0029381D" w:rsidRDefault="0029381D" w:rsidP="0029381D">
      <w:pPr>
        <w:pStyle w:val="Heading3"/>
      </w:pPr>
      <w:bookmarkStart w:id="37" w:name="_Toc497326139"/>
      <w:bookmarkStart w:id="38" w:name="_Toc497389596"/>
      <w:r>
        <w:t>Liquid Fuel &amp; EPP’s</w:t>
      </w:r>
      <w:bookmarkEnd w:id="37"/>
      <w:bookmarkEnd w:id="38"/>
    </w:p>
    <w:p w14:paraId="4CC67041" w14:textId="6B7C19DF" w:rsidR="0029381D" w:rsidRDefault="0029381D" w:rsidP="0029381D">
      <w:r>
        <w:t xml:space="preserve">Dar es Salaam is a hub for the importing of liquid fuels and electricity generation from these fuels. The Nyakato Plant and the Zuzu Dodoma Diesel Plant are both stationed in Dar es Salaam and they have an installed electricity generation capacity of 6 MW and 63 MW </w:t>
      </w:r>
      <w:r>
        <w:fldChar w:fldCharType="begin"/>
      </w:r>
      <w:r w:rsidR="004B0890">
        <w:instrText xml:space="preserve"> ADDIN ZOTERO_ITEM CSL_CITATION {"citationID":"ab7tjjisll","properties":{"formattedCitation":"[30]","plainCitation":"[30]"},"citationItems":[{"id":537,"uris":["http://zotero.org/groups/1747539/items/SUAVAKHY"],"uri":["http://zotero.org/groups/1747539/items/SUAVAKHY"],"itemData":{"id":537,"type":"webpage","title":"TANESCO - Generation","container-title":"TANESCO","URL":"http://www.tanesco.co.tz/index.php/about-us/functions/generation","issued":{"date-parts":[["2017",6]]},"accessed":{"date-parts":[["2017",10,27]]}}}],"schema":"https://github.com/citation-style-language/schema/raw/master/csl-citation.json"} </w:instrText>
      </w:r>
      <w:r>
        <w:fldChar w:fldCharType="separate"/>
      </w:r>
      <w:r w:rsidR="004B0890">
        <w:rPr>
          <w:noProof/>
        </w:rPr>
        <w:t>[30]</w:t>
      </w:r>
      <w:r>
        <w:fldChar w:fldCharType="end"/>
      </w:r>
      <w:r>
        <w:t>. There are also quite a few off-grid generation plants spread throughout Tanzania that provide around 25.5 MW of installed electricity generation capacity. which  totals to around 7% of the total electricity capacity of TANESCO</w:t>
      </w:r>
      <w:r>
        <w:fldChar w:fldCharType="begin"/>
      </w:r>
      <w:r w:rsidR="004B0890">
        <w:instrText xml:space="preserve"> ADDIN ZOTERO_ITEM CSL_CITATION {"citationID":"a2h6iabkrii","properties":{"formattedCitation":"[30]","plainCitation":"[30]"},"citationItems":[{"id":537,"uris":["http://zotero.org/groups/1747539/items/SUAVAKHY"],"uri":["http://zotero.org/groups/1747539/items/SUAVAKHY"],"itemData":{"id":537,"type":"webpage","title":"TANESCO - Generation","container-title":"TANESCO","URL":"http://www.tanesco.co.tz/index.php/about-us/functions/generation","issued":{"date-parts":[["2017",6]]},"accessed":{"date-parts":[["2017",10,27]]}}}],"schema":"https://github.com/citation-style-language/schema/raw/master/csl-citation.json"} </w:instrText>
      </w:r>
      <w:r>
        <w:fldChar w:fldCharType="separate"/>
      </w:r>
      <w:r w:rsidR="004B0890">
        <w:rPr>
          <w:noProof/>
        </w:rPr>
        <w:t>[30]</w:t>
      </w:r>
      <w:r>
        <w:fldChar w:fldCharType="end"/>
      </w:r>
      <w:r>
        <w:t xml:space="preserve">. Liquid Fuel is usually used in times of drought or whenever there is a high spike in load, that the system cannot produce. </w:t>
      </w:r>
    </w:p>
    <w:p w14:paraId="43CE41DC" w14:textId="77777777" w:rsidR="00E46153" w:rsidRDefault="0029381D" w:rsidP="00E46153">
      <w:pPr>
        <w:rPr>
          <w:rStyle w:val="CommentReference"/>
          <w:rFonts w:asciiTheme="majorHAnsi" w:eastAsiaTheme="majorEastAsia" w:hAnsiTheme="majorHAnsi" w:cstheme="majorBidi"/>
          <w:b/>
          <w:bCs/>
        </w:rPr>
      </w:pPr>
      <w:r>
        <w:t xml:space="preserve">In 2008 &amp; 2009 TANESCO faced a serious drought challenge and were forced to develop EPP’s in order to compensate for the loss in supply. The production and distribution of electricity through EPP’s is very expensive and it makes the price of electricity surge to 40¢/kwh, during times of drought </w:t>
      </w:r>
      <w:r>
        <w:fldChar w:fldCharType="begin"/>
      </w:r>
      <w:r w:rsidR="001D014D">
        <w:instrText xml:space="preserve"> ADDIN ZOTERO_ITEM CSL_CITATION {"citationID":"a4ij4is5ii","properties":{"formattedCitation":"[21]","plainCitation":"[21]"},"citationItems":[{"id":499,"uris":["http://zotero.org/groups/1747539/items/LLEVVDWI"],"uri":["http://zotero.org/groups/1747539/items/LLEVVDWI"],"itemData":{"id":499,"type":"webpage","title":"2015-tanesco-presentation-tansania.pdf","container-title":"Tanzania Electric Supply Company LTD","URL":"https://www.giz.de/fachexpertise/downloads/2015-tanesco-presentation-tansania.pdf","issued":{"date-parts":[["2015"]]},"accessed":{"date-parts":[["2017",10,23]]}}}],"schema":"https://github.com/citation-style-language/schema/raw/master/csl-citation.json"} </w:instrText>
      </w:r>
      <w:r>
        <w:fldChar w:fldCharType="separate"/>
      </w:r>
      <w:r w:rsidR="001D014D">
        <w:rPr>
          <w:noProof/>
        </w:rPr>
        <w:t>[21]</w:t>
      </w:r>
      <w:r>
        <w:fldChar w:fldCharType="end"/>
      </w:r>
      <w:r>
        <w:t>. Obviously, TANESCO is trying to develop sustainable and resilient power generation alternatives that can staunch the need for EPP’s.</w:t>
      </w:r>
      <w:bookmarkStart w:id="39" w:name="_Toc497389597"/>
      <w:bookmarkStart w:id="40" w:name="_Toc497326141"/>
      <w:bookmarkStart w:id="41" w:name="_Toc497326142"/>
    </w:p>
    <w:p w14:paraId="47B4F82E" w14:textId="77777777" w:rsidR="00E46153" w:rsidRDefault="00E46153" w:rsidP="00E46153">
      <w:pPr>
        <w:rPr>
          <w:rStyle w:val="CommentReference"/>
          <w:rFonts w:asciiTheme="majorHAnsi" w:eastAsiaTheme="majorEastAsia" w:hAnsiTheme="majorHAnsi" w:cstheme="majorBidi"/>
          <w:b/>
          <w:bCs/>
        </w:rPr>
      </w:pPr>
    </w:p>
    <w:p w14:paraId="04A1C8FE" w14:textId="77777777" w:rsidR="00E46153" w:rsidRDefault="00E46153" w:rsidP="00E46153">
      <w:pPr>
        <w:rPr>
          <w:rStyle w:val="CommentReference"/>
          <w:rFonts w:asciiTheme="majorHAnsi" w:eastAsiaTheme="majorEastAsia" w:hAnsiTheme="majorHAnsi" w:cstheme="majorBidi"/>
          <w:b/>
          <w:bCs/>
        </w:rPr>
      </w:pPr>
    </w:p>
    <w:p w14:paraId="24692841" w14:textId="5AC1610C" w:rsidR="0029381D" w:rsidRPr="00E46153" w:rsidRDefault="0029381D" w:rsidP="00E46153">
      <w:pPr>
        <w:rPr>
          <w:b/>
        </w:rPr>
      </w:pPr>
      <w:r w:rsidRPr="00E46153">
        <w:rPr>
          <w:b/>
        </w:rPr>
        <w:lastRenderedPageBreak/>
        <w:t xml:space="preserve"> Transmission/ Distribution</w:t>
      </w:r>
      <w:bookmarkEnd w:id="39"/>
      <w:bookmarkEnd w:id="41"/>
    </w:p>
    <w:p w14:paraId="713A1901" w14:textId="77777777" w:rsidR="0029381D" w:rsidRDefault="0029381D" w:rsidP="0029381D">
      <w:pPr>
        <w:rPr>
          <w:rFonts w:cstheme="minorHAnsi"/>
        </w:rPr>
      </w:pPr>
      <w:r>
        <w:rPr>
          <w:rFonts w:cstheme="minorHAnsi"/>
        </w:rPr>
        <w:t xml:space="preserve">The electrical grid transmission and distribution of electricity through Tanzania is handled solely by TANESCO. The </w:t>
      </w:r>
      <w:r w:rsidRPr="00E271E3">
        <w:rPr>
          <w:rFonts w:cstheme="minorHAnsi"/>
        </w:rPr>
        <w:t xml:space="preserve">transmission lines comprise around 5816.17 km from the Iringa – Shinyanga region through the Makambako – Songea region. </w:t>
      </w:r>
      <w:r>
        <w:rPr>
          <w:rFonts w:cstheme="minorHAnsi"/>
        </w:rPr>
        <w:t xml:space="preserve">The total transmission line network has a total span of around 5816 km. However, only 48% of the current is electrified so they are conducting many projects to try to expand electricity access within the city and are conducting some projects to expand the grid to the rural areas. </w:t>
      </w:r>
    </w:p>
    <w:p w14:paraId="5CDE41EF" w14:textId="6192A729" w:rsidR="0029381D" w:rsidRPr="009E5251" w:rsidRDefault="0029381D" w:rsidP="0029381D">
      <w:pPr>
        <w:rPr>
          <w:rFonts w:eastAsia="Times New Roman" w:cstheme="minorHAnsi"/>
          <w:color w:val="000000"/>
          <w:kern w:val="0"/>
          <w:sz w:val="22"/>
          <w:szCs w:val="22"/>
          <w:shd w:val="clear" w:color="auto" w:fill="FFFFFF"/>
          <w:lang w:eastAsia="en-US"/>
        </w:rPr>
      </w:pPr>
      <w:r>
        <w:rPr>
          <w:rFonts w:cstheme="minorHAnsi"/>
        </w:rPr>
        <w:t>One such project is the addition of 220kV transmission lines from Dar es Salaam through the Arusha region</w:t>
      </w:r>
      <w:r w:rsidR="00C710FE">
        <w:rPr>
          <w:rFonts w:cstheme="minorHAnsi"/>
        </w:rPr>
        <w:t xml:space="preserve"> </w:t>
      </w:r>
      <w:r>
        <w:rPr>
          <w:rFonts w:cstheme="minorHAnsi"/>
        </w:rPr>
        <w:fldChar w:fldCharType="begin"/>
      </w:r>
      <w:r w:rsidR="004B0890">
        <w:rPr>
          <w:rFonts w:cstheme="minorHAnsi"/>
        </w:rPr>
        <w:instrText xml:space="preserve"> ADDIN ZOTERO_ITEM CSL_CITATION {"citationID":"a26kvkkut17","properties":{"formattedCitation":"[33]","plainCitation":"[33]"},"citationItems":[{"id":481,"uris":["http://zotero.org/groups/1747539/items/P7N7FA6Z"],"uri":["http://zotero.org/groups/1747539/items/P7N7FA6Z"],"itemData":{"id":481,"type":"webpage","title":"TANESCO - Transmission","container-title":"TANESCO","URL":"http://www.tanesco.co.tz/index.php/about-us/functions/transmission","issued":{"date-parts":[["2017",5]]},"accessed":{"date-parts":[["2017",10,22]]}}}],"schema":"https://github.com/citation-style-language/schema/raw/master/csl-citation.json"} </w:instrText>
      </w:r>
      <w:r>
        <w:rPr>
          <w:rFonts w:cstheme="minorHAnsi"/>
        </w:rPr>
        <w:fldChar w:fldCharType="separate"/>
      </w:r>
      <w:r w:rsidR="004B0890">
        <w:rPr>
          <w:rFonts w:cstheme="minorHAnsi"/>
          <w:noProof/>
        </w:rPr>
        <w:t>[33]</w:t>
      </w:r>
      <w:r>
        <w:rPr>
          <w:rFonts w:cstheme="minorHAnsi"/>
        </w:rPr>
        <w:fldChar w:fldCharType="end"/>
      </w:r>
      <w:r w:rsidR="00C710FE">
        <w:rPr>
          <w:rFonts w:cstheme="minorHAnsi"/>
        </w:rPr>
        <w:t>.</w:t>
      </w:r>
      <w:r>
        <w:rPr>
          <w:rFonts w:eastAsia="Times New Roman" w:cstheme="minorHAnsi"/>
          <w:color w:val="000000"/>
          <w:kern w:val="0"/>
          <w:sz w:val="22"/>
          <w:szCs w:val="22"/>
          <w:shd w:val="clear" w:color="auto" w:fill="FFFFFF"/>
          <w:lang w:eastAsia="en-US"/>
        </w:rPr>
        <w:t xml:space="preserve"> However, </w:t>
      </w:r>
      <w:r>
        <w:rPr>
          <w:rFonts w:eastAsia="Times New Roman" w:cstheme="minorHAnsi"/>
          <w:kern w:val="0"/>
          <w:lang w:eastAsia="en-US"/>
        </w:rPr>
        <w:t xml:space="preserve">while the Tanzanian government is thinking of expanding its electrical grid to provide access to the rural areas of Tanzania, one of the main focuses of TANESCO is to support the production of SPP’s in the region to promote electricity access. </w:t>
      </w:r>
    </w:p>
    <w:p w14:paraId="5594505B" w14:textId="4ADB546A" w:rsidR="0029381D" w:rsidRDefault="0029381D" w:rsidP="0029381D">
      <w:pPr>
        <w:rPr>
          <w:b/>
        </w:rPr>
      </w:pPr>
      <w:r>
        <w:t>The maximum load experienced by the grid from January to June 2017 was around 1046 MW on February 14,2017</w:t>
      </w:r>
      <w:r w:rsidR="00C710FE">
        <w:t xml:space="preserve"> </w:t>
      </w:r>
      <w:r>
        <w:fldChar w:fldCharType="begin"/>
      </w:r>
      <w:r w:rsidR="004B0890">
        <w:instrText xml:space="preserve"> ADDIN ZOTERO_ITEM CSL_CITATION {"citationID":"a20cb6o0j8d","properties":{"formattedCitation":"[33]","plainCitation":"[33]"},"citationItems":[{"id":481,"uris":["http://zotero.org/groups/1747539/items/P7N7FA6Z"],"uri":["http://zotero.org/groups/1747539/items/P7N7FA6Z"],"itemData":{"id":481,"type":"webpage","title":"TANESCO - Transmission","container-title":"TANESCO","URL":"http://www.tanesco.co.tz/index.php/about-us/functions/transmission","issued":{"date-parts":[["2017",5]]},"accessed":{"date-parts":[["2017",10,22]]}}}],"schema":"https://github.com/citation-style-language/schema/raw/master/csl-citation.json"} </w:instrText>
      </w:r>
      <w:r>
        <w:fldChar w:fldCharType="separate"/>
      </w:r>
      <w:r w:rsidR="004B0890">
        <w:rPr>
          <w:noProof/>
        </w:rPr>
        <w:t>[33]</w:t>
      </w:r>
      <w:r>
        <w:fldChar w:fldCharType="end"/>
      </w:r>
      <w:r>
        <w:t>.</w:t>
      </w:r>
      <w:r w:rsidR="00C710FE">
        <w:t xml:space="preserve"> </w:t>
      </w:r>
      <w:r>
        <w:t xml:space="preserve">The total transmission and distribution losses in Tanzania are comparable to its neighbors but significantly higher than countries around the globe. TANESCO has reported losses of 6.12% from 2012-2017, with a 5.12 % loss from January-June 2017 </w:t>
      </w:r>
      <w:r>
        <w:fldChar w:fldCharType="begin"/>
      </w:r>
      <w:r w:rsidR="004B0890">
        <w:instrText xml:space="preserve"> ADDIN ZOTERO_ITEM CSL_CITATION {"citationID":"a2k9vbdlbnf","properties":{"formattedCitation":"[33]","plainCitation":"[33]"},"citationItems":[{"id":481,"uris":["http://zotero.org/groups/1747539/items/P7N7FA6Z"],"uri":["http://zotero.org/groups/1747539/items/P7N7FA6Z"],"itemData":{"id":481,"type":"webpage","title":"TANESCO - Transmission","container-title":"TANESCO","URL":"http://www.tanesco.co.tz/index.php/about-us/functions/transmission","issued":{"date-parts":[["2017",5]]},"accessed":{"date-parts":[["2017",10,22]]}}}],"schema":"https://github.com/citation-style-language/schema/raw/master/csl-citation.json"} </w:instrText>
      </w:r>
      <w:r>
        <w:fldChar w:fldCharType="separate"/>
      </w:r>
      <w:r w:rsidR="004B0890">
        <w:rPr>
          <w:noProof/>
        </w:rPr>
        <w:t>[33]</w:t>
      </w:r>
      <w:r>
        <w:fldChar w:fldCharType="end"/>
      </w:r>
      <w:r>
        <w:t>. This is very interesting because this directly conflicts with the 17% transmission loss that the World Bank reports</w:t>
      </w:r>
      <w:r w:rsidR="00C710FE">
        <w:t xml:space="preserve"> </w:t>
      </w:r>
      <w:r>
        <w:fldChar w:fldCharType="begin"/>
      </w:r>
      <w:r w:rsidR="001D014D">
        <w:instrText xml:space="preserve"> ADDIN ZOTERO_ITEM CSL_CITATION {"citationID":"a2htdij51va","properties":{"formattedCitation":"[9]","plainCitation":"[9]"},"citationItems":[{"id":401,"uris":["http://zotero.org/groups/1747539/items/7SD36VUA"],"uri":["http://zotero.org/groups/1747539/items/7SD36VUA"],"itemData":{"id":401,"type":"article","title":"Sustainable-electricity-pricing-for-Tanzania-EL-20.pdf","URL":"https://www.oxfordenergy.org/wpcms/wp-content/uploads/2016/07/Sustainable-electricity-pricing-for-Tanzania-EL-20.pdf","accessed":{"date-parts":[["2017",10,16]]}}}],"schema":"https://github.com/citation-style-language/schema/raw/master/csl-citation.json"} </w:instrText>
      </w:r>
      <w:r>
        <w:fldChar w:fldCharType="separate"/>
      </w:r>
      <w:r>
        <w:rPr>
          <w:noProof/>
        </w:rPr>
        <w:t>[9]</w:t>
      </w:r>
      <w:r>
        <w:fldChar w:fldCharType="end"/>
      </w:r>
      <w:r>
        <w:t>. Since the World Bank reports are usually more trusted than other sources, this shows under how much pressure TANESCO is in to perform well from foreign investors and government influence.</w:t>
      </w:r>
    </w:p>
    <w:p w14:paraId="1A6BA98E" w14:textId="77777777" w:rsidR="00C710FE" w:rsidRDefault="0029381D" w:rsidP="00C710FE">
      <w:pPr>
        <w:keepNext/>
        <w:ind w:left="720" w:firstLine="0"/>
      </w:pPr>
      <w:r w:rsidRPr="0095697F">
        <w:rPr>
          <w:noProof/>
          <w:lang w:eastAsia="en-US"/>
        </w:rPr>
        <w:lastRenderedPageBreak/>
        <w:drawing>
          <wp:inline distT="0" distB="0" distL="0" distR="0" wp14:anchorId="152D55FF" wp14:editId="0748DCE0">
            <wp:extent cx="5266219" cy="3269445"/>
            <wp:effectExtent l="0" t="0" r="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93240" cy="3286220"/>
                    </a:xfrm>
                    <a:prstGeom prst="rect">
                      <a:avLst/>
                    </a:prstGeom>
                  </pic:spPr>
                </pic:pic>
              </a:graphicData>
            </a:graphic>
          </wp:inline>
        </w:drawing>
      </w:r>
    </w:p>
    <w:p w14:paraId="6259CD4A" w14:textId="6E8B2F71" w:rsidR="0029381D" w:rsidRDefault="00C710FE" w:rsidP="00C710FE">
      <w:pPr>
        <w:pStyle w:val="Caption"/>
      </w:pPr>
      <w:r>
        <w:t xml:space="preserve">Figure </w:t>
      </w:r>
      <w:r w:rsidR="00D97D07">
        <w:fldChar w:fldCharType="begin"/>
      </w:r>
      <w:r w:rsidR="00D97D07">
        <w:instrText xml:space="preserve"> SEQ Figure \* ARABIC </w:instrText>
      </w:r>
      <w:r w:rsidR="00D97D07">
        <w:fldChar w:fldCharType="separate"/>
      </w:r>
      <w:r w:rsidR="004B0890">
        <w:rPr>
          <w:noProof/>
        </w:rPr>
        <w:t>6</w:t>
      </w:r>
      <w:r w:rsidR="00D97D07">
        <w:rPr>
          <w:noProof/>
        </w:rPr>
        <w:fldChar w:fldCharType="end"/>
      </w:r>
      <w:r>
        <w:t xml:space="preserve">: </w:t>
      </w:r>
      <w:r w:rsidRPr="00BE3758">
        <w:t>Transmission grid of Tanzania</w:t>
      </w:r>
      <w:r w:rsidR="005B22E9">
        <w:fldChar w:fldCharType="begin"/>
      </w:r>
      <w:r w:rsidR="005B22E9">
        <w:instrText xml:space="preserve"> ADDIN ZOTERO_ITEM CSL_CITATION {"citationID":"a24siefsqbv","properties":{"formattedCitation":"[21]","plainCitation":"[21]"},"citationItems":[{"id":499,"uris":["http://zotero.org/groups/1747539/items/LLEVVDWI"],"uri":["http://zotero.org/groups/1747539/items/LLEVVDWI"],"itemData":{"id":499,"type":"webpage","title":"2015-tanesco-presentation-tansania.pdf","container-title":"Tanzania Electric Supply Company LTD","URL":"https://www.giz.de/fachexpertise/downloads/2015-tanesco-presentation-tansania.pdf","issued":{"date-parts":[["2015"]]},"accessed":{"date-parts":[["2017",10,23]]}}}],"schema":"https://github.com/citation-style-language/schema/raw/master/csl-citation.json"} </w:instrText>
      </w:r>
      <w:r w:rsidR="005B22E9">
        <w:fldChar w:fldCharType="separate"/>
      </w:r>
      <w:r w:rsidR="005B22E9">
        <w:rPr>
          <w:noProof/>
        </w:rPr>
        <w:t>[21]</w:t>
      </w:r>
      <w:r w:rsidR="005B22E9">
        <w:fldChar w:fldCharType="end"/>
      </w:r>
    </w:p>
    <w:p w14:paraId="2A257689" w14:textId="77777777" w:rsidR="0029381D" w:rsidRDefault="0029381D" w:rsidP="0029381D">
      <w:pPr>
        <w:pStyle w:val="Heading3"/>
      </w:pPr>
      <w:bookmarkStart w:id="42" w:name="_Toc497389598"/>
      <w:r>
        <w:t>Small Power Projects-Minigrid</w:t>
      </w:r>
      <w:bookmarkEnd w:id="40"/>
      <w:bookmarkEnd w:id="42"/>
    </w:p>
    <w:p w14:paraId="7A4139C3" w14:textId="426B029E" w:rsidR="0029381D" w:rsidRDefault="0029381D" w:rsidP="0029381D">
      <w:r>
        <w:t>In 2009, in the effort of decentralizing the energy grid and promoting entrepreneurship and private investment in the areas of solar &amp; wind generation, the government of Tanzania approved the SPP framework. This basically entails that companies that are planning to generate around 0.1MW to 10MW through the use of solar PV, biomass/biofuel, wind &amp; hydro are encouraged to create their own power generation and sell to TANESCO. The current amount of SPP’s in Tanzania are somewhere around 10 % of the total grid’s capacity for them</w:t>
      </w:r>
      <w:r w:rsidR="00C710FE">
        <w:t xml:space="preserve"> </w:t>
      </w:r>
      <w:r>
        <w:fldChar w:fldCharType="begin"/>
      </w:r>
      <w:r w:rsidR="001D014D">
        <w:instrText xml:space="preserve"> ADDIN ZOTERO_ITEM CSL_CITATION {"citationID":"a5rqrapgcp","properties":{"formattedCitation":"[24]","plainCitation":"[24]"},"citationItems":[{"id":362,"uris":["http://zotero.org/groups/1747539/items/WQCSMYQK"],"uri":["http://zotero.org/groups/1747539/items/WQCSMYQK"],"itemData":{"id":362,"type":"webpage","title":"Tanzania Energy Situation - energypedia.info","URL":"https://energypedia.info/wiki/Tanzania_Energy_Situation","accessed":{"date-parts":[["2017",10,12]]}}}],"schema":"https://github.com/citation-style-language/schema/raw/master/csl-citation.json"} </w:instrText>
      </w:r>
      <w:r>
        <w:fldChar w:fldCharType="separate"/>
      </w:r>
      <w:r w:rsidR="001D014D">
        <w:rPr>
          <w:noProof/>
        </w:rPr>
        <w:t>[24]</w:t>
      </w:r>
      <w:r>
        <w:fldChar w:fldCharType="end"/>
      </w:r>
      <w:r>
        <w:t xml:space="preserve">. </w:t>
      </w:r>
    </w:p>
    <w:p w14:paraId="3351DF6F" w14:textId="7F28D8A1" w:rsidR="0029381D" w:rsidRPr="00170DB8" w:rsidRDefault="0029381D" w:rsidP="0029381D">
      <w:r>
        <w:t xml:space="preserve">While TANESCO is trying to foster entrepreneurial growth and foreign investment in this industry, it has not been very successful because there are several unappealing aspects to being an SPP in Tanzania. For example, SPP’s tariffs are determined by the avoided cost of TANESCO’s avoided costs, which might be annoying for developing firms because they might need extra revenue during the initial phases. Another drawback for many foreign investors is that the energy tariff is paid in the local currency which is constantly depreciating vs the US dollar </w:t>
      </w:r>
      <w:r>
        <w:lastRenderedPageBreak/>
        <w:t xml:space="preserve">which is mostly stable. The Tanzanian Shilling has depricated20 % from 2009-2015 </w:t>
      </w:r>
      <w:r>
        <w:fldChar w:fldCharType="begin"/>
      </w:r>
      <w:r w:rsidR="004B0890">
        <w:instrText xml:space="preserve"> ADDIN ZOTERO_ITEM CSL_CITATION {"citationID":"a20uoqtkkdi","properties":{"formattedCitation":"[29]","plainCitation":"[29]"},"citationItems":[{"id":500,"uris":["http://zotero.org/groups/1747539/items/R9527HYE"],"uri":["http://zotero.org/groups/1747539/items/R9527HYE"],"itemData":{"id":500,"type":"post-weblog","title":"Renewable Energy Potential – RECP","container-title":"RECP","URL":"https://www.africa-eu-renewables.org/market-information/tanzania/tanzania-renewable-energy-potential/","issued":{"date-parts":[["2017",10]]},"accessed":{"date-parts":[["2017",10,23]]}}}],"schema":"https://github.com/citation-style-language/schema/raw/master/csl-citation.json"} </w:instrText>
      </w:r>
      <w:r>
        <w:fldChar w:fldCharType="separate"/>
      </w:r>
      <w:r w:rsidR="004B0890">
        <w:rPr>
          <w:noProof/>
        </w:rPr>
        <w:t>[29]</w:t>
      </w:r>
      <w:r>
        <w:fldChar w:fldCharType="end"/>
      </w:r>
      <w:r>
        <w:t>. In particular, renewable SPP’s like solar and wind, have a high barrier of entry for foreign investors and the low tariff’s and foreign currency depreciation do not entice them to invest in SPP’s in the Tanzanian energy market.</w:t>
      </w:r>
    </w:p>
    <w:p w14:paraId="66F566E2" w14:textId="77777777" w:rsidR="0029381D" w:rsidRDefault="0029381D" w:rsidP="0029381D">
      <w:pPr>
        <w:jc w:val="center"/>
        <w:rPr>
          <w:rFonts w:asciiTheme="majorHAnsi" w:eastAsiaTheme="majorEastAsia" w:hAnsiTheme="majorHAnsi" w:cstheme="majorBidi"/>
          <w:b/>
        </w:rPr>
      </w:pPr>
      <w:r w:rsidRPr="00BB3657">
        <w:rPr>
          <w:rFonts w:asciiTheme="majorHAnsi" w:hAnsiTheme="majorHAnsi" w:cstheme="majorHAnsi"/>
          <w:b/>
          <w:noProof/>
          <w:lang w:eastAsia="en-US"/>
        </w:rPr>
        <w:drawing>
          <wp:inline distT="0" distB="0" distL="0" distR="0" wp14:anchorId="114E2A8F" wp14:editId="7EC377BA">
            <wp:extent cx="2929869" cy="4434348"/>
            <wp:effectExtent l="0" t="0" r="0" b="10795"/>
            <wp:docPr id="31" name="Picture 31" descr="/Users/josed.sotorivera/Desktop/Screen Shot 2017-10-23 at 7.20.21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sers/josed.sotorivera/Desktop/Screen Shot 2017-10-23 at 7.20.21 AM.png"/>
                    <pic:cNvPicPr>
                      <a:picLocks noChangeAspect="1" noChangeArrowheads="1"/>
                    </pic:cNvPicPr>
                  </pic:nvPicPr>
                  <pic:blipFill rotWithShape="1">
                    <a:blip r:embed="rId16">
                      <a:extLst>
                        <a:ext uri="{28A0092B-C50C-407E-A947-70E740481C1C}">
                          <a14:useLocalDpi xmlns:a14="http://schemas.microsoft.com/office/drawing/2010/main" val="0"/>
                        </a:ext>
                      </a:extLst>
                    </a:blip>
                    <a:srcRect t="8299" r="16606" b="2575"/>
                    <a:stretch/>
                  </pic:blipFill>
                  <pic:spPr bwMode="auto">
                    <a:xfrm>
                      <a:off x="0" y="0"/>
                      <a:ext cx="2940100" cy="4449833"/>
                    </a:xfrm>
                    <a:prstGeom prst="rect">
                      <a:avLst/>
                    </a:prstGeom>
                    <a:noFill/>
                    <a:ln>
                      <a:noFill/>
                    </a:ln>
                    <a:extLst>
                      <a:ext uri="{53640926-AAD7-44D8-BBD7-CCE9431645EC}">
                        <a14:shadowObscured xmlns:a14="http://schemas.microsoft.com/office/drawing/2010/main"/>
                      </a:ext>
                    </a:extLst>
                  </pic:spPr>
                </pic:pic>
              </a:graphicData>
            </a:graphic>
          </wp:inline>
        </w:drawing>
      </w:r>
    </w:p>
    <w:p w14:paraId="6F78E9D4" w14:textId="0DEBF489" w:rsidR="0029381D" w:rsidRPr="00BB3657" w:rsidRDefault="0029381D" w:rsidP="0029381D">
      <w:pPr>
        <w:pStyle w:val="Caption"/>
        <w:rPr>
          <w:rFonts w:asciiTheme="majorHAnsi" w:eastAsiaTheme="majorEastAsia" w:hAnsiTheme="majorHAnsi" w:cstheme="majorBidi"/>
          <w:b/>
          <w:bCs/>
        </w:rPr>
      </w:pPr>
      <w:bookmarkStart w:id="43" w:name="_Ref497405627"/>
      <w:r>
        <w:t xml:space="preserve">Table </w:t>
      </w:r>
      <w:r w:rsidR="00D97D07">
        <w:fldChar w:fldCharType="begin"/>
      </w:r>
      <w:r w:rsidR="00D97D07">
        <w:instrText xml:space="preserve"> SEQ Table \* ARABIC </w:instrText>
      </w:r>
      <w:r w:rsidR="00D97D07">
        <w:fldChar w:fldCharType="separate"/>
      </w:r>
      <w:r>
        <w:rPr>
          <w:noProof/>
        </w:rPr>
        <w:t>1</w:t>
      </w:r>
      <w:r w:rsidR="00D97D07">
        <w:rPr>
          <w:noProof/>
        </w:rPr>
        <w:fldChar w:fldCharType="end"/>
      </w:r>
      <w:bookmarkEnd w:id="43"/>
      <w:r>
        <w:t>: Isolated power stations in Tanzania</w:t>
      </w:r>
      <w:r w:rsidR="005B22E9">
        <w:fldChar w:fldCharType="begin"/>
      </w:r>
      <w:r w:rsidR="005B22E9">
        <w:instrText xml:space="preserve"> ADDIN ZOTERO_ITEM CSL_CITATION {"citationID":"a2qor510275","properties":{"formattedCitation":"[24]","plainCitation":"[24]"},"citationItems":[{"id":362,"uris":["http://zotero.org/groups/1747539/items/WQCSMYQK"],"uri":["http://zotero.org/groups/1747539/items/WQCSMYQK"],"itemData":{"id":362,"type":"webpage","title":"Tanzania Energy Situation - energypedia.info","URL":"https://energypedia.info/wiki/Tanzania_Energy_Situation","accessed":{"date-parts":[["2017",10,12]]}}}],"schema":"https://github.com/citation-style-language/schema/raw/master/csl-citation.json"} </w:instrText>
      </w:r>
      <w:r w:rsidR="005B22E9">
        <w:fldChar w:fldCharType="separate"/>
      </w:r>
      <w:r w:rsidR="005B22E9">
        <w:rPr>
          <w:noProof/>
        </w:rPr>
        <w:t>[24]</w:t>
      </w:r>
      <w:r w:rsidR="005B22E9">
        <w:fldChar w:fldCharType="end"/>
      </w:r>
    </w:p>
    <w:p w14:paraId="0CAF6247" w14:textId="77777777" w:rsidR="0029381D" w:rsidRPr="005D3EE7" w:rsidRDefault="0029381D" w:rsidP="0029381D">
      <w:pPr>
        <w:ind w:firstLine="0"/>
      </w:pPr>
    </w:p>
    <w:p w14:paraId="3F5A05CD" w14:textId="77777777" w:rsidR="0029381D" w:rsidRDefault="0029381D" w:rsidP="0029381D">
      <w:pPr>
        <w:pStyle w:val="Heading1"/>
      </w:pPr>
      <w:bookmarkStart w:id="44" w:name="_Toc497326143"/>
      <w:bookmarkStart w:id="45" w:name="_Toc497389599"/>
      <w:r>
        <w:t>Energy End Uses</w:t>
      </w:r>
      <w:bookmarkEnd w:id="44"/>
      <w:bookmarkEnd w:id="45"/>
    </w:p>
    <w:p w14:paraId="7B9D524D" w14:textId="02D603D2" w:rsidR="0029381D" w:rsidRDefault="0029381D" w:rsidP="0029381D">
      <w:r>
        <w:t xml:space="preserve">Discussion in previous sections illustrates the economic, demographic, regulatory, and infrastructure challenges faced by the population of Dar es Salaam related to energy use. Consequentially, it should not be surprising that the per-capita annual energy use of the residents </w:t>
      </w:r>
      <w:r>
        <w:lastRenderedPageBreak/>
        <w:t>is a mere 40 GJ</w:t>
      </w:r>
      <w:r w:rsidRPr="00E46153">
        <w:rPr>
          <w:rStyle w:val="FootnoteReference"/>
        </w:rPr>
        <w:footnoteReference w:id="2"/>
      </w:r>
      <w:r>
        <w:t xml:space="preserve">, as compared to 290 GJ for the United States </w:t>
      </w:r>
      <w:r>
        <w:fldChar w:fldCharType="begin"/>
      </w:r>
      <w:r w:rsidR="001D014D">
        <w:instrText xml:space="preserve"> ADDIN ZOTERO_ITEM CSL_CITATION {"citationID":"a1tvtkllqoh","properties":{"formattedCitation":"[34]","plainCitation":"[34]"},"citationItems":[{"id":431,"uris":["http://zotero.org/groups/1747539/items/LRQR6T6K"],"uri":["http://zotero.org/groups/1747539/items/LRQR6T6K"],"itemData":{"id":431,"type":"webpage","title":"International Energy Agency, Statistics: United States","URL":"https://www.iea.org/statistics/statisticssearch/report/?country=USA=&amp;product=balances","author":[{"family":"International Energy Agency","given":""}],"accessed":{"date-parts":[["2017",10,21]]}}}],"schema":"https://github.com/citation-style-language/schema/raw/master/csl-citation.json"} </w:instrText>
      </w:r>
      <w:r>
        <w:fldChar w:fldCharType="separate"/>
      </w:r>
      <w:r>
        <w:rPr>
          <w:noProof/>
        </w:rPr>
        <w:t>[34]</w:t>
      </w:r>
      <w:r>
        <w:fldChar w:fldCharType="end"/>
      </w:r>
      <w:r>
        <w:t xml:space="preserve">. Note that the Dar es Salaam per-capita energy use is significantly higher than that of Tanzania (21 GJ) </w:t>
      </w:r>
      <w:r>
        <w:fldChar w:fldCharType="begin"/>
      </w:r>
      <w:r w:rsidR="001D014D">
        <w:instrText xml:space="preserve"> ADDIN ZOTERO_ITEM CSL_CITATION {"citationID":"xpYzP2t8","properties":{"formattedCitation":"[35]","plainCitation":"[35]"},"citationItems":[{"id":327,"uris":["http://zotero.org/groups/1747539/items/MYMA4J2V"],"uri":["http://zotero.org/groups/1747539/items/MYMA4J2V"],"itemData":{"id":327,"type":"webpage","title":"International Energy Agency, Statistics: Tanzania","URL":"https://www.iea.org/statistics/statisticssearch/report/?year=2015&amp;country=Tanzania&amp;product=Indicators","author":[{"family":"International Energy Agency","given":""}],"accessed":{"date-parts":[["2017",10,7]]}}}],"schema":"https://github.com/citation-style-language/schema/raw/master/csl-citation.json"} </w:instrText>
      </w:r>
      <w:r>
        <w:fldChar w:fldCharType="separate"/>
      </w:r>
      <w:r w:rsidR="004A1E13">
        <w:rPr>
          <w:noProof/>
        </w:rPr>
        <w:t>[35]</w:t>
      </w:r>
      <w:r>
        <w:fldChar w:fldCharType="end"/>
      </w:r>
      <w:r>
        <w:t>, an indication of the energy access issues prevalent throughout rural Tanzania.</w:t>
      </w:r>
    </w:p>
    <w:p w14:paraId="5D6B4317" w14:textId="77777777" w:rsidR="0029381D" w:rsidRDefault="0029381D" w:rsidP="0029381D">
      <w:r>
        <w:t xml:space="preserve">Energy use by sector is shown in </w:t>
      </w:r>
      <w:r>
        <w:fldChar w:fldCharType="begin"/>
      </w:r>
      <w:r>
        <w:instrText xml:space="preserve"> REF _Ref495842105 \h </w:instrText>
      </w:r>
      <w:r>
        <w:fldChar w:fldCharType="separate"/>
      </w:r>
      <w:r>
        <w:t xml:space="preserve">Figure </w:t>
      </w:r>
      <w:r>
        <w:rPr>
          <w:noProof/>
        </w:rPr>
        <w:t>6</w:t>
      </w:r>
      <w:r>
        <w:fldChar w:fldCharType="end"/>
      </w:r>
      <w:r>
        <w:t xml:space="preserve"> below. The primary drivers of energy use in Dar es Salaam are residential consumption (dominated by biomass combustion for food preparation), local industry, and transportation, with other sectors contributing insignificant use.</w:t>
      </w:r>
    </w:p>
    <w:p w14:paraId="76F9B194" w14:textId="77777777" w:rsidR="0029381D" w:rsidRDefault="0029381D" w:rsidP="0029381D">
      <w:pPr>
        <w:keepNext/>
        <w:ind w:firstLine="0"/>
        <w:jc w:val="center"/>
      </w:pPr>
      <w:bookmarkStart w:id="46" w:name="OLE_LINK1"/>
      <w:bookmarkStart w:id="47" w:name="OLE_LINK2"/>
      <w:r>
        <w:rPr>
          <w:noProof/>
          <w:lang w:eastAsia="en-US"/>
        </w:rPr>
        <w:drawing>
          <wp:inline distT="0" distB="0" distL="0" distR="0" wp14:anchorId="2BD51B39" wp14:editId="29822EE7">
            <wp:extent cx="5740886" cy="2336165"/>
            <wp:effectExtent l="0" t="0" r="0" b="63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41E6E01" w14:textId="77777777" w:rsidR="0029381D" w:rsidRDefault="0029381D" w:rsidP="0029381D">
      <w:pPr>
        <w:pStyle w:val="Caption"/>
      </w:pPr>
      <w:bookmarkStart w:id="48" w:name="_Ref495842105"/>
      <w:r>
        <w:t xml:space="preserve">Figure </w:t>
      </w:r>
      <w:r w:rsidR="00D97D07">
        <w:fldChar w:fldCharType="begin"/>
      </w:r>
      <w:r w:rsidR="00D97D07">
        <w:instrText xml:space="preserve"> SEQ Figure \* ARABIC </w:instrText>
      </w:r>
      <w:r w:rsidR="00D97D07">
        <w:fldChar w:fldCharType="separate"/>
      </w:r>
      <w:r w:rsidR="004B0890">
        <w:rPr>
          <w:noProof/>
        </w:rPr>
        <w:t>7</w:t>
      </w:r>
      <w:r w:rsidR="00D97D07">
        <w:rPr>
          <w:noProof/>
        </w:rPr>
        <w:fldChar w:fldCharType="end"/>
      </w:r>
      <w:bookmarkEnd w:id="48"/>
      <w:r>
        <w:t>: Dar es Salaam Energy Use by Sector</w:t>
      </w:r>
    </w:p>
    <w:bookmarkEnd w:id="46"/>
    <w:bookmarkEnd w:id="47"/>
    <w:p w14:paraId="7E6F0449" w14:textId="77777777" w:rsidR="0029381D" w:rsidRDefault="0029381D" w:rsidP="0029381D">
      <w:r>
        <w:t>The sections below provide a more detailed review of the various end-uses of energy. A prevalent theme which cuts across the sectors reviewed is the ingenuity and resilience of residents in the face of energy scarcity and poor infrastructure: from harvesting biomass for charcoal conversion, to backyard gardens and livestock; from informal industries that excel at repurposing and refurbishing, to microbuses overflowing with passengers and goods. The people of Dar es Salaam excel at making the most of the limited energy resources available to them.</w:t>
      </w:r>
    </w:p>
    <w:p w14:paraId="04046241" w14:textId="77777777" w:rsidR="0029381D" w:rsidRDefault="0029381D" w:rsidP="0029381D">
      <w:pPr>
        <w:pStyle w:val="Heading2"/>
      </w:pPr>
    </w:p>
    <w:p w14:paraId="373A034C" w14:textId="77777777" w:rsidR="0029381D" w:rsidRPr="00C31D30" w:rsidRDefault="0029381D" w:rsidP="0029381D">
      <w:pPr>
        <w:pStyle w:val="Heading2"/>
      </w:pPr>
      <w:bookmarkStart w:id="49" w:name="_Toc497326144"/>
      <w:bookmarkStart w:id="50" w:name="_Toc497389600"/>
      <w:r>
        <w:t>Transportation</w:t>
      </w:r>
      <w:bookmarkEnd w:id="49"/>
      <w:bookmarkEnd w:id="50"/>
    </w:p>
    <w:p w14:paraId="479D507A" w14:textId="0F9D0FB8" w:rsidR="0029381D" w:rsidRDefault="0029381D" w:rsidP="0029381D">
      <w:r>
        <w:rPr>
          <w:noProof/>
          <w:lang w:eastAsia="en-US"/>
        </w:rPr>
        <mc:AlternateContent>
          <mc:Choice Requires="wpg">
            <w:drawing>
              <wp:anchor distT="0" distB="0" distL="114300" distR="114300" simplePos="0" relativeHeight="251658241" behindDoc="0" locked="0" layoutInCell="1" allowOverlap="1" wp14:anchorId="024E1B8E" wp14:editId="0983BC94">
                <wp:simplePos x="0" y="0"/>
                <wp:positionH relativeFrom="column">
                  <wp:posOffset>3904615</wp:posOffset>
                </wp:positionH>
                <wp:positionV relativeFrom="paragraph">
                  <wp:posOffset>2438101</wp:posOffset>
                </wp:positionV>
                <wp:extent cx="1961515" cy="3696972"/>
                <wp:effectExtent l="0" t="0" r="19685" b="11430"/>
                <wp:wrapThrough wrapText="bothSides">
                  <wp:wrapPolygon edited="0">
                    <wp:start x="0" y="0"/>
                    <wp:lineTo x="0" y="21518"/>
                    <wp:lineTo x="21537" y="21518"/>
                    <wp:lineTo x="21537" y="0"/>
                    <wp:lineTo x="0" y="0"/>
                  </wp:wrapPolygon>
                </wp:wrapThrough>
                <wp:docPr id="13" name="Group 13"/>
                <wp:cNvGraphicFramePr/>
                <a:graphic xmlns:a="http://schemas.openxmlformats.org/drawingml/2006/main">
                  <a:graphicData uri="http://schemas.microsoft.com/office/word/2010/wordprocessingGroup">
                    <wpg:wgp>
                      <wpg:cNvGrpSpPr/>
                      <wpg:grpSpPr>
                        <a:xfrm>
                          <a:off x="0" y="0"/>
                          <a:ext cx="1961515" cy="3696972"/>
                          <a:chOff x="0" y="0"/>
                          <a:chExt cx="1961515" cy="3696972"/>
                        </a:xfrm>
                      </wpg:grpSpPr>
                      <wpg:graphicFrame>
                        <wpg:cNvPr id="8" name="Chart 8"/>
                        <wpg:cNvFrPr/>
                        <wpg:xfrm>
                          <a:off x="0" y="0"/>
                          <a:ext cx="1961515" cy="3197225"/>
                        </wpg:xfrm>
                        <a:graphic>
                          <a:graphicData uri="http://schemas.openxmlformats.org/drawingml/2006/chart">
                            <c:chart xmlns:c="http://schemas.openxmlformats.org/drawingml/2006/chart" xmlns:r="http://schemas.openxmlformats.org/officeDocument/2006/relationships" r:id="rId18"/>
                          </a:graphicData>
                        </a:graphic>
                      </wpg:graphicFrame>
                      <wps:wsp>
                        <wps:cNvPr id="9" name="Text Box 9"/>
                        <wps:cNvSpPr txBox="1"/>
                        <wps:spPr>
                          <a:xfrm>
                            <a:off x="0" y="3248662"/>
                            <a:ext cx="1961515" cy="448310"/>
                          </a:xfrm>
                          <a:prstGeom prst="rect">
                            <a:avLst/>
                          </a:prstGeom>
                          <a:solidFill>
                            <a:prstClr val="white"/>
                          </a:solidFill>
                          <a:ln>
                            <a:noFill/>
                          </a:ln>
                          <a:effectLst/>
                        </wps:spPr>
                        <wps:txbx>
                          <w:txbxContent>
                            <w:p w14:paraId="34C0CC02" w14:textId="77777777" w:rsidR="00062978" w:rsidRPr="0040120C" w:rsidRDefault="00062978" w:rsidP="0029381D">
                              <w:pPr>
                                <w:pStyle w:val="Caption"/>
                              </w:pPr>
                              <w:r>
                                <w:t xml:space="preserve">Figure </w:t>
                              </w:r>
                              <w:r w:rsidR="00D97D07">
                                <w:fldChar w:fldCharType="begin"/>
                              </w:r>
                              <w:r w:rsidR="00D97D07">
                                <w:instrText xml:space="preserve"> SEQ Figure \* ARABIC </w:instrText>
                              </w:r>
                              <w:r w:rsidR="00D97D07">
                                <w:fldChar w:fldCharType="separate"/>
                              </w:r>
                              <w:r>
                                <w:rPr>
                                  <w:noProof/>
                                </w:rPr>
                                <w:t>2</w:t>
                              </w:r>
                              <w:r w:rsidR="00D97D07">
                                <w:rPr>
                                  <w:noProof/>
                                </w:rPr>
                                <w:fldChar w:fldCharType="end"/>
                              </w:r>
                              <w:r>
                                <w:t xml:space="preserve">: </w:t>
                              </w:r>
                              <w:r w:rsidRPr="00FD268A">
                                <w:t>Dar es Salaam</w:t>
                              </w:r>
                              <w:r>
                                <w:t xml:space="preserve"> </w:t>
                              </w:r>
                              <w:r w:rsidRPr="00FD268A">
                                <w:t xml:space="preserve">Road Vehicle Composition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24E1B8E" id="Group 13" o:spid="_x0000_s1026" style="position:absolute;left:0;text-align:left;margin-left:307.45pt;margin-top:192pt;width:154.45pt;height:291.1pt;z-index:251658241" coordsize="1961515,3696972" o:gfxdata="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8" o:spid="_x0000_s1027" type="#_x0000_t75" style="position:absolute;left:-6096;top:-6096;width:1975104;height:320649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">
                  <v:imagedata r:id="rId21" o:title=""/>
                  <o:lock v:ext="edit" aspectratio="f"/>
                </v:shape>
                <v:shapetype id="_x0000_t202" coordsize="21600,21600" o:spt="202" path="m0,0l0,21600,21600,21600,21600,0xe">
                  <v:stroke joinstyle="miter"/>
                  <v:path gradientshapeok="t" o:connecttype="rect"/>
                </v:shapetype>
                <v:shape id="Text Box 9" o:spid="_x0000_s1028" type="#_x0000_t202" style="position:absolute;top:3248662;width:1961515;height:4483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oMiixQAA&#10;ANoAAAAPAAAAZHJzL2Rvd25yZXYueG1sRI9BawIxFITvQv9DeAUvotm2IroaRaRC24t068XbY/Pc&#10;rN28LElWt/++KRQ8DjPzDbPa9LYRV/KhdqzgaZKBIC6drrlScPzaj+cgQkTW2DgmBT8UYLN+GKww&#10;1+7Gn3QtYiUShEOOCkyMbS5lKA1ZDBPXEifv7LzFmKSvpPZ4S3DbyOcsm0mLNacFgy3tDJXfRWcV&#10;HKangxl159eP7fTFvx+73exSFUoNH/vtEkSkPt7D/+03rWABf1fSDZDr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KgyKLFAAAA2gAAAA8AAAAAAAAAAAAAAAAAlwIAAGRycy9k&#10;b3ducmV2LnhtbFBLBQYAAAAABAAEAPUAAACJAwAAAAA=&#10;" stroked="f">
                  <v:textbox style="mso-fit-shape-to-text:t" inset="0,0,0,0">
                    <w:txbxContent>
                      <w:p w14:paraId="34C0CC02" w14:textId="77777777" w:rsidR="00062978" w:rsidRPr="0040120C" w:rsidRDefault="00062978" w:rsidP="0029381D">
                        <w:pPr>
                          <w:pStyle w:val="Caption"/>
                        </w:pPr>
                        <w:r>
                          <w:t xml:space="preserve">Figure </w:t>
                        </w:r>
                        <w:fldSimple w:instr=" SEQ Figure \* ARABIC ">
                          <w:r>
                            <w:rPr>
                              <w:noProof/>
                            </w:rPr>
                            <w:t>2</w:t>
                          </w:r>
                        </w:fldSimple>
                        <w:r>
                          <w:t xml:space="preserve">: </w:t>
                        </w:r>
                        <w:r w:rsidRPr="00FD268A">
                          <w:t>Dar es Salaam</w:t>
                        </w:r>
                        <w:r>
                          <w:t xml:space="preserve"> </w:t>
                        </w:r>
                        <w:r w:rsidRPr="00FD268A">
                          <w:t xml:space="preserve">Road Vehicle Composition </w:t>
                        </w:r>
                      </w:p>
                    </w:txbxContent>
                  </v:textbox>
                </v:shape>
                <w10:wrap type="through"/>
              </v:group>
            </w:pict>
          </mc:Fallback>
        </mc:AlternateContent>
      </w:r>
      <w:r>
        <w:t xml:space="preserve">The transport sector of Tanzania uses a large portion of the nation’s petroleum: 88% of all oil products in Tanzania </w:t>
      </w:r>
      <w:r>
        <w:fldChar w:fldCharType="begin"/>
      </w:r>
      <w:r w:rsidR="001D014D">
        <w:instrText xml:space="preserve"> ADDIN ZOTERO_ITEM CSL_CITATION {"citationID":"a1mc864kbo2","properties":{"formattedCitation":"[35]","plainCitation":"[35]"},"citationItems":[{"id":327,"uris":["http://zotero.org/groups/1747539/items/MYMA4J2V"],"uri":["http://zotero.org/groups/1747539/items/MYMA4J2V"],"itemData":{"id":327,"type":"webpage","title":"International Energy Agency, Statistics: Tanzania","URL":"https://www.iea.org/statistics/statisticssearch/report/?year=2015&amp;country=Tanzania&amp;product=Indicators","author":[{"family":"International Energy Agency","given":""}],"accessed":{"date-parts":[["2017",10,7]]}}}],"schema":"https://github.com/citation-style-language/schema/raw/master/csl-citation.json"} </w:instrText>
      </w:r>
      <w:r>
        <w:fldChar w:fldCharType="separate"/>
      </w:r>
      <w:r w:rsidR="004A1E13">
        <w:rPr>
          <w:noProof/>
        </w:rPr>
        <w:t>[35]</w:t>
      </w:r>
      <w:r>
        <w:fldChar w:fldCharType="end"/>
      </w:r>
      <w:r>
        <w:t xml:space="preserve"> and roughly the same proportion in Dar es Salaam, which accounts for 42% and 35% of all the gasoline and diesel sold in Tanzania, respectively. Further, i</w:t>
      </w:r>
      <w:r w:rsidR="00541665">
        <w:t>t</w:t>
      </w:r>
      <w:r>
        <w:t xml:space="preserve"> i</w:t>
      </w:r>
      <w:r w:rsidR="00541665">
        <w:t>s</w:t>
      </w:r>
      <w:r>
        <w:t xml:space="preserve"> believed that almost half of the nation’s total road vehicles are present in Dar es Salaam </w:t>
      </w:r>
      <w:r>
        <w:fldChar w:fldCharType="begin"/>
      </w:r>
      <w:r w:rsidR="001D014D">
        <w:instrText xml:space="preserve"> ADDIN ZOTERO_ITEM CSL_CITATION {"citationID":"a1r0d49vcd","properties":{"formattedCitation":"[36, p. 1]","plainCitation":"[36, p. 1]"},"citationItems":[{"id":443,"uris":["http://zotero.org/groups/1747539/items/8SK3EFQ4"],"uri":["http://zotero.org/groups/1747539/items/8SK3EFQ4"],"itemData":{"id":443,"type":"article-journal","title":"Transport and vehicle characteristics in the city of Dar es Salaam, Tanzania","container-title":"SATC 2004","source":"Google Scholar","author":[{"family":"Wilson","given":"L."},{"family":"Gashaza","given":"J. R."}],"issued":{"date-parts":[["2004"]]}},"locator":"1"}],"schema":"https://github.com/citation-style-language/schema/raw/master/csl-citation.json"} </w:instrText>
      </w:r>
      <w:r>
        <w:fldChar w:fldCharType="separate"/>
      </w:r>
      <w:r w:rsidR="004A1E13">
        <w:rPr>
          <w:noProof/>
        </w:rPr>
        <w:t>[36, p. 1]</w:t>
      </w:r>
      <w:r>
        <w:fldChar w:fldCharType="end"/>
      </w:r>
      <w:r>
        <w:t xml:space="preserve">. This study considers only energy consumed for only intra-city transportation; thus, transit which originates or terminates beyond the municipal boundary, such as transport by rail, plane, long-haul cargo truck or bus, and ship is disregarded. Further study of national and international travel from Dar es Salaam should begin with an analysis of </w:t>
      </w:r>
      <w:r w:rsidRPr="001C5EE3">
        <w:t xml:space="preserve">Dar es Salaam International Airport; </w:t>
      </w:r>
      <w:r>
        <w:t xml:space="preserve">the city’s </w:t>
      </w:r>
      <w:r w:rsidRPr="001C5EE3">
        <w:t xml:space="preserve">port </w:t>
      </w:r>
      <w:r>
        <w:t xml:space="preserve">and associated </w:t>
      </w:r>
      <w:r w:rsidRPr="001C5EE3">
        <w:t xml:space="preserve">container terminal; </w:t>
      </w:r>
      <w:r>
        <w:t xml:space="preserve">and the </w:t>
      </w:r>
      <w:r w:rsidRPr="001C5EE3">
        <w:t>railway lines</w:t>
      </w:r>
      <w:r>
        <w:t>,</w:t>
      </w:r>
      <w:r w:rsidRPr="001C5EE3">
        <w:t xml:space="preserve"> Tanzania Zambia Railway Authority (TAZARA) and Tanzania Railways Corporation (TRC)</w:t>
      </w:r>
      <w:r>
        <w:t xml:space="preserve"> </w:t>
      </w:r>
      <w:r>
        <w:fldChar w:fldCharType="begin"/>
      </w:r>
      <w:r w:rsidR="001D014D">
        <w:instrText xml:space="preserve"> ADDIN ZOTERO_ITEM CSL_CITATION {"citationID":"abh7l70btn","properties":{"formattedCitation":"[36, p. 413]","plainCitation":"[36, p. 413]"},"citationItems":[{"id":443,"uris":["http://zotero.org/groups/1747539/items/8SK3EFQ4"],"uri":["http://zotero.org/groups/1747539/items/8SK3EFQ4"],"itemData":{"id":443,"type":"article-journal","title":"Transport and vehicle characteristics in the city of Dar es Salaam, Tanzania","container-title":"SATC 2004","source":"Google Scholar","author":[{"family":"Wilson","given":"L."},{"family":"Gashaza","given":"J. R."}],"issued":{"date-parts":[["2004"]]}},"locator":"413"}],"schema":"https://github.com/citation-style-language/schema/raw/master/csl-citation.json"} </w:instrText>
      </w:r>
      <w:r>
        <w:fldChar w:fldCharType="separate"/>
      </w:r>
      <w:r w:rsidR="004A1E13">
        <w:rPr>
          <w:noProof/>
        </w:rPr>
        <w:t>[36, p. 413]</w:t>
      </w:r>
      <w:r>
        <w:fldChar w:fldCharType="end"/>
      </w:r>
      <w:r>
        <w:t>.</w:t>
      </w:r>
    </w:p>
    <w:p w14:paraId="7925384D" w14:textId="128FF20A" w:rsidR="0029381D" w:rsidRDefault="0029381D" w:rsidP="0029381D">
      <w:r>
        <w:t xml:space="preserve">The vehicle composition of Dar es Salaam is dominated by private cars and goods trucks, as shown in </w:t>
      </w:r>
      <w:r>
        <w:fldChar w:fldCharType="begin"/>
      </w:r>
      <w:r>
        <w:instrText xml:space="preserve"> REF _Ref496117291 \h </w:instrText>
      </w:r>
      <w:r>
        <w:fldChar w:fldCharType="separate"/>
      </w:r>
      <w:r>
        <w:t xml:space="preserve">Figure </w:t>
      </w:r>
      <w:r>
        <w:rPr>
          <w:noProof/>
        </w:rPr>
        <w:t>3</w:t>
      </w:r>
      <w:r>
        <w:fldChar w:fldCharType="end"/>
      </w:r>
      <w:r>
        <w:t xml:space="preserve"> </w:t>
      </w:r>
      <w:r>
        <w:fldChar w:fldCharType="begin"/>
      </w:r>
      <w:r w:rsidR="001D014D">
        <w:instrText xml:space="preserve"> ADDIN ZOTERO_ITEM CSL_CITATION {"citationID":"a2fk1cmulba","properties":{"formattedCitation":"[36, p. 415]","plainCitation":"[36, p. 415]"},"citationItems":[{"id":443,"uris":["http://zotero.org/groups/1747539/items/8SK3EFQ4"],"uri":["http://zotero.org/groups/1747539/items/8SK3EFQ4"],"itemData":{"id":443,"type":"article-journal","title":"Transport and vehicle characteristics in the city of Dar es Salaam, Tanzania","container-title":"SATC 2004","source":"Google Scholar","author":[{"family":"Wilson","given":"L."},{"family":"Gashaza","given":"J. R."}],"issued":{"date-parts":[["2004"]]}},"locator":"415"}],"schema":"https://github.com/citation-style-language/schema/raw/master/csl-citation.json"} </w:instrText>
      </w:r>
      <w:r>
        <w:fldChar w:fldCharType="separate"/>
      </w:r>
      <w:r w:rsidR="00982510">
        <w:rPr>
          <w:noProof/>
        </w:rPr>
        <w:t>[36, p. 415]</w:t>
      </w:r>
      <w:r>
        <w:fldChar w:fldCharType="end"/>
      </w:r>
      <w:r>
        <w:t xml:space="preserve">. Private cars are an inefficient mode of passenger transport in terms of energy, emissions, and congestion; thus, a shift to public transit or ride sharing methods would be desirable. In total, 45% of the vehicles imported to Tanzania are used or reconditioned. Surveys suggest that regular maintenance is cost prohibitive for many in Dar es Salaam, and between 57% and 89% of vehicle owners report their </w:t>
      </w:r>
      <w:r>
        <w:lastRenderedPageBreak/>
        <w:t xml:space="preserve">vehicles as “defective” </w:t>
      </w:r>
      <w:r>
        <w:fldChar w:fldCharType="begin"/>
      </w:r>
      <w:r w:rsidR="001D014D">
        <w:instrText xml:space="preserve"> ADDIN ZOTERO_ITEM CSL_CITATION {"citationID":"a1avi0mraur","properties":{"formattedCitation":"{\\rtf [36, pp. 416\\uc0\\u8211{}419]}","plainCitation":"[36, pp. 416–419]"},"citationItems":[{"id":443,"uris":["http://zotero.org/groups/1747539/items/8SK3EFQ4"],"uri":["http://zotero.org/groups/1747539/items/8SK3EFQ4"],"itemData":{"id":443,"type":"article-journal","title":"Transport and vehicle characteristics in the city of Dar es Salaam, Tanzania","container-title":"SATC 2004","source":"Google Scholar","author":[{"family":"Wilson","given":"L."},{"family":"Gashaza","given":"J. R."}],"issued":{"date-parts":[["2004"]]}},"locator":"416-419"}],"schema":"https://github.com/citation-style-language/schema/raw/master/csl-citation.json"} </w:instrText>
      </w:r>
      <w:r>
        <w:fldChar w:fldCharType="separate"/>
      </w:r>
      <w:r w:rsidR="00982510" w:rsidRPr="00982510">
        <w:rPr>
          <w:rFonts w:ascii="Times New Roman" w:eastAsia="Times New Roman" w:cs="Times New Roman"/>
        </w:rPr>
        <w:t>[36, pp. 416–419]</w:t>
      </w:r>
      <w:r>
        <w:fldChar w:fldCharType="end"/>
      </w:r>
      <w:r>
        <w:t>. The state of disrepair across the vehicle stock exacerbates energy waste, local air pollution, and greenhouse gas emissions.</w:t>
      </w:r>
    </w:p>
    <w:p w14:paraId="23EDD5F7" w14:textId="759286AA" w:rsidR="0029381D" w:rsidRDefault="0029381D" w:rsidP="0029381D">
      <w:r>
        <w:t xml:space="preserve">The transportation network of Dar es Salaam consists of approximately 2,100 km of roads </w:t>
      </w:r>
      <w:r>
        <w:fldChar w:fldCharType="begin"/>
      </w:r>
      <w:r w:rsidR="001D014D">
        <w:instrText xml:space="preserve"> ADDIN ZOTERO_ITEM CSL_CITATION {"citationID":"atj5las6qs","properties":{"formattedCitation":"[37, p. 3]","plainCitation":"[37, p. 3]"},"citationItems":[{"id":325,"uris":["http://zotero.org/groups/1747539/items/UYJM7PPH"],"uri":["http://zotero.org/groups/1747539/items/UYJM7PPH"],"itemData":{"id":325,"type":"report","title":"Dar es Salaam Bus Rapid Transit Project, Environmental and Social Impact Assessment Summary","URL":"https://www.afdb.org/fileadmin/uploads/afdb/Documents/Environmental-and-Social-Assessments/Tanzania_-_Dar_es_Salaam_Bus_rapid_transit_project_-_ESIA_summary_%e2%80%93_03_2015.pdf","author":[{"family":"African Development Bank","given":""}],"accessed":{"date-parts":[["2017",10,8]]}},"locator":"3"}],"schema":"https://github.com/citation-style-language/schema/raw/master/csl-citation.json"} </w:instrText>
      </w:r>
      <w:r>
        <w:fldChar w:fldCharType="separate"/>
      </w:r>
      <w:r w:rsidR="00982510">
        <w:rPr>
          <w:noProof/>
        </w:rPr>
        <w:t>[37, p. 3]</w:t>
      </w:r>
      <w:r>
        <w:fldChar w:fldCharType="end"/>
      </w:r>
      <w:r>
        <w:t xml:space="preserve"> which are frequented by a mix of public and private transit modes. </w:t>
      </w:r>
      <w:r w:rsidRPr="00F910F2">
        <w:t>Local issues include safety and congestion issues, with average transit speeds of only 10 to 12 km/hr (6 to 7.5 mi/hr) due to</w:t>
      </w:r>
      <w:r>
        <w:t xml:space="preserve"> overcrowding of roads </w:t>
      </w:r>
      <w:r>
        <w:fldChar w:fldCharType="begin"/>
      </w:r>
      <w:r w:rsidR="001D014D">
        <w:instrText xml:space="preserve"> ADDIN ZOTERO_ITEM CSL_CITATION {"citationID":"a21b7htv9mh","properties":{"formattedCitation":"[37, p. 7]","plainCitation":"[37, p. 7]"},"citationItems":[{"id":325,"uris":["http://zotero.org/groups/1747539/items/UYJM7PPH"],"uri":["http://zotero.org/groups/1747539/items/UYJM7PPH"],"itemData":{"id":325,"type":"report","title":"Dar es Salaam Bus Rapid Transit Project, Environmental and Social Impact Assessment Summary","URL":"https://www.afdb.org/fileadmin/uploads/afdb/Documents/Environmental-and-Social-Assessments/Tanzania_-_Dar_es_Salaam_Bus_rapid_transit_project_-_ESIA_summary_%e2%80%93_03_2015.pdf","author":[{"family":"African Development Bank","given":""}],"accessed":{"date-parts":[["2017",10,8]]}},"locator":"7"}],"schema":"https://github.com/citation-style-language/schema/raw/master/csl-citation.json"} </w:instrText>
      </w:r>
      <w:r>
        <w:fldChar w:fldCharType="separate"/>
      </w:r>
      <w:r w:rsidR="00982510">
        <w:rPr>
          <w:noProof/>
        </w:rPr>
        <w:t>[37, p. 7]</w:t>
      </w:r>
      <w:r>
        <w:fldChar w:fldCharType="end"/>
      </w:r>
      <w:r>
        <w:t>. Public transportation systems in Tanzania, including those of Dar es Salaam, are unreliable, which incentiv</w:t>
      </w:r>
      <w:r w:rsidR="00541665">
        <w:t>iz</w:t>
      </w:r>
      <w:r>
        <w:t xml:space="preserve">es use of private transport for those who can afford it. Increases in use of private transport contribute to congestion of roads, driving unnecessary pollution and </w:t>
      </w:r>
      <w:r w:rsidR="00541665">
        <w:t xml:space="preserve">raises </w:t>
      </w:r>
      <w:r>
        <w:t xml:space="preserve">energy consumption. </w:t>
      </w:r>
      <w:r w:rsidRPr="00DF6621">
        <w:t>The Ministry of Energy and Minerals has identified</w:t>
      </w:r>
      <w:r>
        <w:t xml:space="preserve"> five policy goals to promote energy efficiency and conservation within the transportation sector </w:t>
      </w:r>
      <w:r>
        <w:fldChar w:fldCharType="begin"/>
      </w:r>
      <w:r w:rsidR="001D014D">
        <w:instrText xml:space="preserve"> ADDIN ZOTERO_ITEM CSL_CITATION {"citationID":"a1vudtfvqln","properties":{"formattedCitation":"[38, p. 25]","plainCitation":"[38, p. 25]"},"citationItems":[{"id":331,"uris":["http://zotero.org/groups/1747539/items/Z7TMF5GE"],"uri":["http://zotero.org/groups/1747539/items/Z7TMF5GE"],"itemData":{"id":331,"type":"webpage","title":"The Draft National Energy Policy 2015","URL":"https://mem.go.tz/wp-content/uploads/2015/02/NATIONAL-ENERGY-POLICY-2015-Feb-2015.pdf","author":[{"family":"Tanzania Ministry of Energy and Minerals","given":""}],"issued":{"date-parts":[["2015",1]]},"accessed":{"date-parts":[["2017",10,6]]}},"locator":"25"}],"schema":"https://github.com/citation-style-language/schema/raw/master/csl-citation.json"} </w:instrText>
      </w:r>
      <w:r>
        <w:fldChar w:fldCharType="separate"/>
      </w:r>
      <w:r w:rsidR="00982510">
        <w:rPr>
          <w:noProof/>
        </w:rPr>
        <w:t>[38, p. 25]</w:t>
      </w:r>
      <w:r>
        <w:fldChar w:fldCharType="end"/>
      </w:r>
      <w:r>
        <w:t>:</w:t>
      </w:r>
    </w:p>
    <w:p w14:paraId="76361F19" w14:textId="77777777" w:rsidR="0029381D" w:rsidRDefault="0029381D" w:rsidP="0029381D">
      <w:pPr>
        <w:pStyle w:val="ListNumber"/>
      </w:pPr>
      <w:r>
        <w:t>Increase use of alternative fuels (</w:t>
      </w:r>
      <w:r w:rsidRPr="00D968F8">
        <w:t xml:space="preserve">electricity, ethanol </w:t>
      </w:r>
      <w:r w:rsidRPr="00A33CBB">
        <w:t>and compressed natural gas</w:t>
      </w:r>
      <w:r>
        <w:t>);</w:t>
      </w:r>
    </w:p>
    <w:p w14:paraId="1553EF08" w14:textId="77777777" w:rsidR="0029381D" w:rsidRDefault="0029381D" w:rsidP="0029381D">
      <w:pPr>
        <w:pStyle w:val="ListNumber"/>
      </w:pPr>
      <w:r>
        <w:t>Shift private transit use to public transit;</w:t>
      </w:r>
    </w:p>
    <w:p w14:paraId="5005BD94" w14:textId="77777777" w:rsidR="0029381D" w:rsidRDefault="0029381D" w:rsidP="0029381D">
      <w:pPr>
        <w:pStyle w:val="ListNumber"/>
      </w:pPr>
      <w:r>
        <w:t>Improve energy efficiency awareness;</w:t>
      </w:r>
    </w:p>
    <w:p w14:paraId="0746AF09" w14:textId="77777777" w:rsidR="0029381D" w:rsidRDefault="0029381D" w:rsidP="0029381D">
      <w:pPr>
        <w:pStyle w:val="ListNumber"/>
      </w:pPr>
      <w:r>
        <w:t>Develop more efficient transit infrastructure; and</w:t>
      </w:r>
    </w:p>
    <w:p w14:paraId="3DB59EB2" w14:textId="77777777" w:rsidR="0029381D" w:rsidRDefault="0029381D" w:rsidP="0029381D">
      <w:pPr>
        <w:pStyle w:val="ListNumber"/>
      </w:pPr>
      <w:r>
        <w:t>Improve regulations for efficient transportation equipment and systems.</w:t>
      </w:r>
    </w:p>
    <w:p w14:paraId="7B95F5DE" w14:textId="107E79E1" w:rsidR="0029381D" w:rsidRDefault="0029381D" w:rsidP="0029381D">
      <w:r>
        <w:t xml:space="preserve">This study includes a comparative analysis of the energy-intensity of the various forms of passenger transport, shown in </w:t>
      </w:r>
      <w:r>
        <w:fldChar w:fldCharType="begin"/>
      </w:r>
      <w:r>
        <w:instrText xml:space="preserve"> REF _Ref496117291 \h </w:instrText>
      </w:r>
      <w:r>
        <w:fldChar w:fldCharType="separate"/>
      </w:r>
      <w:r>
        <w:t xml:space="preserve">Figure </w:t>
      </w:r>
      <w:r>
        <w:rPr>
          <w:noProof/>
        </w:rPr>
        <w:t>3</w:t>
      </w:r>
      <w:r>
        <w:fldChar w:fldCharType="end"/>
      </w:r>
      <w:r>
        <w:t xml:space="preserve">. Refer to </w:t>
      </w:r>
      <w:r>
        <w:fldChar w:fldCharType="begin"/>
      </w:r>
      <w:r>
        <w:instrText xml:space="preserve"> REF _Ref496117383 \h </w:instrText>
      </w:r>
      <w:r>
        <w:fldChar w:fldCharType="separate"/>
      </w:r>
      <w:r w:rsidRPr="0069505F">
        <w:t>Appendix</w:t>
      </w:r>
      <w:r>
        <w:t xml:space="preserve"> </w:t>
      </w:r>
      <w:r>
        <w:rPr>
          <w:noProof/>
        </w:rPr>
        <w:t>A</w:t>
      </w:r>
      <w:r>
        <w:fldChar w:fldCharType="end"/>
      </w:r>
      <w:r>
        <w:t xml:space="preserve">, </w:t>
      </w:r>
      <w:r>
        <w:fldChar w:fldCharType="begin"/>
      </w:r>
      <w:r>
        <w:instrText xml:space="preserve"> REF _Ref495228114 \h </w:instrText>
      </w:r>
      <w:r>
        <w:fldChar w:fldCharType="separate"/>
      </w:r>
      <w:r w:rsidRPr="00041768">
        <w:t xml:space="preserve">Table </w:t>
      </w:r>
      <w:r>
        <w:rPr>
          <w:noProof/>
        </w:rPr>
        <w:t>3</w:t>
      </w:r>
      <w:r>
        <w:fldChar w:fldCharType="end"/>
      </w:r>
      <w:r>
        <w:t xml:space="preserve"> for detailed calculations by passenger transit mode. The results for car and daladalas are consistent with those identified in literature </w:t>
      </w:r>
      <w:r>
        <w:fldChar w:fldCharType="begin"/>
      </w:r>
      <w:r w:rsidR="001D014D">
        <w:instrText xml:space="preserve"> ADDIN ZOTERO_ITEM CSL_CITATION {"citationID":"a59f6oa17i","properties":{"formattedCitation":"[36, p. 4]","plainCitation":"[36, p. 4]"},"citationItems":[{"id":443,"uris":["http://zotero.org/groups/1747539/items/8SK3EFQ4"],"uri":["http://zotero.org/groups/1747539/items/8SK3EFQ4"],"itemData":{"id":443,"type":"article-journal","title":"Transport and vehicle characteristics in the city of Dar es Salaam, Tanzania","container-title":"SATC 2004","source":"Google Scholar","author":[{"family":"Wilson","given":"L."},{"family":"Gashaza","given":"J. R."}],"issued":{"date-parts":[["2004"]]}},"locator":"4"}],"schema":"https://github.com/citation-style-language/schema/raw/master/csl-citation.json"} </w:instrText>
      </w:r>
      <w:r>
        <w:fldChar w:fldCharType="separate"/>
      </w:r>
      <w:r w:rsidR="00982510">
        <w:rPr>
          <w:noProof/>
        </w:rPr>
        <w:t>[36, p. 4]</w:t>
      </w:r>
      <w:r>
        <w:fldChar w:fldCharType="end"/>
      </w:r>
      <w:r>
        <w:t>, although slightly higher due to increasing congestion as population growth strains the existing infrastructure (literature review did not identify estimates for scooter or BRT).</w:t>
      </w:r>
    </w:p>
    <w:bookmarkStart w:id="51" w:name="_Toc497326145"/>
    <w:bookmarkStart w:id="52" w:name="_Toc497389601"/>
    <w:p w14:paraId="4306325F" w14:textId="77777777" w:rsidR="0029381D" w:rsidRDefault="0029381D" w:rsidP="0029381D">
      <w:pPr>
        <w:pStyle w:val="Heading3"/>
      </w:pPr>
      <w:r>
        <w:rPr>
          <w:noProof/>
          <w:lang w:eastAsia="en-US"/>
        </w:rPr>
        <w:lastRenderedPageBreak/>
        <mc:AlternateContent>
          <mc:Choice Requires="wpg">
            <w:drawing>
              <wp:anchor distT="0" distB="0" distL="114300" distR="114300" simplePos="0" relativeHeight="251658240" behindDoc="0" locked="0" layoutInCell="1" allowOverlap="1" wp14:anchorId="1DE630C5" wp14:editId="22E9A61D">
                <wp:simplePos x="0" y="0"/>
                <wp:positionH relativeFrom="column">
                  <wp:posOffset>2861534</wp:posOffset>
                </wp:positionH>
                <wp:positionV relativeFrom="paragraph">
                  <wp:posOffset>224118</wp:posOffset>
                </wp:positionV>
                <wp:extent cx="3063875" cy="2163482"/>
                <wp:effectExtent l="0" t="0" r="9525" b="0"/>
                <wp:wrapThrough wrapText="bothSides">
                  <wp:wrapPolygon edited="0">
                    <wp:start x="0" y="0"/>
                    <wp:lineTo x="0" y="19527"/>
                    <wp:lineTo x="179" y="21302"/>
                    <wp:lineTo x="21488" y="21302"/>
                    <wp:lineTo x="21488" y="0"/>
                    <wp:lineTo x="0" y="0"/>
                  </wp:wrapPolygon>
                </wp:wrapThrough>
                <wp:docPr id="7" name="Group 7"/>
                <wp:cNvGraphicFramePr/>
                <a:graphic xmlns:a="http://schemas.openxmlformats.org/drawingml/2006/main">
                  <a:graphicData uri="http://schemas.microsoft.com/office/word/2010/wordprocessingGroup">
                    <wpg:wgp>
                      <wpg:cNvGrpSpPr/>
                      <wpg:grpSpPr>
                        <a:xfrm>
                          <a:off x="0" y="0"/>
                          <a:ext cx="3063875" cy="2163482"/>
                          <a:chOff x="150607" y="0"/>
                          <a:chExt cx="3063874" cy="2163484"/>
                        </a:xfrm>
                      </wpg:grpSpPr>
                      <wpg:graphicFrame>
                        <wpg:cNvPr id="21" name="Chart 21"/>
                        <wpg:cNvFrPr/>
                        <wpg:xfrm>
                          <a:off x="150607" y="0"/>
                          <a:ext cx="3059430" cy="1941195"/>
                        </wpg:xfrm>
                        <a:graphic>
                          <a:graphicData uri="http://schemas.openxmlformats.org/drawingml/2006/chart">
                            <c:chart xmlns:c="http://schemas.openxmlformats.org/drawingml/2006/chart" xmlns:r="http://schemas.openxmlformats.org/officeDocument/2006/relationships" r:id="rId22"/>
                          </a:graphicData>
                        </a:graphic>
                      </wpg:graphicFrame>
                      <wps:wsp>
                        <wps:cNvPr id="22" name="Text Box 22"/>
                        <wps:cNvSpPr txBox="1"/>
                        <wps:spPr>
                          <a:xfrm>
                            <a:off x="231176" y="1979297"/>
                            <a:ext cx="2983305" cy="184187"/>
                          </a:xfrm>
                          <a:prstGeom prst="rect">
                            <a:avLst/>
                          </a:prstGeom>
                          <a:solidFill>
                            <a:prstClr val="white"/>
                          </a:solidFill>
                          <a:ln>
                            <a:noFill/>
                          </a:ln>
                          <a:effectLst/>
                        </wps:spPr>
                        <wps:txbx>
                          <w:txbxContent>
                            <w:p w14:paraId="635F26EA" w14:textId="77777777" w:rsidR="00062978" w:rsidRPr="00340DCB" w:rsidRDefault="00062978" w:rsidP="0029381D">
                              <w:pPr>
                                <w:pStyle w:val="Caption"/>
                              </w:pPr>
                              <w:bookmarkStart w:id="53" w:name="_Ref496117291"/>
                              <w:r>
                                <w:t xml:space="preserve">Figure </w:t>
                              </w:r>
                              <w:r w:rsidR="00D97D07">
                                <w:fldChar w:fldCharType="begin"/>
                              </w:r>
                              <w:r w:rsidR="00D97D07">
                                <w:instrText xml:space="preserve"> SEQ Figure \* ARABIC </w:instrText>
                              </w:r>
                              <w:r w:rsidR="00D97D07">
                                <w:fldChar w:fldCharType="separate"/>
                              </w:r>
                              <w:r>
                                <w:rPr>
                                  <w:noProof/>
                                </w:rPr>
                                <w:t>3</w:t>
                              </w:r>
                              <w:r w:rsidR="00D97D07">
                                <w:rPr>
                                  <w:noProof/>
                                </w:rPr>
                                <w:fldChar w:fldCharType="end"/>
                              </w:r>
                              <w:bookmarkEnd w:id="53"/>
                              <w:r>
                                <w:rPr>
                                  <w:noProof/>
                                </w:rPr>
                                <w:t>:</w:t>
                              </w:r>
                              <w:r w:rsidRPr="00CF237F">
                                <w:t xml:space="preserve"> </w:t>
                              </w:r>
                              <w:r w:rsidRPr="00E10FBF">
                                <w:t>Passenger Fuel Economy by</w:t>
                              </w:r>
                              <w:r>
                                <w:t xml:space="preserve"> </w:t>
                              </w:r>
                              <w:r w:rsidRPr="00E10FBF">
                                <w:t>Mod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DE630C5" id="Group 7" o:spid="_x0000_s1029" style="position:absolute;left:0;text-align:left;margin-left:225.3pt;margin-top:17.65pt;width:241.25pt;height:170.35pt;z-index:251658240;mso-width-relative:margin;mso-height-relative:margin" coordorigin="150607" coordsize="3063874,2163484" o:gfxdata="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">
                <v:shape id="Chart 21" o:spid="_x0000_s1030" type="#_x0000_t75" style="position:absolute;left:144511;top:-6096;width:3072383;height:195072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">
                  <v:imagedata r:id="rId23" o:title=""/>
                  <o:lock v:ext="edit" aspectratio="f"/>
                </v:shape>
                <v:shape id="Text Box 22" o:spid="_x0000_s1031" type="#_x0000_t202" style="position:absolute;left:231176;top:1979297;width:2983305;height:18418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0CUPxAAA&#10;ANsAAAAPAAAAZHJzL2Rvd25yZXYueG1sRI9La8MwEITvhfwHsYFeSiLHB1OcKKFNUuihOeRBzou1&#10;tU2tlZHk17+vCoEeh5n5htnsRtOInpyvLStYLRMQxIXVNZcKbtePxSsIH5A1NpZJwUQedtvZ0wZz&#10;bQc+U38JpYgQ9jkqqEJocyl9UZFBv7QtcfS+rTMYonSl1A6HCDeNTJMkkwZrjgsVtrSvqPi5dEZB&#10;dnDdcOb9y+F2/MJTW6b39+mu1PN8fFuDCDSG//Cj/akVpCn8fYk/QG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yNAlD8QAAADbAAAADwAAAAAAAAAAAAAAAACXAgAAZHJzL2Rv&#10;d25yZXYueG1sUEsFBgAAAAAEAAQA9QAAAIgDAAAAAA==&#10;" stroked="f">
                  <v:textbox inset="0,0,0,0">
                    <w:txbxContent>
                      <w:p w14:paraId="635F26EA" w14:textId="77777777" w:rsidR="00062978" w:rsidRPr="00340DCB" w:rsidRDefault="00062978" w:rsidP="0029381D">
                        <w:pPr>
                          <w:pStyle w:val="Caption"/>
                        </w:pPr>
                        <w:bookmarkStart w:id="57" w:name="_Ref496117291"/>
                        <w:r>
                          <w:t xml:space="preserve">Figure </w:t>
                        </w:r>
                        <w:fldSimple w:instr=" SEQ Figure \* ARABIC ">
                          <w:r>
                            <w:rPr>
                              <w:noProof/>
                            </w:rPr>
                            <w:t>3</w:t>
                          </w:r>
                        </w:fldSimple>
                        <w:bookmarkEnd w:id="57"/>
                        <w:r>
                          <w:rPr>
                            <w:noProof/>
                          </w:rPr>
                          <w:t>:</w:t>
                        </w:r>
                        <w:r w:rsidRPr="00CF237F">
                          <w:t xml:space="preserve"> </w:t>
                        </w:r>
                        <w:r w:rsidRPr="00E10FBF">
                          <w:t>Passenger Fuel Economy by</w:t>
                        </w:r>
                        <w:r>
                          <w:t xml:space="preserve"> </w:t>
                        </w:r>
                        <w:r w:rsidRPr="00E10FBF">
                          <w:t>Mode</w:t>
                        </w:r>
                      </w:p>
                    </w:txbxContent>
                  </v:textbox>
                </v:shape>
                <w10:wrap type="through"/>
              </v:group>
            </w:pict>
          </mc:Fallback>
        </mc:AlternateContent>
      </w:r>
      <w:r>
        <w:t>Private Transport</w:t>
      </w:r>
      <w:bookmarkEnd w:id="51"/>
      <w:bookmarkEnd w:id="52"/>
    </w:p>
    <w:p w14:paraId="5FC72F91" w14:textId="7F2A79D9" w:rsidR="0029381D" w:rsidRDefault="0029381D" w:rsidP="0029381D">
      <w:pPr>
        <w:ind w:firstLine="0"/>
      </w:pPr>
      <w:r>
        <w:tab/>
        <w:t>In Africa, private vehicle</w:t>
      </w:r>
      <w:r w:rsidRPr="002C0FD2">
        <w:t xml:space="preserve"> ownership</w:t>
      </w:r>
      <w:r>
        <w:t xml:space="preserve"> is closely linked to income</w:t>
      </w:r>
      <w:r w:rsidRPr="002C0FD2">
        <w:t xml:space="preserve">. </w:t>
      </w:r>
      <w:r>
        <w:t xml:space="preserve">Given the poverty rate in Dar es Salaam, it is not surprising then that only 7% of the population uses private motorized transport </w:t>
      </w:r>
      <w:r>
        <w:fldChar w:fldCharType="begin"/>
      </w:r>
      <w:r w:rsidR="001D014D">
        <w:instrText xml:space="preserve"> ADDIN ZOTERO_ITEM CSL_CITATION {"citationID":"WTQB2J3i","properties":{"formattedCitation":"[4, p. 175]","plainCitation":"[4, p. 175]"},"citationItems":[{"id":297,"uris":["http://zotero.org/groups/1747539/items/3UJGA9RR"],"uri":["http://zotero.org/groups/1747539/items/3UJGA9RR"],"itemData":{"id":297,"type":"book","title":"African Economic Outlook 2016","collection-title":"African Economic Outlook","publisher":"OECD Publishing","source":"CrossRef","URL":"http://www.oecd-ilibrary.org/development/african-economic-outlook-2016_aeo-2016-en","ISBN":"978-92-64-25646-0","note":"DOI: 10.1787/aeo-2016-en","language":"en","author":[{"literal":"OECD"},{"literal":"AfDB"},{"literal":"UNDP"}],"issued":{"date-parts":[["2016",5,23]]},"accessed":{"date-parts":[["2017",10,5]]}},"locator":"175"}],"schema":"https://github.com/citation-style-language/schema/raw/master/csl-citation.json"} </w:instrText>
      </w:r>
      <w:r>
        <w:fldChar w:fldCharType="separate"/>
      </w:r>
      <w:r>
        <w:rPr>
          <w:noProof/>
        </w:rPr>
        <w:t>[4, p. 175]</w:t>
      </w:r>
      <w:r>
        <w:fldChar w:fldCharType="end"/>
      </w:r>
      <w:r>
        <w:t>. Common modes of private transport are car and scooter, which are estimated to consume 1.9 MJ and 1.7 MJ per passenger mile, respectively. These modes are significantly less energy and space efficient and when compared with public transport.</w:t>
      </w:r>
    </w:p>
    <w:p w14:paraId="7778AB55" w14:textId="77777777" w:rsidR="0029381D" w:rsidRDefault="0029381D" w:rsidP="0029381D">
      <w:pPr>
        <w:pStyle w:val="Heading3"/>
      </w:pPr>
      <w:bookmarkStart w:id="54" w:name="_Toc497326146"/>
      <w:bookmarkStart w:id="55" w:name="_Toc497389602"/>
      <w:r>
        <w:t>Public Transport</w:t>
      </w:r>
      <w:bookmarkEnd w:id="54"/>
      <w:bookmarkEnd w:id="55"/>
    </w:p>
    <w:p w14:paraId="6B51DE07" w14:textId="0790D5DC" w:rsidR="0029381D" w:rsidRDefault="0029381D" w:rsidP="0029381D">
      <w:r>
        <w:t xml:space="preserve">The primary form of public transportation in Dar es Salaam is a network of privately operated, publicly registered commuter busses, known as </w:t>
      </w:r>
      <w:r w:rsidRPr="00CD3358">
        <w:rPr>
          <w:i/>
        </w:rPr>
        <w:t>d</w:t>
      </w:r>
      <w:r w:rsidRPr="009C0C13">
        <w:rPr>
          <w:i/>
        </w:rPr>
        <w:t>aladalas</w:t>
      </w:r>
      <w:r>
        <w:t xml:space="preserve">. The system of approximately 6,800 </w:t>
      </w:r>
      <w:r w:rsidRPr="007209C4">
        <w:rPr>
          <w:i/>
        </w:rPr>
        <w:t>daladalas</w:t>
      </w:r>
      <w:r>
        <w:t xml:space="preserve"> is renowned for its issues: no operating schedule, long wait times, overcrowding, traffic bottlenecking, gaps in service hours (especially during late hours), and dangerous operation on inadequate infrastructure </w:t>
      </w:r>
      <w:r>
        <w:fldChar w:fldCharType="begin"/>
      </w:r>
      <w:r w:rsidR="001D014D">
        <w:instrText xml:space="preserve"> ADDIN ZOTERO_ITEM CSL_CITATION {"citationID":"a23e3mnu3h7","properties":{"formattedCitation":"[37, p. 3]","plainCitation":"[37, p. 3]"},"citationItems":[{"id":325,"uris":["http://zotero.org/groups/1747539/items/UYJM7PPH"],"uri":["http://zotero.org/groups/1747539/items/UYJM7PPH"],"itemData":{"id":325,"type":"report","title":"Dar es Salaam Bus Rapid Transit Project, Environmental and Social Impact Assessment Summary","URL":"https://www.afdb.org/fileadmin/uploads/afdb/Documents/Environmental-and-Social-Assessments/Tanzania_-_Dar_es_Salaam_Bus_rapid_transit_project_-_ESIA_summary_%e2%80%93_03_2015.pdf","author":[{"family":"African Development Bank","given":""}],"accessed":{"date-parts":[["2017",10,8]]}},"locator":"3"}],"schema":"https://github.com/citation-style-language/schema/raw/master/csl-citation.json"} </w:instrText>
      </w:r>
      <w:r>
        <w:fldChar w:fldCharType="separate"/>
      </w:r>
      <w:r w:rsidR="00982510">
        <w:rPr>
          <w:noProof/>
        </w:rPr>
        <w:t>[37, p. 3]</w:t>
      </w:r>
      <w:r>
        <w:fldChar w:fldCharType="end"/>
      </w:r>
      <w:r>
        <w:t xml:space="preserve">. </w:t>
      </w:r>
      <w:r w:rsidRPr="00F910F2">
        <w:t xml:space="preserve">A survey of 10,000 local commuters found that average commute times are over three hours per day on the </w:t>
      </w:r>
      <w:r w:rsidRPr="00F910F2">
        <w:rPr>
          <w:i/>
        </w:rPr>
        <w:t>daladalas</w:t>
      </w:r>
      <w:r>
        <w:t xml:space="preserve"> </w:t>
      </w:r>
      <w:r>
        <w:fldChar w:fldCharType="begin"/>
      </w:r>
      <w:r w:rsidR="001D014D">
        <w:instrText xml:space="preserve"> ADDIN ZOTERO_ITEM CSL_CITATION {"citationID":"a1n5lbjs83v","properties":{"formattedCitation":"[37, p. 7]","plainCitation":"[37, p. 7]"},"citationItems":[{"id":325,"uris":["http://zotero.org/groups/1747539/items/UYJM7PPH"],"uri":["http://zotero.org/groups/1747539/items/UYJM7PPH"],"itemData":{"id":325,"type":"report","title":"Dar es Salaam Bus Rapid Transit Project, Environmental and Social Impact Assessment Summary","URL":"https://www.afdb.org/fileadmin/uploads/afdb/Documents/Environmental-and-Social-Assessments/Tanzania_-_Dar_es_Salaam_Bus_rapid_transit_project_-_ESIA_summary_%e2%80%93_03_2015.pdf","author":[{"family":"African Development Bank","given":""}],"accessed":{"date-parts":[["2017",10,8]]}},"locator":"7"}],"schema":"https://github.com/citation-style-language/schema/raw/master/csl-citation.json"} </w:instrText>
      </w:r>
      <w:r>
        <w:fldChar w:fldCharType="separate"/>
      </w:r>
      <w:r w:rsidR="00982510">
        <w:rPr>
          <w:noProof/>
        </w:rPr>
        <w:t>[37, p. 7]</w:t>
      </w:r>
      <w:r>
        <w:fldChar w:fldCharType="end"/>
      </w:r>
      <w:r w:rsidRPr="00F910F2">
        <w:t>.</w:t>
      </w:r>
      <w:r>
        <w:t xml:space="preserve"> </w:t>
      </w:r>
      <w:r w:rsidRPr="00CA6DA6">
        <w:t>Dar es Salaam is in the process of establishing a bus rapid transit</w:t>
      </w:r>
      <w:r>
        <w:t xml:space="preserve"> (BRT)</w:t>
      </w:r>
      <w:r w:rsidRPr="00CA6DA6">
        <w:t xml:space="preserve"> system with capacity for 495,000 passengers per day. The USD 350 million public private partnership system will be built in two phases, and is funded by the World Bank, AfDB, AGTF, and Government of Tanzania. It is designed to use cleaner fuels and reduce emissions of greenhouse gases</w:t>
      </w:r>
      <w:r>
        <w:t xml:space="preserve"> </w:t>
      </w:r>
      <w:r>
        <w:fldChar w:fldCharType="begin"/>
      </w:r>
      <w:r w:rsidR="001D014D">
        <w:instrText xml:space="preserve"> ADDIN ZOTERO_ITEM CSL_CITATION {"citationID":"hKuU2nRU","properties":{"formattedCitation":"[4, p. 211]","plainCitation":"[4, p. 211]"},"citationItems":[{"id":297,"uris":["http://zotero.org/groups/1747539/items/3UJGA9RR"],"uri":["http://zotero.org/groups/1747539/items/3UJGA9RR"],"itemData":{"id":297,"type":"book","title":"African Economic Outlook 2016","collection-title":"African Economic Outlook","publisher":"OECD Publishing","source":"CrossRef","URL":"http://www.oecd-ilibrary.org/development/african-economic-outlook-2016_aeo-2016-en","ISBN":"978-92-64-25646-0","note":"DOI: 10.1787/aeo-2016-en","language":"en","author":[{"literal":"OECD"},{"literal":"AfDB"},{"literal":"UNDP"}],"issued":{"date-parts":[["2016",5,23]]},"accessed":{"date-parts":[["2017",10,5]]}},"locator":"211"}],"schema":"https://github.com/citation-style-language/schema/raw/master/csl-citation.json"} </w:instrText>
      </w:r>
      <w:r>
        <w:fldChar w:fldCharType="separate"/>
      </w:r>
      <w:r>
        <w:rPr>
          <w:noProof/>
        </w:rPr>
        <w:t>[4, p. 211]</w:t>
      </w:r>
      <w:r>
        <w:fldChar w:fldCharType="end"/>
      </w:r>
      <w:r w:rsidRPr="00CA6DA6">
        <w:t>.</w:t>
      </w:r>
      <w:r>
        <w:t xml:space="preserve"> BRT systems are designed to operate like modern rail transportation, but can be accomplished at a fraction of the cost. Tactics employed to speed operations include dedicated </w:t>
      </w:r>
      <w:r>
        <w:lastRenderedPageBreak/>
        <w:t xml:space="preserve">bus lanes, high-capacity articulated buses, bus-level boarding platforms, and fare payment at stations instead of inside the bus. The buildout of the BRT system in Dar es Salaam includes a complete reconstruction of the major thoroughfares along which it runs, to include: four lanes of standard traffic (two inbound and two outbound), two dedicated bus lanes (one each way), sidewalks and bike lanes where possible, dividing medians, new bus stations, and two additional lanes for busses to overtake traffic at the stations. The busses will run in the middle of the transit corridor, and will be accessed by pedestrian overpasses </w:t>
      </w:r>
      <w:r>
        <w:fldChar w:fldCharType="begin"/>
      </w:r>
      <w:r w:rsidR="001D014D">
        <w:instrText xml:space="preserve"> ADDIN ZOTERO_ITEM CSL_CITATION {"citationID":"a2iu9tlns7k","properties":{"formattedCitation":"{\\rtf [37, pp. 3\\uc0\\u8211{}5]}","plainCitation":"[37, pp. 3–5]"},"citationItems":[{"id":325,"uris":["http://zotero.org/groups/1747539/items/UYJM7PPH"],"uri":["http://zotero.org/groups/1747539/items/UYJM7PPH"],"itemData":{"id":325,"type":"report","title":"Dar es Salaam Bus Rapid Transit Project, Environmental and Social Impact Assessment Summary","URL":"https://www.afdb.org/fileadmin/uploads/afdb/Documents/Environmental-and-Social-Assessments/Tanzania_-_Dar_es_Salaam_Bus_rapid_transit_project_-_ESIA_summary_%e2%80%93_03_2015.pdf","author":[{"family":"African Development Bank","given":""}],"accessed":{"date-parts":[["2017",10,8]]}},"locator":"3-5"}],"schema":"https://github.com/citation-style-language/schema/raw/master/csl-citation.json"} </w:instrText>
      </w:r>
      <w:r>
        <w:fldChar w:fldCharType="separate"/>
      </w:r>
      <w:r w:rsidR="00982510" w:rsidRPr="00982510">
        <w:rPr>
          <w:rFonts w:ascii="Times New Roman" w:eastAsia="Times New Roman" w:cs="Times New Roman"/>
        </w:rPr>
        <w:t>[37, pp. 3–5]</w:t>
      </w:r>
      <w:r>
        <w:fldChar w:fldCharType="end"/>
      </w:r>
      <w:r>
        <w:t>.</w:t>
      </w:r>
    </w:p>
    <w:p w14:paraId="3EBFA003" w14:textId="77777777" w:rsidR="0029381D" w:rsidRDefault="0029381D" w:rsidP="0029381D">
      <w:pPr>
        <w:keepNext/>
        <w:ind w:firstLine="0"/>
      </w:pPr>
      <w:r>
        <w:rPr>
          <w:noProof/>
          <w:lang w:eastAsia="en-US"/>
        </w:rPr>
        <mc:AlternateContent>
          <mc:Choice Requires="wpg">
            <w:drawing>
              <wp:inline distT="0" distB="0" distL="0" distR="0" wp14:anchorId="789665BC" wp14:editId="3CC9D286">
                <wp:extent cx="2770972" cy="2623558"/>
                <wp:effectExtent l="25400" t="25400" r="0" b="0"/>
                <wp:docPr id="5" name="Group 5"/>
                <wp:cNvGraphicFramePr/>
                <a:graphic xmlns:a="http://schemas.openxmlformats.org/drawingml/2006/main">
                  <a:graphicData uri="http://schemas.microsoft.com/office/word/2010/wordprocessingGroup">
                    <wpg:wgp>
                      <wpg:cNvGrpSpPr/>
                      <wpg:grpSpPr>
                        <a:xfrm>
                          <a:off x="0" y="0"/>
                          <a:ext cx="2770972" cy="2623558"/>
                          <a:chOff x="-74128" y="10514"/>
                          <a:chExt cx="2419170" cy="1925713"/>
                        </a:xfrm>
                      </wpg:grpSpPr>
                      <pic:pic xmlns:pic="http://schemas.openxmlformats.org/drawingml/2006/picture">
                        <pic:nvPicPr>
                          <pic:cNvPr id="3" name="Picture 3"/>
                          <pic:cNvPicPr>
                            <a:picLocks noChangeAspect="1"/>
                          </pic:cNvPicPr>
                        </pic:nvPicPr>
                        <pic:blipFill rotWithShape="1">
                          <a:blip r:embed="rId24" cstate="hqprint">
                            <a:extLst>
                              <a:ext uri="{28A0092B-C50C-407E-A947-70E740481C1C}">
                                <a14:useLocalDpi xmlns:a14="http://schemas.microsoft.com/office/drawing/2010/main"/>
                              </a:ext>
                            </a:extLst>
                          </a:blip>
                          <a:srcRect/>
                          <a:stretch/>
                        </pic:blipFill>
                        <pic:spPr bwMode="auto">
                          <a:xfrm>
                            <a:off x="-74128" y="10514"/>
                            <a:ext cx="2366226" cy="1550523"/>
                          </a:xfrm>
                          <a:prstGeom prst="rect">
                            <a:avLst/>
                          </a:prstGeom>
                          <a:noFill/>
                          <a:ln>
                            <a:solidFill>
                              <a:schemeClr val="tx1"/>
                            </a:solidFill>
                          </a:ln>
                        </pic:spPr>
                      </pic:pic>
                      <wps:wsp>
                        <wps:cNvPr id="4" name="Text Box 4"/>
                        <wps:cNvSpPr txBox="1"/>
                        <wps:spPr>
                          <a:xfrm>
                            <a:off x="-13" y="1595139"/>
                            <a:ext cx="2345055" cy="341088"/>
                          </a:xfrm>
                          <a:prstGeom prst="rect">
                            <a:avLst/>
                          </a:prstGeom>
                          <a:solidFill>
                            <a:prstClr val="white"/>
                          </a:solidFill>
                          <a:ln>
                            <a:noFill/>
                          </a:ln>
                          <a:effectLst/>
                        </wps:spPr>
                        <wps:txbx>
                          <w:txbxContent>
                            <w:p w14:paraId="5464D611" w14:textId="77777777" w:rsidR="00062978" w:rsidRDefault="00062978" w:rsidP="0029381D">
                              <w:pPr>
                                <w:pStyle w:val="Caption"/>
                              </w:pPr>
                              <w:r>
                                <w:t xml:space="preserve">Figure </w:t>
                              </w:r>
                              <w:r w:rsidR="00D97D07">
                                <w:fldChar w:fldCharType="begin"/>
                              </w:r>
                              <w:r w:rsidR="00D97D07">
                                <w:instrText xml:space="preserve"> SEQ Figure \* ARABIC </w:instrText>
                              </w:r>
                              <w:r w:rsidR="00D97D07">
                                <w:fldChar w:fldCharType="separate"/>
                              </w:r>
                              <w:r>
                                <w:rPr>
                                  <w:noProof/>
                                </w:rPr>
                                <w:t>4</w:t>
                              </w:r>
                              <w:r w:rsidR="00D97D07">
                                <w:rPr>
                                  <w:noProof/>
                                </w:rPr>
                                <w:fldChar w:fldCharType="end"/>
                              </w:r>
                              <w:r>
                                <w:t>: Tanzanian daladalas</w:t>
                              </w:r>
                            </w:p>
                            <w:p w14:paraId="3B753C11" w14:textId="77777777" w:rsidR="00062978" w:rsidRPr="00BF11BA" w:rsidRDefault="00062978" w:rsidP="0029381D">
                              <w:pPr>
                                <w:ind w:firstLine="0"/>
                                <w:jc w:val="center"/>
                                <w:rPr>
                                  <w:rStyle w:val="EndnoteReference"/>
                                </w:rPr>
                              </w:pPr>
                              <w:r>
                                <w:rPr>
                                  <w:rStyle w:val="EndnoteReference"/>
                                </w:rPr>
                                <w:t>Photo Credit</w:t>
                              </w:r>
                              <w:r w:rsidRPr="00BF11BA">
                                <w:rPr>
                                  <w:rStyle w:val="EndnoteReference"/>
                                </w:rPr>
                                <w:t xml:space="preserve">: </w:t>
                              </w:r>
                              <w:hyperlink r:id="rId25" w:history="1">
                                <w:r w:rsidRPr="00BF11BA">
                                  <w:rPr>
                                    <w:rStyle w:val="EndnoteReference"/>
                                  </w:rPr>
                                  <w:t>Lab Rat in Tanzania</w:t>
                                </w:r>
                              </w:hyperlink>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789665BC" id="Group 5" o:spid="_x0000_s1032" style="width:218.2pt;height:206.6pt;mso-position-horizontal-relative:char;mso-position-vertical-relative:line" coordorigin="-74128,10514" coordsize="2419170,1925713"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">
                <v:shape id="Picture 3" o:spid="_x0000_s1033" type="#_x0000_t75" style="position:absolute;left:-74128;top:10514;width:2366226;height:1550523;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B8&#10;F0PEAAAA2gAAAA8AAABkcnMvZG93bnJldi54bWxEj0FrwkAUhO9C/8PyCr1I3TSCltRNkEKhggaS&#10;tD0/sq9JaPZtyG41/ntXEDwOM/MNs8km04sjja6zrOBlEYEgrq3uuFHwVX08v4JwHlljb5kUnMlB&#10;lj7MNphoe+KCjqVvRICwS1BB6/2QSOnqlgy6hR2Ig/drR4M+yLGResRTgJtexlG0kgY7DgstDvTe&#10;Uv1X/hsF62L3UxZ5U+3n+SGn7zyuVttYqafHafsGwtPk7+Fb+1MrWML1SrgBMr0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OB8F0PEAAAA2gAAAA8AAAAAAAAAAAAAAAAAnAIA&#10;AGRycy9kb3ducmV2LnhtbFBLBQYAAAAABAAEAPcAAACNAwAAAAA=&#10;" stroked="t" strokecolor="black [3213]">
                  <v:imagedata r:id="rId26" o:title=""/>
                  <v:path arrowok="t"/>
                </v:shape>
                <v:shape id="Text Box 4" o:spid="_x0000_s1034" type="#_x0000_t202" style="position:absolute;left:-13;top:1595139;width:2345055;height:3410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hShwgAA&#10;ANoAAAAPAAAAZHJzL2Rvd25yZXYueG1sRI9Pi8IwFMTvC36H8AQvi6aKyFKN4l/w4B50xfOjebbF&#10;5qUk0dZvbwRhj8PM/IaZLVpTiQc5X1pWMBwkIIgzq0vOFZz/dv0fED4ga6wsk4IneVjMO18zTLVt&#10;+EiPU8hFhLBPUUERQp1K6bOCDPqBrYmjd7XOYIjS5VI7bCLcVHKUJBNpsOS4UGBN64Ky2+luFEw2&#10;7t4cef29OW8P+Fvno8vqeVGq122XUxCB2vAf/rT3WsEY3lfiDZDz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6SFKHCAAAA2gAAAA8AAAAAAAAAAAAAAAAAlwIAAGRycy9kb3du&#10;cmV2LnhtbFBLBQYAAAAABAAEAPUAAACGAwAAAAA=&#10;" stroked="f">
                  <v:textbox inset="0,0,0,0">
                    <w:txbxContent>
                      <w:p w14:paraId="5464D611" w14:textId="77777777" w:rsidR="00062978" w:rsidRDefault="00062978" w:rsidP="0029381D">
                        <w:pPr>
                          <w:pStyle w:val="Caption"/>
                        </w:pPr>
                        <w:r>
                          <w:t xml:space="preserve">Figure </w:t>
                        </w:r>
                        <w:fldSimple w:instr=" SEQ Figure \* ARABIC ">
                          <w:r>
                            <w:rPr>
                              <w:noProof/>
                            </w:rPr>
                            <w:t>4</w:t>
                          </w:r>
                        </w:fldSimple>
                        <w:r>
                          <w:t>: Tanzanian daladalas</w:t>
                        </w:r>
                      </w:p>
                      <w:p w14:paraId="3B753C11" w14:textId="77777777" w:rsidR="00062978" w:rsidRPr="00BF11BA" w:rsidRDefault="00062978" w:rsidP="0029381D">
                        <w:pPr>
                          <w:ind w:firstLine="0"/>
                          <w:jc w:val="center"/>
                          <w:rPr>
                            <w:rStyle w:val="EndnoteReference"/>
                          </w:rPr>
                        </w:pPr>
                        <w:r>
                          <w:rPr>
                            <w:rStyle w:val="EndnoteReference"/>
                          </w:rPr>
                          <w:t>Photo Credit</w:t>
                        </w:r>
                        <w:r w:rsidRPr="00BF11BA">
                          <w:rPr>
                            <w:rStyle w:val="EndnoteReference"/>
                          </w:rPr>
                          <w:t xml:space="preserve">: </w:t>
                        </w:r>
                        <w:hyperlink r:id="rId27" w:history="1">
                          <w:r w:rsidRPr="00BF11BA">
                            <w:rPr>
                              <w:rStyle w:val="EndnoteReference"/>
                            </w:rPr>
                            <w:t>Lab Rat in Tanzania</w:t>
                          </w:r>
                        </w:hyperlink>
                      </w:p>
                    </w:txbxContent>
                  </v:textbox>
                </v:shape>
                <w10:anchorlock/>
              </v:group>
            </w:pict>
          </mc:Fallback>
        </mc:AlternateContent>
      </w:r>
      <w:r>
        <w:rPr>
          <w:noProof/>
          <w:lang w:eastAsia="en-US"/>
        </w:rPr>
        <mc:AlternateContent>
          <mc:Choice Requires="wpg">
            <w:drawing>
              <wp:inline distT="0" distB="0" distL="0" distR="0" wp14:anchorId="259E2C3B" wp14:editId="4013AD33">
                <wp:extent cx="3076575" cy="2624959"/>
                <wp:effectExtent l="25400" t="25400" r="22225" b="0"/>
                <wp:docPr id="12" name="Group 12"/>
                <wp:cNvGraphicFramePr/>
                <a:graphic xmlns:a="http://schemas.openxmlformats.org/drawingml/2006/main">
                  <a:graphicData uri="http://schemas.microsoft.com/office/word/2010/wordprocessingGroup">
                    <wpg:wgp>
                      <wpg:cNvGrpSpPr/>
                      <wpg:grpSpPr>
                        <a:xfrm>
                          <a:off x="0" y="0"/>
                          <a:ext cx="3076575" cy="2624959"/>
                          <a:chOff x="0" y="0"/>
                          <a:chExt cx="3076575" cy="2624959"/>
                        </a:xfrm>
                      </wpg:grpSpPr>
                      <pic:pic xmlns:pic="http://schemas.openxmlformats.org/drawingml/2006/picture">
                        <pic:nvPicPr>
                          <pic:cNvPr id="10" name="Picture 10"/>
                          <pic:cNvPicPr>
                            <a:picLocks noChangeAspect="1"/>
                          </pic:cNvPicPr>
                        </pic:nvPicPr>
                        <pic:blipFill>
                          <a:blip r:embed="rId28">
                            <a:extLst>
                              <a:ext uri="{28A0092B-C50C-407E-A947-70E740481C1C}">
                                <a14:useLocalDpi xmlns:a14="http://schemas.microsoft.com/office/drawing/2010/main"/>
                              </a:ext>
                            </a:extLst>
                          </a:blip>
                          <a:stretch>
                            <a:fillRect/>
                          </a:stretch>
                        </pic:blipFill>
                        <pic:spPr>
                          <a:xfrm>
                            <a:off x="0" y="0"/>
                            <a:ext cx="3076575" cy="2113915"/>
                          </a:xfrm>
                          <a:prstGeom prst="rect">
                            <a:avLst/>
                          </a:prstGeom>
                          <a:ln>
                            <a:solidFill>
                              <a:schemeClr val="tx1"/>
                            </a:solidFill>
                          </a:ln>
                        </pic:spPr>
                      </pic:pic>
                      <wps:wsp>
                        <wps:cNvPr id="11" name="Text Box 11"/>
                        <wps:cNvSpPr txBox="1"/>
                        <wps:spPr>
                          <a:xfrm>
                            <a:off x="0" y="2166969"/>
                            <a:ext cx="3076575" cy="457990"/>
                          </a:xfrm>
                          <a:prstGeom prst="rect">
                            <a:avLst/>
                          </a:prstGeom>
                          <a:solidFill>
                            <a:prstClr val="white"/>
                          </a:solidFill>
                          <a:ln>
                            <a:noFill/>
                          </a:ln>
                          <a:effectLst/>
                        </wps:spPr>
                        <wps:txbx>
                          <w:txbxContent>
                            <w:p w14:paraId="1B8E359D" w14:textId="77777777" w:rsidR="00062978" w:rsidRDefault="00062978" w:rsidP="0029381D">
                              <w:pPr>
                                <w:pStyle w:val="Caption"/>
                              </w:pPr>
                              <w:r>
                                <w:t xml:space="preserve">Figure </w:t>
                              </w:r>
                              <w:r w:rsidR="00D97D07">
                                <w:fldChar w:fldCharType="begin"/>
                              </w:r>
                              <w:r w:rsidR="00D97D07">
                                <w:instrText xml:space="preserve"> SEQ Figure \* ARABIC </w:instrText>
                              </w:r>
                              <w:r w:rsidR="00D97D07">
                                <w:fldChar w:fldCharType="separate"/>
                              </w:r>
                              <w:r>
                                <w:rPr>
                                  <w:noProof/>
                                </w:rPr>
                                <w:t>5</w:t>
                              </w:r>
                              <w:r w:rsidR="00D97D07">
                                <w:rPr>
                                  <w:noProof/>
                                </w:rPr>
                                <w:fldChar w:fldCharType="end"/>
                              </w:r>
                              <w:r>
                                <w:t>: Dar BRT system plan</w:t>
                              </w:r>
                            </w:p>
                            <w:p w14:paraId="39AB8EEB" w14:textId="77777777" w:rsidR="00062978" w:rsidRPr="00BF11BA" w:rsidRDefault="00062978" w:rsidP="0029381D">
                              <w:pPr>
                                <w:ind w:firstLine="0"/>
                                <w:jc w:val="center"/>
                                <w:rPr>
                                  <w:rStyle w:val="EndnoteReference"/>
                                </w:rPr>
                              </w:pPr>
                              <w:r>
                                <w:rPr>
                                  <w:rStyle w:val="EndnoteReference"/>
                                </w:rPr>
                                <w:t>So</w:t>
                              </w:r>
                              <w:r w:rsidRPr="00BF11BA">
                                <w:rPr>
                                  <w:rStyle w:val="EndnoteReference"/>
                                </w:rPr>
                                <w:t>urce: African Development Ban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59E2C3B" id="Group 12" o:spid="_x0000_s1035" style="width:242.25pt;height:206.7pt;mso-position-horizontal-relative:char;mso-position-vertical-relative:line" coordsize="3076575,2624959"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">
                <v:shape id="Picture 10" o:spid="_x0000_s1036" type="#_x0000_t75" style="position:absolute;width:3076575;height:211391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ag&#10;QSHDAAAA2wAAAA8AAABkcnMvZG93bnJldi54bWxEj0FvwjAMhe9I+w+RJ+0GKTtsUAgIgSbtNgZs&#10;4mg1pq1onCrJSvbv8WHSbs/y8+f3luvsOjVQiK1nA9NJAYq48rbl2sDp+DaegYoJ2WLnmQz8UoT1&#10;6mG0xNL6G3/ScEi1EgjHEg00KfWl1rFqyGGc+J5YdhcfHCYZQ61twJvAXaefi+JFO2xZPjTY07ah&#10;6nr4cULJ5+qLu3D+Hl7nu/6jvc7yvjDm6TFvFqAS5fRv/rt+txJf0ksXEaBXd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ZqBBIcMAAADbAAAADwAAAAAAAAAAAAAAAACcAgAA&#10;ZHJzL2Rvd25yZXYueG1sUEsFBgAAAAAEAAQA9wAAAIwDAAAAAA==&#10;" stroked="t" strokecolor="black [3213]">
                  <v:imagedata r:id="rId29" o:title=""/>
                  <v:path arrowok="t"/>
                </v:shape>
                <v:shape id="Text Box 11" o:spid="_x0000_s1037" type="#_x0000_t202" style="position:absolute;top:2166969;width:3076575;height:4579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2bnHFwgAA&#10;ANsAAAAPAAAAZHJzL2Rvd25yZXYueG1sRE87a8MwEN4L/Q/iCl1KLcdDCG7kkCYtdEiHpCHzYV1t&#10;E+tkJPn176tAIdt9fM9bbybTioGcbywrWCQpCOLS6oYrBeefz9cVCB+QNbaWScFMHjbF48Mac21H&#10;PtJwCpWIIexzVFCH0OVS+rImgz6xHXHkfq0zGCJ0ldQOxxhuWpml6VIabDg21NjRrqbyeuqNguXe&#10;9eORdy/788cBv7squ7zPF6Wen6btG4hAU7iL/91fOs5fwO2XeIAs/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ZuccXCAAAA2wAAAA8AAAAAAAAAAAAAAAAAlwIAAGRycy9kb3du&#10;cmV2LnhtbFBLBQYAAAAABAAEAPUAAACGAwAAAAA=&#10;" stroked="f">
                  <v:textbox inset="0,0,0,0">
                    <w:txbxContent>
                      <w:p w14:paraId="1B8E359D" w14:textId="77777777" w:rsidR="00062978" w:rsidRDefault="00062978" w:rsidP="0029381D">
                        <w:pPr>
                          <w:pStyle w:val="Caption"/>
                        </w:pPr>
                        <w:r>
                          <w:t xml:space="preserve">Figure </w:t>
                        </w:r>
                        <w:fldSimple w:instr=" SEQ Figure \* ARABIC ">
                          <w:r>
                            <w:rPr>
                              <w:noProof/>
                            </w:rPr>
                            <w:t>5</w:t>
                          </w:r>
                        </w:fldSimple>
                        <w:r>
                          <w:t>: Dar BRT system plan</w:t>
                        </w:r>
                      </w:p>
                      <w:p w14:paraId="39AB8EEB" w14:textId="77777777" w:rsidR="00062978" w:rsidRPr="00BF11BA" w:rsidRDefault="00062978" w:rsidP="0029381D">
                        <w:pPr>
                          <w:ind w:firstLine="0"/>
                          <w:jc w:val="center"/>
                          <w:rPr>
                            <w:rStyle w:val="EndnoteReference"/>
                          </w:rPr>
                        </w:pPr>
                        <w:r>
                          <w:rPr>
                            <w:rStyle w:val="EndnoteReference"/>
                          </w:rPr>
                          <w:t>So</w:t>
                        </w:r>
                        <w:r w:rsidRPr="00BF11BA">
                          <w:rPr>
                            <w:rStyle w:val="EndnoteReference"/>
                          </w:rPr>
                          <w:t>urce: African Development Bank</w:t>
                        </w:r>
                      </w:p>
                    </w:txbxContent>
                  </v:textbox>
                </v:shape>
                <w10:anchorlock/>
              </v:group>
            </w:pict>
          </mc:Fallback>
        </mc:AlternateContent>
      </w:r>
    </w:p>
    <w:p w14:paraId="586A7B77" w14:textId="77777777" w:rsidR="0029381D" w:rsidRDefault="0029381D" w:rsidP="0029381D">
      <w:pPr>
        <w:pStyle w:val="Heading3"/>
      </w:pPr>
      <w:bookmarkStart w:id="56" w:name="_Toc497326147"/>
      <w:bookmarkStart w:id="57" w:name="_Toc497389603"/>
      <w:r>
        <w:t>Goods Transport</w:t>
      </w:r>
      <w:bookmarkEnd w:id="56"/>
      <w:bookmarkEnd w:id="57"/>
    </w:p>
    <w:p w14:paraId="080F5F0C" w14:textId="3D8FD7B0" w:rsidR="0029381D" w:rsidRDefault="0029381D" w:rsidP="0029381D">
      <w:pPr>
        <w:rPr>
          <w:rFonts w:ascii="Times" w:hAnsi="Times" w:cs="Times"/>
          <w:color w:val="000000" w:themeColor="text2"/>
        </w:rPr>
      </w:pPr>
      <w:r>
        <w:t xml:space="preserve">Dar es Salaam is home to a multitude of formal and informal industries, urban farms, and small businesses. For this reason, goods trucks comprise a large fraction of the intra-city transport, 29% of the total road vehicles. The majority of these (17% of the total road vehicles) are light-duty goods trucks for small loads </w:t>
      </w:r>
      <w:r>
        <w:fldChar w:fldCharType="begin"/>
      </w:r>
      <w:r w:rsidR="001D014D">
        <w:instrText xml:space="preserve"> ADDIN ZOTERO_ITEM CSL_CITATION {"citationID":"a7u0n9uo19","properties":{"formattedCitation":"[36, p. 415]","plainCitation":"[36, p. 415]"},"citationItems":[{"id":443,"uris":["http://zotero.org/groups/1747539/items/8SK3EFQ4"],"uri":["http://zotero.org/groups/1747539/items/8SK3EFQ4"],"itemData":{"id":443,"type":"article-journal","title":"Transport and vehicle characteristics in the city of Dar es Salaam, Tanzania","container-title":"SATC 2004","source":"Google Scholar","author":[{"family":"Wilson","given":"L."},{"family":"Gashaza","given":"J. R."}],"issued":{"date-parts":[["2004"]]}},"locator":"415"}],"schema":"https://github.com/citation-style-language/schema/raw/master/csl-citation.json"} </w:instrText>
      </w:r>
      <w:r>
        <w:fldChar w:fldCharType="separate"/>
      </w:r>
      <w:r w:rsidR="00982510">
        <w:rPr>
          <w:noProof/>
        </w:rPr>
        <w:t>[36, p. 415]</w:t>
      </w:r>
      <w:r>
        <w:fldChar w:fldCharType="end"/>
      </w:r>
      <w:r>
        <w:t>. The same issues of congestion, poorly maintained and inefficient vehicles, and insufficient road infrastructure plague goods transport.</w:t>
      </w:r>
    </w:p>
    <w:p w14:paraId="50BE0887" w14:textId="77777777" w:rsidR="0029381D" w:rsidRDefault="0029381D" w:rsidP="0029381D"/>
    <w:p w14:paraId="255A1396" w14:textId="77777777" w:rsidR="0029381D" w:rsidRDefault="0029381D" w:rsidP="0029381D">
      <w:pPr>
        <w:pStyle w:val="Heading2"/>
      </w:pPr>
      <w:bookmarkStart w:id="58" w:name="_Toc497326148"/>
      <w:bookmarkStart w:id="59" w:name="_Toc497389604"/>
      <w:r>
        <w:lastRenderedPageBreak/>
        <w:t>Buildings</w:t>
      </w:r>
      <w:bookmarkEnd w:id="58"/>
      <w:bookmarkEnd w:id="59"/>
    </w:p>
    <w:p w14:paraId="0BAE3497" w14:textId="70FE5A17" w:rsidR="0029381D" w:rsidRDefault="0029381D" w:rsidP="0029381D">
      <w:r>
        <w:t xml:space="preserve">Building-related energy use the primary contributor to total energy consumption in Dar es Salaam. The city faces building-related energy issues consistent with those of Tanzania at large: low thermal performance of buildings, inefficient combustion of cooking fuels, wasteful heating and cooling systems, and below-average equipment efficiencies. </w:t>
      </w:r>
      <w:r w:rsidRPr="00F84E30">
        <w:t xml:space="preserve">The Ministry of Energy and Minerals has identified </w:t>
      </w:r>
      <w:r>
        <w:t xml:space="preserve">five </w:t>
      </w:r>
      <w:r w:rsidRPr="00F84E30">
        <w:t xml:space="preserve">policy goals to promote energy efficiency and conservation within Tanzanian </w:t>
      </w:r>
      <w:r>
        <w:t xml:space="preserve">buildings </w:t>
      </w:r>
      <w:r>
        <w:fldChar w:fldCharType="begin"/>
      </w:r>
      <w:r w:rsidR="001D014D">
        <w:instrText xml:space="preserve"> ADDIN ZOTERO_ITEM CSL_CITATION {"citationID":"a1jl1tdef0g","properties":{"formattedCitation":"[4, p. 24]","plainCitation":"[4, p. 24]"},"citationItems":[{"id":297,"uris":["http://zotero.org/groups/1747539/items/3UJGA9RR"],"uri":["http://zotero.org/groups/1747539/items/3UJGA9RR"],"itemData":{"id":297,"type":"book","title":"African Economic Outlook 2016","collection-title":"African Economic Outlook","publisher":"OECD Publishing","source":"CrossRef","URL":"http://www.oecd-ilibrary.org/development/african-economic-outlook-2016_aeo-2016-en","ISBN":"978-92-64-25646-0","note":"DOI: 10.1787/aeo-2016-en","language":"en","author":[{"literal":"OECD"},{"literal":"AfDB"},{"literal":"UNDP"}],"issued":{"date-parts":[["2016",5,23]]},"accessed":{"date-parts":[["2017",10,5]]}},"locator":"24"}],"schema":"https://github.com/citation-style-language/schema/raw/master/csl-citation.json"} </w:instrText>
      </w:r>
      <w:r>
        <w:fldChar w:fldCharType="separate"/>
      </w:r>
      <w:r>
        <w:rPr>
          <w:noProof/>
        </w:rPr>
        <w:t>[4, p. 24]</w:t>
      </w:r>
      <w:r>
        <w:fldChar w:fldCharType="end"/>
      </w:r>
      <w:r w:rsidRPr="00F84E30">
        <w:t>:</w:t>
      </w:r>
    </w:p>
    <w:p w14:paraId="35244931" w14:textId="77777777" w:rsidR="0029381D" w:rsidRDefault="0029381D" w:rsidP="0029381D">
      <w:pPr>
        <w:pStyle w:val="ListNumber"/>
        <w:numPr>
          <w:ilvl w:val="0"/>
          <w:numId w:val="17"/>
        </w:numPr>
      </w:pPr>
      <w:r>
        <w:t>Integrate energy efficiency and renewable energy into housing policies and building codes;</w:t>
      </w:r>
    </w:p>
    <w:p w14:paraId="4C18A974" w14:textId="77777777" w:rsidR="0029381D" w:rsidRDefault="0029381D" w:rsidP="0029381D">
      <w:pPr>
        <w:pStyle w:val="ListNumber"/>
      </w:pPr>
      <w:r>
        <w:t>Establish and promote minimum energy standards for appliances;</w:t>
      </w:r>
    </w:p>
    <w:p w14:paraId="69299A02" w14:textId="77777777" w:rsidR="0029381D" w:rsidRDefault="0029381D" w:rsidP="0029381D">
      <w:pPr>
        <w:pStyle w:val="ListNumber"/>
      </w:pPr>
      <w:r>
        <w:t>Improve awareness and raise capacity for energy efficiency</w:t>
      </w:r>
    </w:p>
    <w:p w14:paraId="7C063AE1" w14:textId="77777777" w:rsidR="0029381D" w:rsidRDefault="0029381D" w:rsidP="0029381D">
      <w:pPr>
        <w:pStyle w:val="ListNumber"/>
      </w:pPr>
      <w:r>
        <w:t>Promote energy audits for commercial buildings; and</w:t>
      </w:r>
    </w:p>
    <w:p w14:paraId="160DC91F" w14:textId="77777777" w:rsidR="0029381D" w:rsidRDefault="0029381D" w:rsidP="0029381D">
      <w:pPr>
        <w:pStyle w:val="ListNumber"/>
      </w:pPr>
      <w:r>
        <w:t>Implement commercial building energy monitoring.</w:t>
      </w:r>
    </w:p>
    <w:p w14:paraId="29E955A6" w14:textId="216D09A0" w:rsidR="0029381D" w:rsidRPr="00705AC0" w:rsidRDefault="0029381D" w:rsidP="0029381D">
      <w:pPr>
        <w:ind w:firstLine="0"/>
      </w:pPr>
      <w:r>
        <w:tab/>
        <w:t xml:space="preserve">The building sector is comprised of residential, commercial and institutional, and industrial structures. Limited data are available regarding the quantity and composition of the structures in Dar es Salaam, especially non-residential. A 2007 survey of the housing stock in the </w:t>
      </w:r>
      <w:r w:rsidRPr="001A4054">
        <w:rPr>
          <w:bCs/>
        </w:rPr>
        <w:t>Kinondoni</w:t>
      </w:r>
      <w:r w:rsidRPr="001A4054">
        <w:rPr>
          <w:b/>
          <w:bCs/>
        </w:rPr>
        <w:t xml:space="preserve"> </w:t>
      </w:r>
      <w:r>
        <w:t xml:space="preserve">district of the city shows that the typical home is modestly constructed with a cement floor (86%), concrete brick walls (82%), and corrugated iron roofs (96%) </w:t>
      </w:r>
      <w:r>
        <w:fldChar w:fldCharType="begin"/>
      </w:r>
      <w:r w:rsidR="001D014D">
        <w:instrText xml:space="preserve"> ADDIN ZOTERO_ITEM CSL_CITATION {"citationID":"a2j1gcu0cp","properties":{"formattedCitation":"[39, p. 170]","plainCitation":"[39, p. 170]"},"citationItems":[{"id":442,"uris":["http://zotero.org/groups/1747539/items/UPYW9PG5"],"uri":["http://zotero.org/groups/1747539/items/UPYW9PG5"],"itemData":{"id":442,"type":"article-journal","title":"Population, environment and development in Kinondoni District, Dar es Salaam","container-title":"The Geographical Journal","page":"169–175","volume":"174","issue":"2","source":"Google Scholar","author":[{"family":"Mbonile","given":"Milline J."},{"family":"Kivelia","given":"Julius"}],"issued":{"date-parts":[["2008"]]}},"locator":"170"}],"schema":"https://github.com/citation-style-language/schema/raw/master/csl-citation.json"} </w:instrText>
      </w:r>
      <w:r>
        <w:fldChar w:fldCharType="separate"/>
      </w:r>
      <w:r w:rsidR="00982510">
        <w:rPr>
          <w:noProof/>
        </w:rPr>
        <w:t>[39, p. 170]</w:t>
      </w:r>
      <w:r>
        <w:fldChar w:fldCharType="end"/>
      </w:r>
      <w:r>
        <w:t xml:space="preserve">. A broad review of industry and economic literature, as well as examination of aerial imagery suggests that there is a significant number of warehouses, garages, and small factories in the industrial regions of the city. According to a recent report published by the World Bank Group, Tanzania does not have building energy codes to set minimum standards for the efficiency of new </w:t>
      </w:r>
      <w:r>
        <w:lastRenderedPageBreak/>
        <w:t xml:space="preserve">construction in either the residential or commercial sector </w:t>
      </w:r>
      <w:r>
        <w:fldChar w:fldCharType="begin"/>
      </w:r>
      <w:r w:rsidR="001D014D">
        <w:instrText xml:space="preserve"> ADDIN ZOTERO_ITEM CSL_CITATION {"citationID":"a1klb07edjn","properties":{"formattedCitation":"[40, p. 36]","plainCitation":"[40, p. 36]"},"citationItems":[{"id":328,"uris":["http://zotero.org/groups/1747539/items/EHJEFSXD"],"uri":["http://zotero.org/groups/1747539/items/EHJEFSXD"],"itemData":{"id":328,"type":"article","title":"Regulatory Indicators for Sustainable Energy: Tanzania","URL":"http://rise.esmap.org/country/tanzania","author":[{"family":"World Bank Group","given":""}],"issued":{"date-parts":[["2016"]]},"accessed":{"date-parts":[["2017",10,7]]}},"locator":"36"}],"schema":"https://github.com/citation-style-language/schema/raw/master/csl-citation.json"} </w:instrText>
      </w:r>
      <w:r>
        <w:fldChar w:fldCharType="separate"/>
      </w:r>
      <w:r w:rsidR="00982510">
        <w:rPr>
          <w:noProof/>
        </w:rPr>
        <w:t>[40, p. 36]</w:t>
      </w:r>
      <w:r>
        <w:fldChar w:fldCharType="end"/>
      </w:r>
      <w:r>
        <w:t>, a common practice among wealthier nations concerned with energy conservation.</w:t>
      </w:r>
    </w:p>
    <w:p w14:paraId="77877B4C" w14:textId="77777777" w:rsidR="0029381D" w:rsidRDefault="0029381D" w:rsidP="0029381D">
      <w:pPr>
        <w:pStyle w:val="Heading3"/>
      </w:pPr>
      <w:bookmarkStart w:id="60" w:name="_Toc497326149"/>
      <w:bookmarkStart w:id="61" w:name="_Toc497389605"/>
      <w:r>
        <w:t>Food Preparation</w:t>
      </w:r>
      <w:bookmarkEnd w:id="60"/>
      <w:bookmarkEnd w:id="61"/>
    </w:p>
    <w:p w14:paraId="23920314" w14:textId="5D04B0C1" w:rsidR="0029381D" w:rsidRDefault="0029381D" w:rsidP="0029381D">
      <w:r>
        <w:t xml:space="preserve">The single largest source of energy use in Dar es Salaam is combustion of biomass (charcoal and firewood), with food preparation being the greatest end-use of this biomass. The last few decades have seen fluctuations between the proportion of charcoal and firewood used in Dar es Salaam, but together these fuels are the primary source in approximately 75% of the households </w:t>
      </w:r>
      <w:r>
        <w:fldChar w:fldCharType="begin"/>
      </w:r>
      <w:r w:rsidR="001D014D">
        <w:instrText xml:space="preserve"> ADDIN ZOTERO_ITEM CSL_CITATION {"citationID":"aprs7uot6c","properties":{"formattedCitation":"[39]","plainCitation":"[39]"},"citationItems":[{"id":442,"uris":["http://zotero.org/groups/1747539/items/UPYW9PG5"],"uri":["http://zotero.org/groups/1747539/items/UPYW9PG5"],"itemData":{"id":442,"type":"article-journal","title":"Population, environment and development in Kinondoni District, Dar es Salaam","container-title":"The Geographical Journal","page":"169–175","volume":"174","issue":"2","source":"Google Scholar","author":[{"family":"Mbonile","given":"Milline J."},{"family":"Kivelia","given":"Julius"}],"issued":{"date-parts":[["2008"]]}}}],"schema":"https://github.com/citation-style-language/schema/raw/master/csl-citation.json"} </w:instrText>
      </w:r>
      <w:r>
        <w:fldChar w:fldCharType="separate"/>
      </w:r>
      <w:r w:rsidR="00982510">
        <w:rPr>
          <w:noProof/>
        </w:rPr>
        <w:t>[39]</w:t>
      </w:r>
      <w:r>
        <w:fldChar w:fldCharType="end"/>
      </w:r>
      <w:r>
        <w:fldChar w:fldCharType="begin"/>
      </w:r>
      <w:r w:rsidR="001D014D">
        <w:instrText xml:space="preserve"> ADDIN ZOTERO_ITEM CSL_CITATION {"citationID":"a2j098vi330","properties":{"formattedCitation":"[41]","plainCitation":"[41]"},"citationItems":[{"id":441,"uris":["http://zotero.org/groups/1747539/items/SH2NM5J9"],"uri":["http://zotero.org/groups/1747539/items/SH2NM5J9"],"itemData":{"id":441,"type":"article","title":"The Energy Market in Dar-es-Salaam, Tanzania","publisher":"Swedish University of Agricultural Sciences","author":[{"family":"Andersson","given":"Mari"},{"family":"Holm","given":"Helen"}],"issued":{"date-parts":[["1990"]]}}}],"schema":"https://github.com/citation-style-language/schema/raw/master/csl-citation.json"} </w:instrText>
      </w:r>
      <w:r>
        <w:fldChar w:fldCharType="separate"/>
      </w:r>
      <w:r w:rsidR="00982510">
        <w:rPr>
          <w:noProof/>
        </w:rPr>
        <w:t>[41]</w:t>
      </w:r>
      <w:r>
        <w:fldChar w:fldCharType="end"/>
      </w:r>
      <w:r>
        <w:t xml:space="preserve">. Charcoal is a partially refined fuel, that (in Tanzania) is derived from wood; it is a more efficient, less expensive, and cleaner burning fuel than firewood. Other fuel sources for food preparation are kerosene, electricity, and gas; kerosene is the most common among these three </w:t>
      </w:r>
      <w:r>
        <w:fldChar w:fldCharType="begin"/>
      </w:r>
      <w:r w:rsidR="001D014D">
        <w:instrText xml:space="preserve"> ADDIN ZOTERO_ITEM CSL_CITATION {"citationID":"a15o1coff55","properties":{"formattedCitation":"[39]","plainCitation":"[39]"},"citationItems":[{"id":442,"uris":["http://zotero.org/groups/1747539/items/UPYW9PG5"],"uri":["http://zotero.org/groups/1747539/items/UPYW9PG5"],"itemData":{"id":442,"type":"article-journal","title":"Population, environment and development in Kinondoni District, Dar es Salaam","container-title":"The Geographical Journal","page":"169–175","volume":"174","issue":"2","source":"Google Scholar","author":[{"family":"Mbonile","given":"Milline J."},{"family":"Kivelia","given":"Julius"}],"issued":{"date-parts":[["2008"]]}}}],"schema":"https://github.com/citation-style-language/schema/raw/master/csl-citation.json"} </w:instrText>
      </w:r>
      <w:r>
        <w:fldChar w:fldCharType="separate"/>
      </w:r>
      <w:r w:rsidR="00982510">
        <w:rPr>
          <w:noProof/>
        </w:rPr>
        <w:t>[39]</w:t>
      </w:r>
      <w:r>
        <w:fldChar w:fldCharType="end"/>
      </w:r>
      <w:r>
        <w:fldChar w:fldCharType="begin"/>
      </w:r>
      <w:r w:rsidR="001D014D">
        <w:instrText xml:space="preserve"> ADDIN ZOTERO_ITEM CSL_CITATION {"citationID":"a25rmnb9t4d","properties":{"formattedCitation":"[41]","plainCitation":"[41]"},"citationItems":[{"id":441,"uris":["http://zotero.org/groups/1747539/items/SH2NM5J9"],"uri":["http://zotero.org/groups/1747539/items/SH2NM5J9"],"itemData":{"id":441,"type":"article","title":"The Energy Market in Dar-es-Salaam, Tanzania","publisher":"Swedish University of Agricultural Sciences","author":[{"family":"Andersson","given":"Mari"},{"family":"Holm","given":"Helen"}],"issued":{"date-parts":[["1990"]]}}}],"schema":"https://github.com/citation-style-language/schema/raw/master/csl-citation.json"} </w:instrText>
      </w:r>
      <w:r>
        <w:fldChar w:fldCharType="separate"/>
      </w:r>
      <w:r w:rsidR="00982510">
        <w:rPr>
          <w:noProof/>
        </w:rPr>
        <w:t>[41]</w:t>
      </w:r>
      <w:r>
        <w:fldChar w:fldCharType="end"/>
      </w:r>
      <w:r>
        <w:t xml:space="preserve">. Electricity is the lowest-cost option over time, but the upfront investment for a grid connection and an electric stove is prohibitive for most. Many households use two or more fuel sources, switching between them based upon fuel availability, pricing, weather conditions, and time availability (kerosene, for example, is often used for breakfast as it cooks meals faster) </w:t>
      </w:r>
      <w:r>
        <w:fldChar w:fldCharType="begin"/>
      </w:r>
      <w:r w:rsidR="001D014D">
        <w:instrText xml:space="preserve"> ADDIN ZOTERO_ITEM CSL_CITATION {"citationID":"a11dcgj82bl","properties":{"formattedCitation":"[41]","plainCitation":"[41]"},"citationItems":[{"id":441,"uris":["http://zotero.org/groups/1747539/items/SH2NM5J9"],"uri":["http://zotero.org/groups/1747539/items/SH2NM5J9"],"itemData":{"id":441,"type":"article","title":"The Energy Market in Dar-es-Salaam, Tanzania","publisher":"Swedish University of Agricultural Sciences","author":[{"family":"Andersson","given":"Mari"},{"family":"Holm","given":"Helen"}],"issued":{"date-parts":[["1990"]]}}}],"schema":"https://github.com/citation-style-language/schema/raw/master/csl-citation.json"} </w:instrText>
      </w:r>
      <w:r>
        <w:fldChar w:fldCharType="separate"/>
      </w:r>
      <w:r w:rsidR="00982510">
        <w:rPr>
          <w:noProof/>
        </w:rPr>
        <w:t>[41]</w:t>
      </w:r>
      <w:r>
        <w:fldChar w:fldCharType="end"/>
      </w:r>
      <w:r>
        <w:t>.</w:t>
      </w:r>
    </w:p>
    <w:p w14:paraId="338CE278" w14:textId="55A8F2BB" w:rsidR="0029381D" w:rsidRPr="00B6775F" w:rsidRDefault="0029381D" w:rsidP="00EA398E">
      <w:r>
        <w:t xml:space="preserve">The growing population of Dar es Salaam, coupled with its heavy use of biomass fuel has resulted in excessive exploitation of woodlands in the surrounding region </w:t>
      </w:r>
      <w:r>
        <w:fldChar w:fldCharType="begin"/>
      </w:r>
      <w:r w:rsidR="001D014D">
        <w:instrText xml:space="preserve"> ADDIN ZOTERO_ITEM CSL_CITATION {"citationID":"a1vr43fqpqq","properties":{"formattedCitation":"[39]","plainCitation":"[39]"},"citationItems":[{"id":442,"uris":["http://zotero.org/groups/1747539/items/UPYW9PG5"],"uri":["http://zotero.org/groups/1747539/items/UPYW9PG5"],"itemData":{"id":442,"type":"article-journal","title":"Population, environment and development in Kinondoni District, Dar es Salaam","container-title":"The Geographical Journal","page":"169–175","volume":"174","issue":"2","source":"Google Scholar","author":[{"family":"Mbonile","given":"Milline J."},{"family":"Kivelia","given":"Julius"}],"issued":{"date-parts":[["2008"]]}}}],"schema":"https://github.com/citation-style-language/schema/raw/master/csl-citation.json"} </w:instrText>
      </w:r>
      <w:r>
        <w:fldChar w:fldCharType="separate"/>
      </w:r>
      <w:r w:rsidR="00982510">
        <w:rPr>
          <w:noProof/>
        </w:rPr>
        <w:t>[39]</w:t>
      </w:r>
      <w:r>
        <w:fldChar w:fldCharType="end"/>
      </w:r>
      <w:r>
        <w:fldChar w:fldCharType="begin"/>
      </w:r>
      <w:r w:rsidR="001D014D">
        <w:instrText xml:space="preserve"> ADDIN ZOTERO_ITEM CSL_CITATION {"citationID":"a2dgmljt9mj","properties":{"formattedCitation":"[42]","plainCitation":"[42]"},"citationItems":[{"id":329,"uris":["http://zotero.org/groups/1747539/items/K4KPMSFY"],"uri":["http://zotero.org/groups/1747539/items/K4KPMSFY"],"itemData":{"id":329,"type":"article-journal","title":"Woodland deforestation by charcoal supply to Dar es Salaam","container-title":"Journal of environmental economics and management","page":"17–32","volume":"33","issue":"1","source":"Google Scholar","author":[{"family":"Hofstad","given":"Ole"}],"issued":{"date-parts":[["1997"]]}}}],"schema":"https://github.com/citation-style-language/schema/raw/master/csl-citation.json"} </w:instrText>
      </w:r>
      <w:r>
        <w:fldChar w:fldCharType="separate"/>
      </w:r>
      <w:r w:rsidR="00982510">
        <w:rPr>
          <w:noProof/>
        </w:rPr>
        <w:t>[42]</w:t>
      </w:r>
      <w:r>
        <w:fldChar w:fldCharType="end"/>
      </w:r>
      <w:r>
        <w:t xml:space="preserve">. More fuel-efficient stoves as well as afforestation programs are necessary to combat the rapid deforestation of the Dar es Salaam region </w:t>
      </w:r>
      <w:r>
        <w:fldChar w:fldCharType="begin"/>
      </w:r>
      <w:r w:rsidR="001D014D">
        <w:instrText xml:space="preserve"> ADDIN ZOTERO_ITEM CSL_CITATION {"citationID":"a5uqdlq351","properties":{"formattedCitation":"[41]","plainCitation":"[41]"},"citationItems":[{"id":441,"uris":["http://zotero.org/groups/1747539/items/SH2NM5J9"],"uri":["http://zotero.org/groups/1747539/items/SH2NM5J9"],"itemData":{"id":441,"type":"article","title":"The Energy Market in Dar-es-Salaam, Tanzania","publisher":"Swedish University of Agricultural Sciences","author":[{"family":"Andersson","given":"Mari"},{"family":"Holm","given":"Helen"}],"issued":{"date-parts":[["1990"]]}}}],"schema":"https://github.com/citation-style-language/schema/raw/master/csl-citation.json"} </w:instrText>
      </w:r>
      <w:r>
        <w:fldChar w:fldCharType="separate"/>
      </w:r>
      <w:r w:rsidR="00982510">
        <w:rPr>
          <w:noProof/>
        </w:rPr>
        <w:t>[41]</w:t>
      </w:r>
      <w:r>
        <w:fldChar w:fldCharType="end"/>
      </w:r>
      <w:r>
        <w:t xml:space="preserve">. Other issues commonly associated with the use of open-fire biomass combustion in homes include indoor and local air pollution and health issues, such as acute respiratory infections (ARI). ARI is the leading cause of death of children under age five in developing countries </w:t>
      </w:r>
      <w:r>
        <w:fldChar w:fldCharType="begin"/>
      </w:r>
      <w:r w:rsidR="001D014D">
        <w:instrText xml:space="preserve"> ADDIN ZOTERO_ITEM CSL_CITATION {"citationID":"a20obf8asg7","properties":{"formattedCitation":"[43]","plainCitation":"[43]"},"citationItems":[{"id":440,"uris":["http://zotero.org/groups/1747539/items/AZMPYMFC"],"uri":["http://zotero.org/groups/1747539/items/AZMPYMFC"],"itemData":{"id":440,"type":"article-journal","title":"Epidemiology of acute respiratory infections in children - preliminary results of a cohort in a rural north Indian community","container-title":"BMC Infectious Diseases","volume":"15","issue":"1","source":"CrossRef","URL":"http://bmcinfectdis.biomedcentral.com/articles/10.1186/s12879-015-1188-1","DOI":"10.1186/s12879-015-1188-1","ISSN":"1471-2334","language":"en","author":[{"family":"Krishnan","given":"Anand"},{"family":"Amarchand","given":"Ritvik"},{"family":"Gupta","given":"Vivek"},{"family":"Lafond","given":"Kathryn E."},{"family":"Suliankatchi","given":"Rizwan Abdulkader"},{"family":"Saha","given":"Siddhartha"},{"family":"Rai","given":"Sanjay"},{"family":"Misra","given":"Puneet"},{"family":"Purakayastha","given":"Debjani Ram"},{"family":"Wahi","given":"Abhishek"},{"family":"Sreenivas","given":"Vishnubhatla"},{"family":"Kapil","given":"Arti"},{"family":"Dawood","given":"Fatimah"},{"family":"Pandav","given":"Chandrakant S."},{"family":"Broor","given":"Shobha"},{"family":"Kapoor","given":"Suresh K."},{"family":"Lal","given":"Renu"},{"family":"Widdowson","given":"Marc-Alain"}],"issued":{"date-parts":[["2015",12]]},"accessed":{"date-parts":[["2017",10,20]]}}}],"schema":"https://github.com/citation-style-language/schema/raw/master/csl-citation.json"} </w:instrText>
      </w:r>
      <w:r>
        <w:fldChar w:fldCharType="separate"/>
      </w:r>
      <w:r w:rsidR="00982510">
        <w:rPr>
          <w:noProof/>
        </w:rPr>
        <w:t>[43]</w:t>
      </w:r>
      <w:r>
        <w:fldChar w:fldCharType="end"/>
      </w:r>
      <w:r w:rsidR="00EA398E">
        <w:t>.</w:t>
      </w:r>
      <w:r w:rsidR="00EA398E" w:rsidRPr="00B6775F">
        <w:t xml:space="preserve"> </w:t>
      </w:r>
    </w:p>
    <w:p w14:paraId="3ED8E505" w14:textId="77777777" w:rsidR="0029381D" w:rsidRDefault="0029381D" w:rsidP="0029381D">
      <w:pPr>
        <w:pStyle w:val="Heading3"/>
      </w:pPr>
      <w:bookmarkStart w:id="62" w:name="_Toc497326150"/>
      <w:bookmarkStart w:id="63" w:name="_Toc497389606"/>
      <w:r>
        <w:lastRenderedPageBreak/>
        <w:t>Lighting</w:t>
      </w:r>
      <w:bookmarkEnd w:id="62"/>
      <w:bookmarkEnd w:id="63"/>
    </w:p>
    <w:p w14:paraId="21D6B8F9" w14:textId="1CE4D3DD" w:rsidR="0029381D" w:rsidRDefault="0029381D" w:rsidP="0029381D">
      <w:r>
        <w:t xml:space="preserve">Another significant source of building-related energy use in Dar es Salaam is lighting. One third to half of the population uses electricity for lighting; the remainder mostly use lamps or candles, with kerosene as the dominant fuel. A small fraction of the population has begun using solar-powered lighting, which is an attractive low-cost alternative to a grid connection fuel or regular purchase of fuel oil </w:t>
      </w:r>
      <w:r>
        <w:fldChar w:fldCharType="begin"/>
      </w:r>
      <w:r w:rsidR="001D014D">
        <w:instrText xml:space="preserve"> ADDIN ZOTERO_ITEM CSL_CITATION {"citationID":"a1vsj61sc7k","properties":{"formattedCitation":"[39]","plainCitation":"[39]"},"citationItems":[{"id":442,"uris":["http://zotero.org/groups/1747539/items/UPYW9PG5"],"uri":["http://zotero.org/groups/1747539/items/UPYW9PG5"],"itemData":{"id":442,"type":"article-journal","title":"Population, environment and development in Kinondoni District, Dar es Salaam","container-title":"The Geographical Journal","page":"169–175","volume":"174","issue":"2","source":"Google Scholar","author":[{"family":"Mbonile","given":"Milline J."},{"family":"Kivelia","given":"Julius"}],"issued":{"date-parts":[["2008"]]}}}],"schema":"https://github.com/citation-style-language/schema/raw/master/csl-citation.json"} </w:instrText>
      </w:r>
      <w:r>
        <w:fldChar w:fldCharType="separate"/>
      </w:r>
      <w:r w:rsidR="00982510">
        <w:rPr>
          <w:noProof/>
        </w:rPr>
        <w:t>[39]</w:t>
      </w:r>
      <w:r>
        <w:fldChar w:fldCharType="end"/>
      </w:r>
      <w:r>
        <w:fldChar w:fldCharType="begin"/>
      </w:r>
      <w:r w:rsidR="001D014D">
        <w:instrText xml:space="preserve"> ADDIN ZOTERO_ITEM CSL_CITATION {"citationID":"a1p9hldqcm6","properties":{"formattedCitation":"[41]","plainCitation":"[41]"},"citationItems":[{"id":441,"uris":["http://zotero.org/groups/1747539/items/SH2NM5J9"],"uri":["http://zotero.org/groups/1747539/items/SH2NM5J9"],"itemData":{"id":441,"type":"article","title":"The Energy Market in Dar-es-Salaam, Tanzania","publisher":"Swedish University of Agricultural Sciences","author":[{"family":"Andersson","given":"Mari"},{"family":"Holm","given":"Helen"}],"issued":{"date-parts":[["1990"]]}}}],"schema":"https://github.com/citation-style-language/schema/raw/master/csl-citation.json"} </w:instrText>
      </w:r>
      <w:r>
        <w:fldChar w:fldCharType="separate"/>
      </w:r>
      <w:r w:rsidR="00982510">
        <w:rPr>
          <w:noProof/>
        </w:rPr>
        <w:t>[41]</w:t>
      </w:r>
      <w:r>
        <w:fldChar w:fldCharType="end"/>
      </w:r>
      <w:r>
        <w:t xml:space="preserve">. Kerosene lamps contribute significantly to indoor air pollution </w:t>
      </w:r>
      <w:r>
        <w:fldChar w:fldCharType="begin"/>
      </w:r>
      <w:r w:rsidR="001D014D">
        <w:instrText xml:space="preserve"> ADDIN ZOTERO_ITEM CSL_CITATION {"citationID":"avpb3ilfac","properties":{"formattedCitation":"[41]","plainCitation":"[41]"},"citationItems":[{"id":441,"uris":["http://zotero.org/groups/1747539/items/SH2NM5J9"],"uri":["http://zotero.org/groups/1747539/items/SH2NM5J9"],"itemData":{"id":441,"type":"article","title":"The Energy Market in Dar-es-Salaam, Tanzania","publisher":"Swedish University of Agricultural Sciences","author":[{"family":"Andersson","given":"Mari"},{"family":"Holm","given":"Helen"}],"issued":{"date-parts":[["1990"]]}}}],"schema":"https://github.com/citation-style-language/schema/raw/master/csl-citation.json"} </w:instrText>
      </w:r>
      <w:r>
        <w:fldChar w:fldCharType="separate"/>
      </w:r>
      <w:r w:rsidR="00982510">
        <w:rPr>
          <w:noProof/>
        </w:rPr>
        <w:t>[41]</w:t>
      </w:r>
      <w:r>
        <w:fldChar w:fldCharType="end"/>
      </w:r>
      <w:r>
        <w:t>.</w:t>
      </w:r>
    </w:p>
    <w:p w14:paraId="4582FF39" w14:textId="77777777" w:rsidR="0029381D" w:rsidRDefault="0029381D" w:rsidP="0029381D">
      <w:pPr>
        <w:pStyle w:val="Heading3"/>
      </w:pPr>
      <w:bookmarkStart w:id="64" w:name="_Toc497326151"/>
      <w:bookmarkStart w:id="65" w:name="_Toc497389607"/>
      <w:r>
        <w:t>Space Heating, Cooling, and Ventilation</w:t>
      </w:r>
      <w:bookmarkEnd w:id="64"/>
      <w:bookmarkEnd w:id="65"/>
    </w:p>
    <w:p w14:paraId="4D861495" w14:textId="5526224A" w:rsidR="0029381D" w:rsidRDefault="0029381D" w:rsidP="0029381D">
      <w:r>
        <w:rPr>
          <w:noProof/>
          <w:lang w:eastAsia="en-US"/>
        </w:rPr>
        <mc:AlternateContent>
          <mc:Choice Requires="wpg">
            <w:drawing>
              <wp:anchor distT="0" distB="0" distL="114300" distR="114300" simplePos="0" relativeHeight="251658242" behindDoc="0" locked="0" layoutInCell="1" allowOverlap="1" wp14:anchorId="4DE8483B" wp14:editId="6327DCF1">
                <wp:simplePos x="0" y="0"/>
                <wp:positionH relativeFrom="column">
                  <wp:posOffset>3345628</wp:posOffset>
                </wp:positionH>
                <wp:positionV relativeFrom="paragraph">
                  <wp:posOffset>1326776</wp:posOffset>
                </wp:positionV>
                <wp:extent cx="2623820" cy="3761740"/>
                <wp:effectExtent l="0" t="25400" r="0" b="0"/>
                <wp:wrapThrough wrapText="bothSides">
                  <wp:wrapPolygon edited="0">
                    <wp:start x="0" y="-146"/>
                    <wp:lineTo x="0" y="21440"/>
                    <wp:lineTo x="21328" y="21440"/>
                    <wp:lineTo x="21328" y="-146"/>
                    <wp:lineTo x="0" y="-146"/>
                  </wp:wrapPolygon>
                </wp:wrapThrough>
                <wp:docPr id="15" name="Group 15"/>
                <wp:cNvGraphicFramePr/>
                <a:graphic xmlns:a="http://schemas.openxmlformats.org/drawingml/2006/main">
                  <a:graphicData uri="http://schemas.microsoft.com/office/word/2010/wordprocessingGroup">
                    <wpg:wgp>
                      <wpg:cNvGrpSpPr/>
                      <wpg:grpSpPr>
                        <a:xfrm>
                          <a:off x="0" y="0"/>
                          <a:ext cx="2623820" cy="3761740"/>
                          <a:chOff x="173598" y="272177"/>
                          <a:chExt cx="2625711" cy="3762937"/>
                        </a:xfrm>
                      </wpg:grpSpPr>
                      <pic:pic xmlns:pic="http://schemas.openxmlformats.org/drawingml/2006/picture">
                        <pic:nvPicPr>
                          <pic:cNvPr id="2" name="Picture 2" descr="/Users/philipgates/Google Drive/11.165 Group/Research/Demand/Bulidings/Aerial and street photos/Satellite Imagery of Dar es Salaam.png"/>
                          <pic:cNvPicPr>
                            <a:picLocks noChangeAspect="1"/>
                          </pic:cNvPicPr>
                        </pic:nvPicPr>
                        <pic:blipFill rotWithShape="1">
                          <a:blip r:embed="rId30">
                            <a:extLst>
                              <a:ext uri="{28A0092B-C50C-407E-A947-70E740481C1C}">
                                <a14:useLocalDpi xmlns:a14="http://schemas.microsoft.com/office/drawing/2010/main" val="0"/>
                              </a:ext>
                            </a:extLst>
                          </a:blip>
                          <a:srcRect l="4539" t="24669" r="26808" b="10253"/>
                          <a:stretch/>
                        </pic:blipFill>
                        <pic:spPr bwMode="auto">
                          <a:xfrm rot="5400000">
                            <a:off x="-236314" y="710980"/>
                            <a:ext cx="3446524" cy="2568917"/>
                          </a:xfrm>
                          <a:prstGeom prst="rect">
                            <a:avLst/>
                          </a:prstGeom>
                          <a:noFill/>
                          <a:ln>
                            <a:solidFill>
                              <a:schemeClr val="tx1"/>
                            </a:solidFill>
                          </a:ln>
                          <a:extLst>
                            <a:ext uri="{53640926-AAD7-44D8-BBD7-CCE9431645EC}">
                              <a14:shadowObscured xmlns:a14="http://schemas.microsoft.com/office/drawing/2010/main"/>
                            </a:ext>
                          </a:extLst>
                        </pic:spPr>
                      </pic:pic>
                      <wps:wsp>
                        <wps:cNvPr id="14" name="Text Box 14"/>
                        <wps:cNvSpPr txBox="1"/>
                        <wps:spPr>
                          <a:xfrm>
                            <a:off x="173598" y="3803004"/>
                            <a:ext cx="2625711" cy="232110"/>
                          </a:xfrm>
                          <a:prstGeom prst="rect">
                            <a:avLst/>
                          </a:prstGeom>
                          <a:solidFill>
                            <a:prstClr val="white"/>
                          </a:solidFill>
                          <a:ln>
                            <a:noFill/>
                          </a:ln>
                          <a:effectLst/>
                        </wps:spPr>
                        <wps:txbx>
                          <w:txbxContent>
                            <w:p w14:paraId="0596A0C5" w14:textId="77777777" w:rsidR="00062978" w:rsidRPr="004F5C78" w:rsidRDefault="00062978" w:rsidP="0029381D">
                              <w:pPr>
                                <w:pStyle w:val="Caption"/>
                              </w:pPr>
                              <w:bookmarkStart w:id="66" w:name="_Ref496368163"/>
                              <w:r>
                                <w:t xml:space="preserve">Figure </w:t>
                              </w:r>
                              <w:r w:rsidR="00D97D07">
                                <w:fldChar w:fldCharType="begin"/>
                              </w:r>
                              <w:r w:rsidR="00D97D07">
                                <w:instrText xml:space="preserve"> SEQ Figure \* ARABIC </w:instrText>
                              </w:r>
                              <w:r w:rsidR="00D97D07">
                                <w:fldChar w:fldCharType="separate"/>
                              </w:r>
                              <w:r>
                                <w:rPr>
                                  <w:noProof/>
                                </w:rPr>
                                <w:t>6</w:t>
                              </w:r>
                              <w:r w:rsidR="00D97D07">
                                <w:rPr>
                                  <w:noProof/>
                                </w:rPr>
                                <w:fldChar w:fldCharType="end"/>
                              </w:r>
                              <w:bookmarkEnd w:id="66"/>
                              <w:r>
                                <w:t>: Dar es Salaam Commercial Distric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DE8483B" id="Group 15" o:spid="_x0000_s1038" style="position:absolute;left:0;text-align:left;margin-left:263.45pt;margin-top:104.45pt;width:206.6pt;height:296.2pt;z-index:251658242;mso-position-horizontal-relative:text;mso-position-vertical-relative:text;mso-width-relative:margin;mso-height-relative:margin" coordorigin="173598,272177" coordsize="2625711,3762937"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">
                <v:shape id="Picture 2" o:spid="_x0000_s1039" type="#_x0000_t75" alt="/Users/philipgates/Google Drive/11.165 Group/Research/Demand/Bulidings/Aerial and street photos/Satellite Imagery of Dar es Salaam.png" style="position:absolute;left:-236314;top:710980;width:3446524;height:2568917;rotation:9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Wn&#10;oI/CAAAA2gAAAA8AAABkcnMvZG93bnJldi54bWxEj0FrwkAUhO8F/8PyBC9iNuaQ1phVVBBS6KVW&#10;EG+P7DMJZt+G7Krx37uFQo/DzDfD5OvBtOJOvWssK5hHMQji0uqGKwXHn/3sA4TzyBpby6TgSQ7W&#10;q9Fbjpm2D/6m+8FXIpSwy1BB7X2XSenKmgy6yHbEwbvY3qAPsq+k7vERyk0rkzhOpcGGw0KNHe1q&#10;Kq+Hm1GwGN6nutvuXfGZnKcBT0/4hUpNxsNmCcLT4P/Df3ShFSTweyXcALl6AQ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Fp6CPwgAAANoAAAAPAAAAAAAAAAAAAAAAAJwCAABk&#10;cnMvZG93bnJldi54bWxQSwUGAAAAAAQABAD3AAAAiwMAAAAA&#10;" stroked="t" strokecolor="black [3213]">
                  <v:imagedata r:id="rId31" o:title="/Users/philipgates/Google Drive/11.165 Group/Research/Demand/Bulidings/Aerial and street photos/Satellite Imagery of Dar es Salaam.png" croptop="16167f" cropbottom="6719f" cropleft="2975f" cropright="17569f"/>
                  <v:path arrowok="t"/>
                </v:shape>
                <v:shape id="Text Box 14" o:spid="_x0000_s1040" type="#_x0000_t202" style="position:absolute;left:173598;top:3803004;width:2625711;height:2321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GdJdwgAA&#10;ANsAAAAPAAAAZHJzL2Rvd25yZXYueG1sRE9La8JAEL4L/Q/LFHqRumkoQVJXabWFHuohKp6H7JgE&#10;s7Nhd83j33cLBW/z8T1ntRlNK3pyvrGs4GWRgCAurW64UnA6fj0vQfiArLG1TAom8rBZP8xWmGs7&#10;cEH9IVQihrDPUUEdQpdL6cuaDPqF7Ygjd7HOYIjQVVI7HGK4aWWaJJk02HBsqLGjbU3l9XAzCrKd&#10;uw0Fb+e70+cP7rsqPX9MZ6WeHsf3NxCBxnAX/7u/dZz/Cn+/xAPk+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YZ0l3CAAAA2wAAAA8AAAAAAAAAAAAAAAAAlwIAAGRycy9kb3du&#10;cmV2LnhtbFBLBQYAAAAABAAEAPUAAACGAwAAAAA=&#10;" stroked="f">
                  <v:textbox inset="0,0,0,0">
                    <w:txbxContent>
                      <w:p w14:paraId="0596A0C5" w14:textId="77777777" w:rsidR="00062978" w:rsidRPr="004F5C78" w:rsidRDefault="00062978" w:rsidP="0029381D">
                        <w:pPr>
                          <w:pStyle w:val="Caption"/>
                        </w:pPr>
                        <w:bookmarkStart w:id="72" w:name="_Ref496368163"/>
                        <w:r>
                          <w:t xml:space="preserve">Figure </w:t>
                        </w:r>
                        <w:fldSimple w:instr=" SEQ Figure \* ARABIC ">
                          <w:r>
                            <w:rPr>
                              <w:noProof/>
                            </w:rPr>
                            <w:t>6</w:t>
                          </w:r>
                        </w:fldSimple>
                        <w:bookmarkEnd w:id="72"/>
                        <w:r>
                          <w:t>: Dar es Salaam Commercial District</w:t>
                        </w:r>
                      </w:p>
                    </w:txbxContent>
                  </v:textbox>
                </v:shape>
                <w10:wrap type="through"/>
              </v:group>
            </w:pict>
          </mc:Fallback>
        </mc:AlternateContent>
      </w:r>
      <w:r w:rsidRPr="00F6319F">
        <w:t xml:space="preserve">Heating, </w:t>
      </w:r>
      <w:r>
        <w:t>v</w:t>
      </w:r>
      <w:r w:rsidRPr="00F6319F">
        <w:t xml:space="preserve">entilation, and </w:t>
      </w:r>
      <w:r>
        <w:t>a</w:t>
      </w:r>
      <w:r w:rsidRPr="00F6319F">
        <w:t xml:space="preserve">ir </w:t>
      </w:r>
      <w:r>
        <w:t>c</w:t>
      </w:r>
      <w:r w:rsidRPr="00F6319F">
        <w:t xml:space="preserve">onditioning </w:t>
      </w:r>
      <w:r>
        <w:t xml:space="preserve">(HVAC) equipment is a major source of energy use in wealthy nations. This is rarely true in poorer nations, due to the high cost of infrastructure and energy relative to income. The climate of Dar es Salaam is hot and relatively humid; the city experienced </w:t>
      </w:r>
      <w:r w:rsidRPr="00CA6DA6">
        <w:t xml:space="preserve">3,643 cooling degree days (base 70°F) </w:t>
      </w:r>
      <w:r>
        <w:t xml:space="preserve">and only </w:t>
      </w:r>
      <w:r w:rsidRPr="00CA6DA6">
        <w:t>1 heating degree day (base 65°F) in the most recent 12-month period beginning October 2016</w:t>
      </w:r>
      <w:r>
        <w:t xml:space="preserve"> </w:t>
      </w:r>
      <w:r>
        <w:fldChar w:fldCharType="begin"/>
      </w:r>
      <w:r w:rsidR="001D014D">
        <w:instrText xml:space="preserve"> ADDIN ZOTERO_ITEM CSL_CITATION {"citationID":"vbp9sX3Q","properties":{"formattedCitation":"[44]","plainCitation":"[44]"},"citationItems":[{"id":330,"uris":["http://zotero.org/groups/1747539/items/3WQ93LYW"],"uri":["http://zotero.org/groups/1747539/items/3WQ93LYW"],"itemData":{"id":330,"type":"webpage","title":"Heating &amp; Cooling Degree Days","URL":"http://www.degreedays.net/","author":[{"family":"BizEE Software","given":""}],"accessed":{"date-parts":[["2017",10,5]]}}}],"schema":"https://github.com/citation-style-language/schema/raw/master/csl-citation.json"} </w:instrText>
      </w:r>
      <w:r>
        <w:fldChar w:fldCharType="separate"/>
      </w:r>
      <w:r w:rsidR="00820699">
        <w:rPr>
          <w:noProof/>
        </w:rPr>
        <w:t>[44]</w:t>
      </w:r>
      <w:r>
        <w:fldChar w:fldCharType="end"/>
      </w:r>
      <w:r>
        <w:t>. The m</w:t>
      </w:r>
      <w:r w:rsidRPr="00CA6DA6">
        <w:t>ost comparable U.S. cities would be Honolulu, HI (2,807 CDD, 0 HDD) and San Juan,</w:t>
      </w:r>
      <w:r>
        <w:t xml:space="preserve"> Puerto Rico (4,123 CDD, 0 HDD). Despite the heat, aerial imagery and surveys of residential energy use do not indicate any HVAC equipment in use in homes in Dar es Salaam </w:t>
      </w:r>
      <w:r>
        <w:fldChar w:fldCharType="begin"/>
      </w:r>
      <w:r w:rsidR="001D014D">
        <w:instrText xml:space="preserve"> ADDIN ZOTERO_ITEM CSL_CITATION {"citationID":"a1u4pj07bjr","properties":{"formattedCitation":"[39]","plainCitation":"[39]"},"citationItems":[{"id":442,"uris":["http://zotero.org/groups/1747539/items/UPYW9PG5"],"uri":["http://zotero.org/groups/1747539/items/UPYW9PG5"],"itemData":{"id":442,"type":"article-journal","title":"Population, environment and development in Kinondoni District, Dar es Salaam","container-title":"The Geographical Journal","page":"169–175","volume":"174","issue":"2","source":"Google Scholar","author":[{"family":"Mbonile","given":"Milline J."},{"family":"Kivelia","given":"Julius"}],"issued":{"date-parts":[["2008"]]}}}],"schema":"https://github.com/citation-style-language/schema/raw/master/csl-citation.json"} </w:instrText>
      </w:r>
      <w:r>
        <w:fldChar w:fldCharType="separate"/>
      </w:r>
      <w:r w:rsidR="00820699">
        <w:rPr>
          <w:noProof/>
        </w:rPr>
        <w:t>[39]</w:t>
      </w:r>
      <w:r>
        <w:fldChar w:fldCharType="end"/>
      </w:r>
      <w:r>
        <w:fldChar w:fldCharType="begin"/>
      </w:r>
      <w:r w:rsidR="001D014D">
        <w:instrText xml:space="preserve"> ADDIN ZOTERO_ITEM CSL_CITATION {"citationID":"a199vpcft69","properties":{"formattedCitation":"[41]","plainCitation":"[41]"},"citationItems":[{"id":441,"uris":["http://zotero.org/groups/1747539/items/SH2NM5J9"],"uri":["http://zotero.org/groups/1747539/items/SH2NM5J9"],"itemData":{"id":441,"type":"article","title":"The Energy Market in Dar-es-Salaam, Tanzania","publisher":"Swedish University of Agricultural Sciences","author":[{"family":"Andersson","given":"Mari"},{"family":"Holm","given":"Helen"}],"issued":{"date-parts":[["1990"]]}}}],"schema":"https://github.com/citation-style-language/schema/raw/master/csl-citation.json"} </w:instrText>
      </w:r>
      <w:r>
        <w:fldChar w:fldCharType="separate"/>
      </w:r>
      <w:r w:rsidR="00820699">
        <w:rPr>
          <w:noProof/>
        </w:rPr>
        <w:t>[41]</w:t>
      </w:r>
      <w:r>
        <w:fldChar w:fldCharType="end"/>
      </w:r>
      <w:r>
        <w:t>, however, it is plausible that this is not true for the very wealthy residents. L</w:t>
      </w:r>
      <w:r w:rsidRPr="00CA6DA6">
        <w:t>arge commercial buildings</w:t>
      </w:r>
      <w:r>
        <w:t xml:space="preserve">, however, appear to be </w:t>
      </w:r>
      <w:r w:rsidRPr="00CA6DA6">
        <w:t xml:space="preserve">equipped with air conditioning </w:t>
      </w:r>
      <w:r>
        <w:t xml:space="preserve">and ventilation </w:t>
      </w:r>
      <w:r w:rsidRPr="00CA6DA6">
        <w:t>systems</w:t>
      </w:r>
      <w:r>
        <w:t xml:space="preserve">. </w:t>
      </w:r>
      <w:r>
        <w:fldChar w:fldCharType="begin"/>
      </w:r>
      <w:r>
        <w:instrText xml:space="preserve"> REF _Ref496368163 \h </w:instrText>
      </w:r>
      <w:r>
        <w:fldChar w:fldCharType="separate"/>
      </w:r>
      <w:r>
        <w:t xml:space="preserve">Figure </w:t>
      </w:r>
      <w:r>
        <w:rPr>
          <w:noProof/>
        </w:rPr>
        <w:t>6</w:t>
      </w:r>
      <w:r>
        <w:fldChar w:fldCharType="end"/>
      </w:r>
      <w:r>
        <w:t xml:space="preserve"> </w:t>
      </w:r>
      <w:r>
        <w:fldChar w:fldCharType="begin"/>
      </w:r>
      <w:r w:rsidR="001D014D">
        <w:instrText xml:space="preserve"> ADDIN ZOTERO_ITEM CSL_CITATION {"citationID":"ag2k1kc6us","properties":{"formattedCitation":"[45]","plainCitation":"[45]"},"citationItems":[{"id":432,"uris":["http://zotero.org/groups/1747539/items/XCKFYSWX"],"uri":["http://zotero.org/groups/1747539/items/XCKFYSWX"],"itemData":{"id":432,"type":"book","title":"Satellite Imagery of Dar es Salaam","publisher":"Apple Inc.","version":"2.0","genre":"a","note":"Application \"Maps\"","author":[{"family":"Apple Inc.","given":""}],"issued":{"date-parts":[["2017",10,5]]},"accessed":{"date-parts":[["2017",10,5]]}}}],"schema":"https://github.com/citation-style-language/schema/raw/master/csl-citation.json"} </w:instrText>
      </w:r>
      <w:r>
        <w:fldChar w:fldCharType="separate"/>
      </w:r>
      <w:r w:rsidR="00820699">
        <w:rPr>
          <w:noProof/>
        </w:rPr>
        <w:t>[45]</w:t>
      </w:r>
      <w:r>
        <w:fldChar w:fldCharType="end"/>
      </w:r>
      <w:r>
        <w:t xml:space="preserve"> indicates the </w:t>
      </w:r>
      <w:r>
        <w:lastRenderedPageBreak/>
        <w:t xml:space="preserve">presence of a variety of chillers and direct expansion </w:t>
      </w:r>
      <w:r w:rsidRPr="00CA6DA6">
        <w:t>condensing units</w:t>
      </w:r>
      <w:r>
        <w:t xml:space="preserve"> in one of the commercial districts of Dar es Salaam.</w:t>
      </w:r>
    </w:p>
    <w:p w14:paraId="2BD08108" w14:textId="77777777" w:rsidR="0029381D" w:rsidRDefault="0029381D" w:rsidP="0029381D">
      <w:pPr>
        <w:pStyle w:val="Heading3"/>
      </w:pPr>
      <w:bookmarkStart w:id="67" w:name="_Toc497326152"/>
      <w:bookmarkStart w:id="68" w:name="_Toc497389608"/>
      <w:r>
        <w:t>A</w:t>
      </w:r>
      <w:r w:rsidRPr="00C66095">
        <w:t>ppliances &amp; plug load</w:t>
      </w:r>
      <w:bookmarkEnd w:id="67"/>
      <w:bookmarkEnd w:id="68"/>
    </w:p>
    <w:p w14:paraId="78F2CEC5" w14:textId="32E0E35D" w:rsidR="0029381D" w:rsidRPr="00172DF4" w:rsidRDefault="0029381D" w:rsidP="0029381D">
      <w:r>
        <w:t xml:space="preserve">Electric devices constitute a very small portion of the energy us in Dar es Salaam. Electricity only accounts for 1% of the average Tunisian household’s energy use </w:t>
      </w:r>
      <w:r>
        <w:fldChar w:fldCharType="begin"/>
      </w:r>
      <w:r w:rsidR="001D014D">
        <w:instrText xml:space="preserve"> ADDIN ZOTERO_ITEM CSL_CITATION {"citationID":"a1nkiaps7ik","properties":{"formattedCitation":"[35]","plainCitation":"[35]"},"citationItems":[{"id":327,"uris":["http://zotero.org/groups/1747539/items/MYMA4J2V"],"uri":["http://zotero.org/groups/1747539/items/MYMA4J2V"],"itemData":{"id":327,"type":"webpage","title":"International Energy Agency, Statistics: Tanzania","URL":"https://www.iea.org/statistics/statisticssearch/report/?year=2015&amp;country=Tanzania&amp;product=Indicators","author":[{"family":"International Energy Agency","given":""}],"accessed":{"date-parts":[["2017",10,7]]}}}],"schema":"https://github.com/citation-style-language/schema/raw/master/csl-citation.json"} </w:instrText>
      </w:r>
      <w:r>
        <w:fldChar w:fldCharType="separate"/>
      </w:r>
      <w:r w:rsidR="00820699">
        <w:rPr>
          <w:noProof/>
        </w:rPr>
        <w:t>[35]</w:t>
      </w:r>
      <w:r>
        <w:fldChar w:fldCharType="end"/>
      </w:r>
      <w:r>
        <w:t xml:space="preserve"> and most households which are electrified use the electricity for only for lighting, although some also have electric cook stoves. Household surveys conducted in 1990 identified fans, radios, and electric kettles in some homes </w:t>
      </w:r>
      <w:r>
        <w:fldChar w:fldCharType="begin"/>
      </w:r>
      <w:r w:rsidR="001D014D">
        <w:instrText xml:space="preserve"> ADDIN ZOTERO_ITEM CSL_CITATION {"citationID":"auv81o1nlv","properties":{"formattedCitation":"[41]","plainCitation":"[41]"},"citationItems":[{"id":441,"uris":["http://zotero.org/groups/1747539/items/SH2NM5J9"],"uri":["http://zotero.org/groups/1747539/items/SH2NM5J9"],"itemData":{"id":441,"type":"article","title":"The Energy Market in Dar-es-Salaam, Tanzania","publisher":"Swedish University of Agricultural Sciences","author":[{"family":"Andersson","given":"Mari"},{"family":"Holm","given":"Helen"}],"issued":{"date-parts":[["1990"]]}}}],"schema":"https://github.com/citation-style-language/schema/raw/master/csl-citation.json"} </w:instrText>
      </w:r>
      <w:r>
        <w:fldChar w:fldCharType="separate"/>
      </w:r>
      <w:r w:rsidR="00820699">
        <w:rPr>
          <w:noProof/>
        </w:rPr>
        <w:t>[41]</w:t>
      </w:r>
      <w:r>
        <w:fldChar w:fldCharType="end"/>
      </w:r>
      <w:r>
        <w:t>. A detailed literature review did not uncover reliable information regarding the prevalence, composition, or energy use of appliances and plug load in Dar es Salaam or Tanzania.</w:t>
      </w:r>
    </w:p>
    <w:p w14:paraId="15F3449E" w14:textId="77777777" w:rsidR="0029381D" w:rsidRDefault="0029381D" w:rsidP="0029381D">
      <w:pPr>
        <w:pStyle w:val="Heading2"/>
      </w:pPr>
    </w:p>
    <w:p w14:paraId="309C2E5A" w14:textId="77777777" w:rsidR="0029381D" w:rsidRDefault="0029381D" w:rsidP="0029381D">
      <w:pPr>
        <w:pStyle w:val="Heading2"/>
      </w:pPr>
      <w:bookmarkStart w:id="69" w:name="_Toc497326153"/>
      <w:bookmarkStart w:id="70" w:name="_Toc497389609"/>
      <w:r>
        <w:t>Industry and Manufacturing</w:t>
      </w:r>
      <w:bookmarkEnd w:id="69"/>
      <w:bookmarkEnd w:id="70"/>
    </w:p>
    <w:p w14:paraId="72AAFB13" w14:textId="7A6D8661" w:rsidR="0029381D" w:rsidRDefault="0029381D" w:rsidP="0029381D">
      <w:r>
        <w:t xml:space="preserve">Dar es Salaam is a major hub for industry and manufacturing within Tanzania. The </w:t>
      </w:r>
      <w:r w:rsidRPr="00DF6621">
        <w:t>industrial sector is a major</w:t>
      </w:r>
      <w:r>
        <w:t xml:space="preserve"> consumer of energy in Tanzania: it is the sole consumer of Tanzania’s </w:t>
      </w:r>
      <w:r w:rsidRPr="00DF6621">
        <w:t xml:space="preserve"> </w:t>
      </w:r>
      <w:r>
        <w:t xml:space="preserve">coal market, and a significant user of petroleum, </w:t>
      </w:r>
      <w:r w:rsidRPr="00DF6621">
        <w:t>electricity</w:t>
      </w:r>
      <w:r>
        <w:t xml:space="preserve">, and biomass </w:t>
      </w:r>
      <w:r>
        <w:fldChar w:fldCharType="begin"/>
      </w:r>
      <w:r w:rsidR="001D014D">
        <w:instrText xml:space="preserve"> ADDIN ZOTERO_ITEM CSL_CITATION {"citationID":"a25c4e6c9ar","properties":{"formattedCitation":"[35]","plainCitation":"[35]"},"citationItems":[{"id":327,"uris":["http://zotero.org/groups/1747539/items/MYMA4J2V"],"uri":["http://zotero.org/groups/1747539/items/MYMA4J2V"],"itemData":{"id":327,"type":"webpage","title":"International Energy Agency, Statistics: Tanzania","URL":"https://www.iea.org/statistics/statisticssearch/report/?year=2015&amp;country=Tanzania&amp;product=Indicators","author":[{"family":"International Energy Agency","given":""}],"accessed":{"date-parts":[["2017",10,7]]}}}],"schema":"https://github.com/citation-style-language/schema/raw/master/csl-citation.json"} </w:instrText>
      </w:r>
      <w:r>
        <w:fldChar w:fldCharType="separate"/>
      </w:r>
      <w:r w:rsidR="00820699">
        <w:rPr>
          <w:noProof/>
        </w:rPr>
        <w:t>[35]</w:t>
      </w:r>
      <w:r>
        <w:fldChar w:fldCharType="end"/>
      </w:r>
      <w:r w:rsidRPr="00DF6621">
        <w:t>. It is also a s</w:t>
      </w:r>
      <w:r>
        <w:t>o</w:t>
      </w:r>
      <w:r w:rsidRPr="00DF6621">
        <w:t>u</w:t>
      </w:r>
      <w:r>
        <w:t>rce</w:t>
      </w:r>
      <w:r w:rsidRPr="00DF6621">
        <w:t xml:space="preserve"> of massive energy waste, as industrial users have outdated and inefficient equipment and typically lack the awareness and expertise to pursue energy management practices</w:t>
      </w:r>
      <w:r>
        <w:t>.</w:t>
      </w:r>
      <w:r w:rsidRPr="00DF6621">
        <w:t xml:space="preserve"> The Ministry of Energy and Minerals has identified</w:t>
      </w:r>
      <w:r>
        <w:t xml:space="preserve"> seven policy goals to promote energy efficiency and conservation within Tanzanian industry </w:t>
      </w:r>
      <w:r>
        <w:fldChar w:fldCharType="begin"/>
      </w:r>
      <w:r w:rsidR="001D014D">
        <w:instrText xml:space="preserve"> ADDIN ZOTERO_ITEM CSL_CITATION {"citationID":"2kQXrUEw","properties":{"formattedCitation":"[38, p. 23]","plainCitation":"[38, p. 23]"},"citationItems":[{"id":331,"uris":["http://zotero.org/groups/1747539/items/Z7TMF5GE"],"uri":["http://zotero.org/groups/1747539/items/Z7TMF5GE"],"itemData":{"id":331,"type":"webpage","title":"The Draft National Energy Policy 2015","URL":"https://mem.go.tz/wp-content/uploads/2015/02/NATIONAL-ENERGY-POLICY-2015-Feb-2015.pdf","author":[{"family":"Tanzania Ministry of Energy and Minerals","given":""}],"issued":{"date-parts":[["2015",1]]},"accessed":{"date-parts":[["2017",10,6]]}},"locator":"23"}],"schema":"https://github.com/citation-style-language/schema/raw/master/csl-citation.json"} </w:instrText>
      </w:r>
      <w:r>
        <w:fldChar w:fldCharType="separate"/>
      </w:r>
      <w:r w:rsidR="00820699">
        <w:rPr>
          <w:noProof/>
        </w:rPr>
        <w:t>[38, p. 23]</w:t>
      </w:r>
      <w:r>
        <w:fldChar w:fldCharType="end"/>
      </w:r>
      <w:r>
        <w:t>:</w:t>
      </w:r>
    </w:p>
    <w:p w14:paraId="246EF394" w14:textId="77777777" w:rsidR="0029381D" w:rsidRDefault="0029381D" w:rsidP="0029381D">
      <w:pPr>
        <w:pStyle w:val="ListNumber"/>
        <w:numPr>
          <w:ilvl w:val="0"/>
          <w:numId w:val="17"/>
        </w:numPr>
      </w:pPr>
      <w:r>
        <w:t>Improve awareness and raise capacity for energy efficiency;</w:t>
      </w:r>
    </w:p>
    <w:p w14:paraId="4F8328FD" w14:textId="77777777" w:rsidR="0029381D" w:rsidRDefault="0029381D" w:rsidP="0029381D">
      <w:pPr>
        <w:pStyle w:val="ListNumber"/>
      </w:pPr>
      <w:r>
        <w:t>Advance energy management systems practices;</w:t>
      </w:r>
    </w:p>
    <w:p w14:paraId="75C862E6" w14:textId="77777777" w:rsidR="0029381D" w:rsidRDefault="0029381D" w:rsidP="0029381D">
      <w:pPr>
        <w:pStyle w:val="ListNumber"/>
      </w:pPr>
      <w:r>
        <w:t>Mandate energy audits and address opportunities identified in the audits;</w:t>
      </w:r>
    </w:p>
    <w:p w14:paraId="23870E76" w14:textId="77777777" w:rsidR="0029381D" w:rsidRDefault="0029381D" w:rsidP="0029381D">
      <w:pPr>
        <w:pStyle w:val="ListNumber"/>
      </w:pPr>
      <w:r>
        <w:t>Establish energy advisory services;</w:t>
      </w:r>
    </w:p>
    <w:p w14:paraId="0F4296EB" w14:textId="77777777" w:rsidR="0029381D" w:rsidRDefault="0029381D" w:rsidP="0029381D">
      <w:pPr>
        <w:pStyle w:val="ListNumber"/>
      </w:pPr>
      <w:r>
        <w:lastRenderedPageBreak/>
        <w:t>Provide incentives for energy efficiency and conservation;</w:t>
      </w:r>
    </w:p>
    <w:p w14:paraId="08A464E1" w14:textId="77777777" w:rsidR="0029381D" w:rsidRDefault="0029381D" w:rsidP="0029381D">
      <w:pPr>
        <w:pStyle w:val="ListNumber"/>
      </w:pPr>
      <w:r>
        <w:t>Benchmark energy uses according to international best practices; and</w:t>
      </w:r>
    </w:p>
    <w:p w14:paraId="25BEC55C" w14:textId="77777777" w:rsidR="0029381D" w:rsidRDefault="0029381D" w:rsidP="0029381D">
      <w:pPr>
        <w:pStyle w:val="ListNumber"/>
      </w:pPr>
      <w:r>
        <w:t>Implement time-of-use tariffs.</w:t>
      </w:r>
    </w:p>
    <w:p w14:paraId="22A6280D" w14:textId="602F4769" w:rsidR="0029381D" w:rsidRPr="00DF6621" w:rsidRDefault="0029381D" w:rsidP="0029381D">
      <w:r>
        <w:t>In Dar es Salaam, there are a variety of industries, often geographically co-located by industrial sector. These sectors include general m</w:t>
      </w:r>
      <w:r w:rsidRPr="00F32DD2">
        <w:t>anufact</w:t>
      </w:r>
      <w:r>
        <w:t>uring and processing industries, s</w:t>
      </w:r>
      <w:r w:rsidRPr="00F32DD2">
        <w:t xml:space="preserve">ervice industries </w:t>
      </w:r>
      <w:r>
        <w:t>(including</w:t>
      </w:r>
      <w:r w:rsidRPr="00F32DD2">
        <w:t xml:space="preserve"> garages and warehouses</w:t>
      </w:r>
      <w:r>
        <w:t>), w</w:t>
      </w:r>
      <w:r w:rsidRPr="00F32DD2">
        <w:t>ood pr</w:t>
      </w:r>
      <w:r>
        <w:t xml:space="preserve">oducts </w:t>
      </w:r>
      <w:r w:rsidRPr="00F32DD2">
        <w:t xml:space="preserve">such as furniture </w:t>
      </w:r>
      <w:r>
        <w:t xml:space="preserve">manufacturing </w:t>
      </w:r>
      <w:r>
        <w:fldChar w:fldCharType="begin"/>
      </w:r>
      <w:r w:rsidR="001D014D">
        <w:instrText xml:space="preserve"> ADDIN ZOTERO_ITEM CSL_CITATION {"citationID":"a2p5qdb7cb7","properties":{"formattedCitation":"[37]","plainCitation":"[37]"},"citationItems":[{"id":325,"uris":["http://zotero.org/groups/1747539/items/UYJM7PPH"],"uri":["http://zotero.org/groups/1747539/items/UYJM7PPH"],"itemData":{"id":325,"type":"report","title":"Dar es Salaam Bus Rapid Transit Project, Environmental and Social Impact Assessment Summary","URL":"https://www.afdb.org/fileadmin/uploads/afdb/Documents/Environmental-and-Social-Assessments/Tanzania_-_Dar_es_Salaam_Bus_rapid_transit_project_-_ESIA_summary_%e2%80%93_03_2015.pdf","author":[{"family":"African Development Bank","given":""}],"accessed":{"date-parts":[["2017",10,8]]}}}],"schema":"https://github.com/citation-style-language/schema/raw/master/csl-citation.json"} </w:instrText>
      </w:r>
      <w:r>
        <w:fldChar w:fldCharType="separate"/>
      </w:r>
      <w:r w:rsidR="00820699">
        <w:rPr>
          <w:noProof/>
        </w:rPr>
        <w:t>[37]</w:t>
      </w:r>
      <w:r>
        <w:fldChar w:fldCharType="end"/>
      </w:r>
      <w:r>
        <w:t xml:space="preserve">, and metallurgy (especially gold, which accounts for </w:t>
      </w:r>
      <w:r w:rsidRPr="00DF6621">
        <w:t>15.5</w:t>
      </w:r>
      <w:r>
        <w:t xml:space="preserve">% of national exports </w:t>
      </w:r>
      <w:r>
        <w:fldChar w:fldCharType="begin"/>
      </w:r>
      <w:r w:rsidR="001D014D">
        <w:instrText xml:space="preserve"> ADDIN ZOTERO_ITEM CSL_CITATION {"citationID":"jUs4MC3U","properties":{"formattedCitation":"[4, p. 351]","plainCitation":"[4, p. 351]"},"citationItems":[{"id":297,"uris":["http://zotero.org/groups/1747539/items/3UJGA9RR"],"uri":["http://zotero.org/groups/1747539/items/3UJGA9RR"],"itemData":{"id":297,"type":"book","title":"African Economic Outlook 2016","collection-title":"African Economic Outlook","publisher":"OECD Publishing","source":"CrossRef","URL":"http://www.oecd-ilibrary.org/development/african-economic-outlook-2016_aeo-2016-en","ISBN":"978-92-64-25646-0","note":"DOI: 10.1787/aeo-2016-en","language":"en","author":[{"literal":"OECD"},{"literal":"AfDB"},{"literal":"UNDP"}],"issued":{"date-parts":[["2016",5,23]]},"accessed":{"date-parts":[["2017",10,5]]}},"locator":"351"}],"schema":"https://github.com/citation-style-language/schema/raw/master/csl-citation.json"} </w:instrText>
      </w:r>
      <w:r>
        <w:fldChar w:fldCharType="separate"/>
      </w:r>
      <w:r>
        <w:rPr>
          <w:noProof/>
        </w:rPr>
        <w:t>[4, p. 351]</w:t>
      </w:r>
      <w:r>
        <w:fldChar w:fldCharType="end"/>
      </w:r>
      <w:r>
        <w:t>).</w:t>
      </w:r>
    </w:p>
    <w:p w14:paraId="5B5B3517" w14:textId="77777777" w:rsidR="0029381D" w:rsidRPr="00DF6621" w:rsidRDefault="0029381D" w:rsidP="0029381D"/>
    <w:p w14:paraId="5510A04D" w14:textId="77777777" w:rsidR="0029381D" w:rsidRPr="00DF6621" w:rsidRDefault="0029381D" w:rsidP="0029381D">
      <w:pPr>
        <w:pStyle w:val="Heading2"/>
      </w:pPr>
      <w:bookmarkStart w:id="71" w:name="_Toc497326154"/>
      <w:bookmarkStart w:id="72" w:name="_Toc497389610"/>
      <w:r>
        <w:t>Agriculture</w:t>
      </w:r>
      <w:bookmarkEnd w:id="71"/>
      <w:bookmarkEnd w:id="72"/>
    </w:p>
    <w:p w14:paraId="79E287DB" w14:textId="3B9D05DF" w:rsidR="0029381D" w:rsidRDefault="0029381D" w:rsidP="0029381D">
      <w:r>
        <w:t xml:space="preserve">It is difficult to overstate the importance of urban agriculture in Dar es Salaam. Local food production provides a source of stability with manifold benefits – household nourishment, steady employment, income and accumulation of capital, urban food security – in an otherwise insecure time for many residents. The significance is underscored by the sheer magnitude of food produced locally: 60% of all eggs, 70% of all milk, and 90% of all leafy green vegetables consumed in Dar es Salaam </w:t>
      </w:r>
      <w:r>
        <w:fldChar w:fldCharType="begin"/>
      </w:r>
      <w:r w:rsidR="001D014D">
        <w:instrText xml:space="preserve"> ADDIN ZOTERO_ITEM CSL_CITATION {"citationID":"a1bsa28qqbs","properties":{"formattedCitation":"[46]","plainCitation":"[46]"},"citationItems":[{"id":428,"uris":["http://zotero.org/groups/1747539/items/PVZVH5ED"],"uri":["http://zotero.org/groups/1747539/items/PVZVH5ED"],"itemData":{"id":428,"type":"article-journal","title":"Planning the unplanned: incorporating agriculture as an urban land use into the Dar es Salaam master plan and beyond","container-title":"Environment and Urbanization","page":"541-558","volume":"25","issue":"2","source":"CrossRef","DOI":"10.1177/0956247813500903","ISSN":"0956-2478, 1746-0301","shortTitle":"Planning the unplanned","language":"en","author":[{"family":"Halloran","given":"Afton"},{"family":"Magid","given":"Jakob"}],"issued":{"date-parts":[["2013",10]]}}}],"schema":"https://github.com/citation-style-language/schema/raw/master/csl-citation.json"} </w:instrText>
      </w:r>
      <w:r>
        <w:fldChar w:fldCharType="separate"/>
      </w:r>
      <w:r w:rsidR="00820699">
        <w:rPr>
          <w:noProof/>
        </w:rPr>
        <w:t>[46]</w:t>
      </w:r>
      <w:r>
        <w:fldChar w:fldCharType="end"/>
      </w:r>
      <w:r>
        <w:t xml:space="preserve">. The widespread nature of urban and peri-urban farming, however, does not come without a price. Farming is a primary cause of deforestation throughout Tanzania, and the forestland around Dar es Salaam has been greatly diminished as farmers seek to expand arable land </w:t>
      </w:r>
      <w:r>
        <w:fldChar w:fldCharType="begin"/>
      </w:r>
      <w:r w:rsidR="001D014D">
        <w:instrText xml:space="preserve"> ADDIN ZOTERO_ITEM CSL_CITATION {"citationID":"a28tte8itmi","properties":{"formattedCitation":"[41]","plainCitation":"[41]"},"citationItems":[{"id":441,"uris":["http://zotero.org/groups/1747539/items/SH2NM5J9"],"uri":["http://zotero.org/groups/1747539/items/SH2NM5J9"],"itemData":{"id":441,"type":"article","title":"The Energy Market in Dar-es-Salaam, Tanzania","publisher":"Swedish University of Agricultural Sciences","author":[{"family":"Andersson","given":"Mari"},{"family":"Holm","given":"Helen"}],"issued":{"date-parts":[["1990"]]}}}],"schema":"https://github.com/citation-style-language/schema/raw/master/csl-citation.json"} </w:instrText>
      </w:r>
      <w:r>
        <w:fldChar w:fldCharType="separate"/>
      </w:r>
      <w:r w:rsidR="00820699">
        <w:rPr>
          <w:noProof/>
        </w:rPr>
        <w:t>[41]</w:t>
      </w:r>
      <w:r>
        <w:fldChar w:fldCharType="end"/>
      </w:r>
      <w:r>
        <w:t>.</w:t>
      </w:r>
    </w:p>
    <w:p w14:paraId="0282CD41" w14:textId="77777777" w:rsidR="0029381D" w:rsidRDefault="0029381D" w:rsidP="0029381D">
      <w:pPr>
        <w:pStyle w:val="Heading3"/>
      </w:pPr>
      <w:bookmarkStart w:id="73" w:name="_Toc497326155"/>
      <w:bookmarkStart w:id="74" w:name="_Toc497389611"/>
      <w:r>
        <w:t>Crops</w:t>
      </w:r>
      <w:bookmarkEnd w:id="73"/>
      <w:bookmarkEnd w:id="74"/>
    </w:p>
    <w:p w14:paraId="6F08F148" w14:textId="6D9B4B9A" w:rsidR="0029381D" w:rsidRDefault="0029381D" w:rsidP="0029381D">
      <w:r>
        <w:t xml:space="preserve">The growth of crops in the urban areas happens at multiple levels of production. First, many households contribute on a micro-scale through growth of crops in small plots around their homes. Such produce typically includes sweet potatoes, amaranth, pumpkin, and cow peas – all which are prized for their leafy greens. Next, officials and employees of the government are </w:t>
      </w:r>
      <w:r>
        <w:lastRenderedPageBreak/>
        <w:t xml:space="preserve">typically provided housing with more spacious yards and running water connections; residents in such housing will often grow expansive gardens and raise livestock there. The final scale of crop production includes traditional farms within the inner city and along the outskirts of Dar es Salaam </w:t>
      </w:r>
      <w:r>
        <w:fldChar w:fldCharType="begin"/>
      </w:r>
      <w:r w:rsidR="001D014D">
        <w:instrText xml:space="preserve"> ADDIN ZOTERO_ITEM CSL_CITATION {"citationID":"a2fu89j6boh","properties":{"formattedCitation":"[47]","plainCitation":"[47]"},"citationItems":[{"id":427,"uris":["http://zotero.org/groups/1747539/items/EXBHDZLE"],"uri":["http://zotero.org/groups/1747539/items/EXBHDZLE"],"itemData":{"id":427,"type":"article-journal","title":"Vegetable cultivation in Dar es Salaam","container-title":"Agriculture + rural development","page":"52-54","volume":"4","issue":"2","ISSN":"1619-8891","author":[{"family":"Jacobi","given":"Petra"},{"family":"Amend","given":"Jörg"}],"issued":{"date-parts":[["1997"]]}}}],"schema":"https://github.com/citation-style-language/schema/raw/master/csl-citation.json"} </w:instrText>
      </w:r>
      <w:r>
        <w:fldChar w:fldCharType="separate"/>
      </w:r>
      <w:r w:rsidR="00820699">
        <w:rPr>
          <w:noProof/>
        </w:rPr>
        <w:t>[47]</w:t>
      </w:r>
      <w:r>
        <w:fldChar w:fldCharType="end"/>
      </w:r>
      <w:r>
        <w:t xml:space="preserve">. Inner city farms tend to produce perishable produce such as leafy green vegetables, while their peri-urban counterparts grow crops which can withstand the longer journey into the city: tomatoes, eggplants, cucumbers, peppers, okra, </w:t>
      </w:r>
      <w:r>
        <w:fldChar w:fldCharType="begin"/>
      </w:r>
      <w:r w:rsidR="001D014D">
        <w:instrText xml:space="preserve"> ADDIN ZOTERO_ITEM CSL_CITATION {"citationID":"a16n1t5qtvf","properties":{"formattedCitation":"[47]","plainCitation":"[47]"},"citationItems":[{"id":427,"uris":["http://zotero.org/groups/1747539/items/EXBHDZLE"],"uri":["http://zotero.org/groups/1747539/items/EXBHDZLE"],"itemData":{"id":427,"type":"article-journal","title":"Vegetable cultivation in Dar es Salaam","container-title":"Agriculture + rural development","page":"52-54","volume":"4","issue":"2","ISSN":"1619-8891","author":[{"family":"Jacobi","given":"Petra"},{"family":"Amend","given":"Jörg"}],"issued":{"date-parts":[["1997"]]}}}],"schema":"https://github.com/citation-style-language/schema/raw/master/csl-citation.json"} </w:instrText>
      </w:r>
      <w:r>
        <w:fldChar w:fldCharType="separate"/>
      </w:r>
      <w:r w:rsidR="00820699">
        <w:rPr>
          <w:noProof/>
        </w:rPr>
        <w:t>[47]</w:t>
      </w:r>
      <w:r>
        <w:fldChar w:fldCharType="end"/>
      </w:r>
      <w:r>
        <w:t xml:space="preserve"> </w:t>
      </w:r>
      <w:r w:rsidRPr="00CC5B67">
        <w:t>coconuts, cashew nuts</w:t>
      </w:r>
      <w:r>
        <w:t>,</w:t>
      </w:r>
      <w:r w:rsidRPr="00CC5B67">
        <w:t xml:space="preserve"> and cassava</w:t>
      </w:r>
      <w:r>
        <w:t xml:space="preserve"> </w:t>
      </w:r>
      <w:r>
        <w:fldChar w:fldCharType="begin"/>
      </w:r>
      <w:r w:rsidR="001D014D">
        <w:instrText xml:space="preserve"> ADDIN ZOTERO_ITEM CSL_CITATION {"citationID":"a24l9oglhhk","properties":{"formattedCitation":"[48]","plainCitation":"[48]"},"citationItems":[{"id":429,"uris":["http://zotero.org/groups/1747539/items/A4JPA9NV"],"uri":["http://zotero.org/groups/1747539/items/A4JPA9NV"],"itemData":{"id":429,"type":"article-journal","title":"A case study from Dar Es Salaam: Urban agriculture – a key to food security?","container-title":"Rural","page":"19-21","volume":"21","issue":"21","author":[{"family":"Lupala","given":"Aldo"},{"family":"Kreibich","given":"Volker"}],"issued":{"date-parts":[["2008",1]]}}}],"schema":"https://github.com/citation-style-language/schema/raw/master/csl-citation.json"} </w:instrText>
      </w:r>
      <w:r>
        <w:fldChar w:fldCharType="separate"/>
      </w:r>
      <w:r w:rsidR="00820699">
        <w:rPr>
          <w:noProof/>
        </w:rPr>
        <w:t>[48]</w:t>
      </w:r>
      <w:r>
        <w:fldChar w:fldCharType="end"/>
      </w:r>
      <w:r>
        <w:t>.</w:t>
      </w:r>
    </w:p>
    <w:p w14:paraId="451D399D" w14:textId="77777777" w:rsidR="0029381D" w:rsidRPr="00C66095" w:rsidRDefault="0029381D" w:rsidP="0029381D">
      <w:pPr>
        <w:pStyle w:val="Heading3"/>
      </w:pPr>
      <w:bookmarkStart w:id="75" w:name="_Toc497326156"/>
      <w:bookmarkStart w:id="76" w:name="_Toc497389612"/>
      <w:r>
        <w:t>Livestock</w:t>
      </w:r>
      <w:bookmarkEnd w:id="75"/>
      <w:bookmarkEnd w:id="76"/>
    </w:p>
    <w:p w14:paraId="0D382084" w14:textId="158E2F0D" w:rsidR="0029381D" w:rsidRPr="00C66095" w:rsidRDefault="0029381D" w:rsidP="0029381D">
      <w:r>
        <w:t xml:space="preserve">It is estimated that 74% of urban households in Dar es Salaam raise livestock </w:t>
      </w:r>
      <w:r>
        <w:fldChar w:fldCharType="begin"/>
      </w:r>
      <w:r w:rsidR="001D014D">
        <w:instrText xml:space="preserve"> ADDIN ZOTERO_ITEM CSL_CITATION {"citationID":"a12ni45k4gf","properties":{"formattedCitation":"[46]","plainCitation":"[46]"},"citationItems":[{"id":428,"uris":["http://zotero.org/groups/1747539/items/PVZVH5ED"],"uri":["http://zotero.org/groups/1747539/items/PVZVH5ED"],"itemData":{"id":428,"type":"article-journal","title":"Planning the unplanned: incorporating agriculture as an urban land use into the Dar es Salaam master plan and beyond","container-title":"Environment and Urbanization","page":"541-558","volume":"25","issue":"2","source":"CrossRef","DOI":"10.1177/0956247813500903","ISSN":"0956-2478, 1746-0301","shortTitle":"Planning the unplanned","language":"en","author":[{"family":"Halloran","given":"Afton"},{"family":"Magid","given":"Jakob"}],"issued":{"date-parts":[["2013",10]]}}}],"schema":"https://github.com/citation-style-language/schema/raw/master/csl-citation.json"} </w:instrText>
      </w:r>
      <w:r>
        <w:fldChar w:fldCharType="separate"/>
      </w:r>
      <w:r w:rsidR="00820699">
        <w:rPr>
          <w:noProof/>
        </w:rPr>
        <w:t>[46]</w:t>
      </w:r>
      <w:r>
        <w:fldChar w:fldCharType="end"/>
      </w:r>
      <w:r>
        <w:t xml:space="preserve">. Chicken farming, primarily for eggs, is prime among the various forms of urban agriculture practiced in Dar es Salaam. The low capital needed for startup coupled with steady demand for eggs makes it a viable business proposition </w:t>
      </w:r>
      <w:r>
        <w:fldChar w:fldCharType="begin"/>
      </w:r>
      <w:r w:rsidR="001D014D">
        <w:instrText xml:space="preserve"> ADDIN ZOTERO_ITEM CSL_CITATION {"citationID":"ajf4iminos","properties":{"formattedCitation":"[48]","plainCitation":"[48]"},"citationItems":[{"id":429,"uris":["http://zotero.org/groups/1747539/items/A4JPA9NV"],"uri":["http://zotero.org/groups/1747539/items/A4JPA9NV"],"itemData":{"id":429,"type":"article-journal","title":"A case study from Dar Es Salaam: Urban agriculture – a key to food security?","container-title":"Rural","page":"19-21","volume":"21","issue":"21","author":[{"family":"Lupala","given":"Aldo"},{"family":"Kreibich","given":"Volker"}],"issued":{"date-parts":[["2008",1]]}}}],"schema":"https://github.com/citation-style-language/schema/raw/master/csl-citation.json"} </w:instrText>
      </w:r>
      <w:r>
        <w:fldChar w:fldCharType="separate"/>
      </w:r>
      <w:r w:rsidR="00820699">
        <w:rPr>
          <w:noProof/>
        </w:rPr>
        <w:t>[48]</w:t>
      </w:r>
      <w:r>
        <w:fldChar w:fldCharType="end"/>
      </w:r>
      <w:r>
        <w:t xml:space="preserve">. Raising cattle for milk is another leading agricultural activity </w:t>
      </w:r>
      <w:r>
        <w:fldChar w:fldCharType="begin"/>
      </w:r>
      <w:r w:rsidR="001D014D">
        <w:instrText xml:space="preserve"> ADDIN ZOTERO_ITEM CSL_CITATION {"citationID":"aahf4888cf","properties":{"formattedCitation":"[46]","plainCitation":"[46]"},"citationItems":[{"id":428,"uris":["http://zotero.org/groups/1747539/items/PVZVH5ED"],"uri":["http://zotero.org/groups/1747539/items/PVZVH5ED"],"itemData":{"id":428,"type":"article-journal","title":"Planning the unplanned: incorporating agriculture as an urban land use into the Dar es Salaam master plan and beyond","container-title":"Environment and Urbanization","page":"541-558","volume":"25","issue":"2","source":"CrossRef","DOI":"10.1177/0956247813500903","ISSN":"0956-2478, 1746-0301","shortTitle":"Planning the unplanned","language":"en","author":[{"family":"Halloran","given":"Afton"},{"family":"Magid","given":"Jakob"}],"issued":{"date-parts":[["2013",10]]}}}],"schema":"https://github.com/citation-style-language/schema/raw/master/csl-citation.json"} </w:instrText>
      </w:r>
      <w:r>
        <w:fldChar w:fldCharType="separate"/>
      </w:r>
      <w:r w:rsidR="00820699">
        <w:rPr>
          <w:noProof/>
        </w:rPr>
        <w:t>[46]</w:t>
      </w:r>
      <w:r>
        <w:fldChar w:fldCharType="end"/>
      </w:r>
      <w:r>
        <w:t xml:space="preserve">. Livestock in Dar es Salaam are viewed as complimentary to vegetable gardening, as the manure is a key source of fertilizer and the same goods distribution network can be used for sale of produce and animal products </w:t>
      </w:r>
      <w:r>
        <w:fldChar w:fldCharType="begin"/>
      </w:r>
      <w:r w:rsidR="001D014D">
        <w:instrText xml:space="preserve"> ADDIN ZOTERO_ITEM CSL_CITATION {"citationID":"a1e5n3tqtkp","properties":{"formattedCitation":"[48]","plainCitation":"[48]"},"citationItems":[{"id":429,"uris":["http://zotero.org/groups/1747539/items/A4JPA9NV"],"uri":["http://zotero.org/groups/1747539/items/A4JPA9NV"],"itemData":{"id":429,"type":"article-journal","title":"A case study from Dar Es Salaam: Urban agriculture – a key to food security?","container-title":"Rural","page":"19-21","volume":"21","issue":"21","author":[{"family":"Lupala","given":"Aldo"},{"family":"Kreibich","given":"Volker"}],"issued":{"date-parts":[["2008",1]]}}}],"schema":"https://github.com/citation-style-language/schema/raw/master/csl-citation.json"} </w:instrText>
      </w:r>
      <w:r>
        <w:fldChar w:fldCharType="separate"/>
      </w:r>
      <w:r w:rsidR="00820699">
        <w:rPr>
          <w:noProof/>
        </w:rPr>
        <w:t>[48]</w:t>
      </w:r>
      <w:r>
        <w:fldChar w:fldCharType="end"/>
      </w:r>
      <w:r>
        <w:t>.</w:t>
      </w:r>
    </w:p>
    <w:p w14:paraId="3D4431AF" w14:textId="77777777" w:rsidR="0029381D" w:rsidRDefault="0029381D" w:rsidP="0029381D"/>
    <w:p w14:paraId="7C32D638" w14:textId="77777777" w:rsidR="0029381D" w:rsidRDefault="0029381D" w:rsidP="0029381D">
      <w:pPr>
        <w:pStyle w:val="Heading1"/>
      </w:pPr>
      <w:bookmarkStart w:id="77" w:name="_Toc497326157"/>
      <w:bookmarkStart w:id="78" w:name="_Toc497389613"/>
      <w:r>
        <w:t>Conclusion</w:t>
      </w:r>
      <w:bookmarkEnd w:id="77"/>
      <w:bookmarkEnd w:id="78"/>
    </w:p>
    <w:p w14:paraId="0BC6435A" w14:textId="79A193B0" w:rsidR="00154620" w:rsidRDefault="0029381D" w:rsidP="00F27D12">
      <w:r>
        <w:t xml:space="preserve">Dar es Salaam is a developing city that is currently only around 42% electrified </w:t>
      </w:r>
      <w:r>
        <w:fldChar w:fldCharType="begin"/>
      </w:r>
      <w:r w:rsidR="001D014D">
        <w:instrText xml:space="preserve"> ADDIN ZOTERO_ITEM CSL_CITATION {"citationID":"a1krkiful95","properties":{"formattedCitation":"[3]","plainCitation":"[3]"},"citationItems":[{"id":633,"uris":["http://zotero.org/groups/1747539/items/NL69CPIM"],"uri":["http://zotero.org/groups/1747539/items/NL69CPIM"],"itemData":{"id":633,"type":"webpage","title":"Access to electricity, urban (% of urban population) | Data","URL":"https://data.worldbank.org/indicator/EG.ELC.ACCS.UR.ZS?locations=MX","author":[{"family":"World Bank Group","given":""}],"accessed":{"date-parts":[["2017",10,31]]}}}],"schema":"https://github.com/citation-style-language/schema/raw/master/csl-citation.json"} </w:instrText>
      </w:r>
      <w:r>
        <w:fldChar w:fldCharType="separate"/>
      </w:r>
      <w:r>
        <w:rPr>
          <w:noProof/>
        </w:rPr>
        <w:t>[3]</w:t>
      </w:r>
      <w:r>
        <w:fldChar w:fldCharType="end"/>
      </w:r>
      <w:r>
        <w:t xml:space="preserve"> with serious electrical grid transmission losses and a very low population income. TANESCO and the Tanzanian government are currently trying to expand the electrification of Tanzania to around 75% by 2030 which is a very ambitious goal</w:t>
      </w:r>
      <w:r w:rsidR="00F27D12">
        <w:t xml:space="preserve"> </w:t>
      </w:r>
      <w:r>
        <w:fldChar w:fldCharType="begin"/>
      </w:r>
      <w:r w:rsidR="001D014D">
        <w:instrText xml:space="preserve"> ADDIN ZOTERO_ITEM CSL_CITATION {"citationID":"a1gb97hii02","properties":{"formattedCitation":"[49]","plainCitation":"[49]"},"citationItems":[{"id":762,"uris":["http://zotero.org/groups/1747539/items/597DB3ET"],"uri":["http://zotero.org/groups/1747539/items/597DB3ET"],"itemData":{"id":762,"type":"post-weblog","title":"Rural Electrification","container-title":"TanzaniaInvest","abstract":"About 70% of Tanzania’s 50m population resides in rural areas whereas only 7% of the rural population is connected to electricity supply.","URL":"http://www.tanzaniainvest.com/rural-electrification","issued":{"date-parts":[["2017",10,16]]},"accessed":{"date-parts":[["2017",11,2]]}}}],"schema":"https://github.com/citation-style-language/schema/raw/master/csl-citation.json"} </w:instrText>
      </w:r>
      <w:r>
        <w:fldChar w:fldCharType="separate"/>
      </w:r>
      <w:r w:rsidR="00820699">
        <w:rPr>
          <w:noProof/>
        </w:rPr>
        <w:t>[49]</w:t>
      </w:r>
      <w:r>
        <w:fldChar w:fldCharType="end"/>
      </w:r>
      <w:r>
        <w:t>. They have ramped up electrification rates in the urban areas from 18% to 32% in the last 3 years which is a very impressive feat considering the massive infrastructure construction lead times</w:t>
      </w:r>
      <w:r w:rsidR="00F27D12">
        <w:t xml:space="preserve"> </w:t>
      </w:r>
      <w:r>
        <w:fldChar w:fldCharType="begin"/>
      </w:r>
      <w:r w:rsidR="004B0890">
        <w:instrText xml:space="preserve"> ADDIN ZOTERO_ITEM CSL_CITATION {"citationID":"ad5gfpdhjj","properties":{"formattedCitation":"[29]","plainCitation":"[29]"},"citationItems":[{"id":500,"uris":["http://zotero.org/groups/1747539/items/R9527HYE"],"uri":["http://zotero.org/groups/1747539/items/R9527HYE"],"itemData":{"id":500,"type":"post-weblog","title":"Renewable Energy Potential – RECP","container-title":"RECP","URL":"https://www.africa-eu-renewables.org/market-information/tanzania/tanzania-renewable-energy-potential/","issued":{"date-parts":[["2017",10]]},"accessed":{"date-parts":[["2017",10,23]]}}}],"schema":"https://github.com/citation-style-language/schema/raw/master/csl-citation.json"} </w:instrText>
      </w:r>
      <w:r>
        <w:fldChar w:fldCharType="separate"/>
      </w:r>
      <w:r w:rsidR="004B0890">
        <w:rPr>
          <w:noProof/>
        </w:rPr>
        <w:t>[29]</w:t>
      </w:r>
      <w:r>
        <w:fldChar w:fldCharType="end"/>
      </w:r>
      <w:r>
        <w:t xml:space="preserve">. However, as TANESCO expands more </w:t>
      </w:r>
      <w:r>
        <w:lastRenderedPageBreak/>
        <w:t xml:space="preserve">and more they are going to have to deal with the increase in electricity tariff for consumers, high electricity theft problems, geographical constraints and high </w:t>
      </w:r>
      <w:r w:rsidR="00590AB5">
        <w:t xml:space="preserve">infrastructure construction entry </w:t>
      </w:r>
      <w:r>
        <w:t xml:space="preserve">barrier costs. In </w:t>
      </w:r>
      <w:r w:rsidR="00590AB5">
        <w:t>o</w:t>
      </w:r>
      <w:r w:rsidR="005215C5">
        <w:t>rder to curb</w:t>
      </w:r>
      <w:r w:rsidR="00590AB5">
        <w:t xml:space="preserve"> these costs and maintain</w:t>
      </w:r>
      <w:r w:rsidR="00F27D12">
        <w:t xml:space="preserve"> affordability,</w:t>
      </w:r>
      <w:r w:rsidR="00590AB5">
        <w:t xml:space="preserve"> TANESCO is seeking to pursue the development of natural gas </w:t>
      </w:r>
      <w:r w:rsidR="00F27D12">
        <w:t>and</w:t>
      </w:r>
      <w:r w:rsidR="00590AB5">
        <w:t xml:space="preserve"> coal refineries throughout the country, as they have an abundant source of both (57 trillion cubic feet </w:t>
      </w:r>
      <w:r w:rsidR="00F27D12">
        <w:t xml:space="preserve">and </w:t>
      </w:r>
      <w:r w:rsidR="00590AB5">
        <w:t>1.9</w:t>
      </w:r>
      <w:r w:rsidR="00F27D12">
        <w:t xml:space="preserve"> </w:t>
      </w:r>
      <w:r w:rsidR="00590AB5">
        <w:t>billion tons respectively)</w:t>
      </w:r>
      <w:r w:rsidR="00F27D12">
        <w:t xml:space="preserve"> </w:t>
      </w:r>
      <w:r w:rsidR="00590AB5">
        <w:fldChar w:fldCharType="begin"/>
      </w:r>
      <w:r w:rsidR="001D014D">
        <w:instrText xml:space="preserve"> ADDIN ZOTERO_ITEM CSL_CITATION {"citationID":"a23qhcmcumq","properties":{"formattedCitation":"[50]","plainCitation":"[50]"},"citationItems":[{"id":764,"uris":["http://zotero.org/groups/1747539/items/5NHJDNXC"],"uri":["http://zotero.org/groups/1747539/items/5NHJDNXC"],"itemData":{"id":764,"type":"post-weblog","title":"Coal","container-title":"TanzaniaInvest","abstract":"Tanzania coal reserves are estimated at 1.9b t, 25% of which are proven, according to the Tanzania Minerals Audit Agency (TMAA).","URL":"http://www.tanzaniainvest.com/coal","issued":{"date-parts":[["2017",10,9]]},"accessed":{"date-parts":[["2017",11,2]]}}}],"schema":"https://github.com/citation-style-language/schema/raw/master/csl-citation.json"} </w:instrText>
      </w:r>
      <w:r w:rsidR="00590AB5">
        <w:fldChar w:fldCharType="separate"/>
      </w:r>
      <w:r w:rsidR="00820699">
        <w:rPr>
          <w:noProof/>
        </w:rPr>
        <w:t>[50]</w:t>
      </w:r>
      <w:r w:rsidR="00590AB5">
        <w:fldChar w:fldCharType="end"/>
      </w:r>
      <w:r w:rsidR="00590AB5">
        <w:t>. This would be a very cheap and relatively easy option for TANESCO to develop infrastructure. However, as Tanzania is getting funds from the World Bank and other they are hesitant to continue the development of coal and natural gas because they are wary that if their carbon emissions are high then they will retract their funding. As such,</w:t>
      </w:r>
      <w:r w:rsidR="005215C5">
        <w:t xml:space="preserve"> a possible route of development</w:t>
      </w:r>
      <w:r w:rsidR="004C2289">
        <w:t xml:space="preserve"> for TANESCO is</w:t>
      </w:r>
      <w:r w:rsidR="00F27D12">
        <w:t xml:space="preserve"> to develop a hybrid renewable and</w:t>
      </w:r>
      <w:r w:rsidR="004C2289">
        <w:t xml:space="preserve"> non-renewable electricity generation plan that combines their massive amount of renewable energy potential </w:t>
      </w:r>
      <w:r w:rsidR="005215C5">
        <w:t>(</w:t>
      </w:r>
      <w:r w:rsidR="00F27D12">
        <w:t>r</w:t>
      </w:r>
      <w:r w:rsidR="0012704B">
        <w:t xml:space="preserve">efer to </w:t>
      </w:r>
      <w:r w:rsidR="00F27D12">
        <w:fldChar w:fldCharType="begin"/>
      </w:r>
      <w:r w:rsidR="00F27D12">
        <w:instrText xml:space="preserve"> REF _Ref497409565 \h </w:instrText>
      </w:r>
      <w:r w:rsidR="00F27D12">
        <w:fldChar w:fldCharType="separate"/>
      </w:r>
      <w:r w:rsidR="00F27D12">
        <w:t xml:space="preserve">Figure </w:t>
      </w:r>
      <w:r w:rsidR="00F27D12">
        <w:rPr>
          <w:noProof/>
        </w:rPr>
        <w:t>13</w:t>
      </w:r>
      <w:r w:rsidR="00F27D12">
        <w:fldChar w:fldCharType="end"/>
      </w:r>
      <w:r w:rsidR="00BD4910">
        <w:t xml:space="preserve"> </w:t>
      </w:r>
      <w:r w:rsidR="005215C5">
        <w:t xml:space="preserve">below) </w:t>
      </w:r>
      <w:r w:rsidR="004C2289">
        <w:t xml:space="preserve">with their </w:t>
      </w:r>
      <w:r w:rsidR="005215C5">
        <w:t xml:space="preserve">enormous reserves of coal and natural gas. This could potentially </w:t>
      </w:r>
      <w:r w:rsidR="00F27D12">
        <w:t xml:space="preserve">attract </w:t>
      </w:r>
      <w:r w:rsidR="005215C5">
        <w:t xml:space="preserve">interest foreign investors and create a </w:t>
      </w:r>
      <w:r w:rsidR="00F27D12">
        <w:t xml:space="preserve">more reliable and </w:t>
      </w:r>
      <w:r w:rsidR="005215C5">
        <w:t xml:space="preserve">sustainable energy </w:t>
      </w:r>
      <w:r w:rsidR="00F27D12">
        <w:t xml:space="preserve">supply </w:t>
      </w:r>
      <w:r w:rsidR="005215C5">
        <w:t xml:space="preserve">for Tanzania. </w:t>
      </w:r>
    </w:p>
    <w:p w14:paraId="59749821" w14:textId="77777777" w:rsidR="0012704B" w:rsidRDefault="00154620" w:rsidP="00F27D12">
      <w:pPr>
        <w:keepNext/>
        <w:ind w:firstLine="0"/>
        <w:jc w:val="center"/>
      </w:pPr>
      <w:r>
        <w:rPr>
          <w:noProof/>
          <w:lang w:eastAsia="en-US"/>
        </w:rPr>
        <w:drawing>
          <wp:inline distT="0" distB="0" distL="0" distR="0" wp14:anchorId="7A23A76D" wp14:editId="4C6BE573">
            <wp:extent cx="4572000" cy="2743200"/>
            <wp:effectExtent l="0" t="0" r="0" b="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68FD0C97" w14:textId="6873A853" w:rsidR="0012704B" w:rsidRDefault="0012704B" w:rsidP="0012704B">
      <w:pPr>
        <w:pStyle w:val="Caption"/>
      </w:pPr>
      <w:bookmarkStart w:id="79" w:name="_Ref497409565"/>
      <w:r>
        <w:t xml:space="preserve">Figure </w:t>
      </w:r>
      <w:r w:rsidR="00D97D07">
        <w:fldChar w:fldCharType="begin"/>
      </w:r>
      <w:r w:rsidR="00D97D07">
        <w:instrText xml:space="preserve"> SEQ Figure \* ARABIC </w:instrText>
      </w:r>
      <w:r w:rsidR="00D97D07">
        <w:fldChar w:fldCharType="separate"/>
      </w:r>
      <w:r w:rsidR="004B0890">
        <w:rPr>
          <w:noProof/>
        </w:rPr>
        <w:t>13</w:t>
      </w:r>
      <w:r w:rsidR="00D97D07">
        <w:rPr>
          <w:noProof/>
        </w:rPr>
        <w:fldChar w:fldCharType="end"/>
      </w:r>
      <w:bookmarkEnd w:id="79"/>
      <w:r>
        <w:t xml:space="preserve"> Renewable Energy Potential Renewable Energy Potential</w:t>
      </w:r>
      <w:r w:rsidR="00112E4A">
        <w:fldChar w:fldCharType="begin"/>
      </w:r>
      <w:r w:rsidR="004B0890">
        <w:instrText xml:space="preserve"> ADDIN ZOTERO_ITEM CSL_CITATION {"citationID":"a185n7q0m78","properties":{"formattedCitation":"[29]","plainCitation":"[29]"},"citationItems":[{"id":500,"uris":["http://zotero.org/groups/1747539/items/R9527HYE"],"uri":["http://zotero.org/groups/1747539/items/R9527HYE"],"itemData":{"id":500,"type":"post-weblog","title":"Renewable Energy Potential – RECP","container-title":"RECP","URL":"https://www.africa-eu-renewables.org/market-information/tanzania/tanzania-renewable-energy-potential/","issued":{"date-parts":[["2017",10]]},"accessed":{"date-parts":[["2017",10,23]]}}}],"schema":"https://github.com/citation-style-language/schema/raw/master/csl-citation.json"} </w:instrText>
      </w:r>
      <w:r w:rsidR="00112E4A">
        <w:fldChar w:fldCharType="separate"/>
      </w:r>
      <w:r w:rsidR="004B0890">
        <w:rPr>
          <w:noProof/>
        </w:rPr>
        <w:t>[29]</w:t>
      </w:r>
      <w:r w:rsidR="00112E4A">
        <w:fldChar w:fldCharType="end"/>
      </w:r>
    </w:p>
    <w:p w14:paraId="2E15F658" w14:textId="109FB1CC" w:rsidR="00154620" w:rsidRPr="008119A8" w:rsidRDefault="00154620" w:rsidP="008119A8"/>
    <w:bookmarkStart w:id="80" w:name="_Toc497389614" w:displacedByCustomXml="next"/>
    <w:bookmarkStart w:id="81" w:name="_Toc497326158" w:displacedByCustomXml="next"/>
    <w:sdt>
      <w:sdtPr>
        <w:rPr>
          <w:rFonts w:asciiTheme="minorHAnsi" w:eastAsiaTheme="minorEastAsia" w:hAnsiTheme="minorHAnsi" w:cstheme="minorBidi"/>
          <w:smallCaps w:val="0"/>
        </w:rPr>
        <w:id w:val="62297111"/>
        <w:docPartObj>
          <w:docPartGallery w:val="Bibliographies"/>
          <w:docPartUnique/>
        </w:docPartObj>
      </w:sdtPr>
      <w:sdtEndPr/>
      <w:sdtContent>
        <w:p w14:paraId="315791D6" w14:textId="77777777" w:rsidR="0029381D" w:rsidRDefault="0029381D" w:rsidP="00E322C4">
          <w:pPr>
            <w:pStyle w:val="SectionTitle"/>
            <w:spacing w:line="240" w:lineRule="auto"/>
          </w:pPr>
          <w:r>
            <w:t>References</w:t>
          </w:r>
          <w:bookmarkEnd w:id="81"/>
          <w:bookmarkEnd w:id="80"/>
        </w:p>
        <w:p w14:paraId="0B7566D2" w14:textId="048DDA9B" w:rsidR="003F5FFD" w:rsidRPr="000409E6" w:rsidRDefault="003F5FFD" w:rsidP="0052261F">
          <w:pPr>
            <w:spacing w:line="240" w:lineRule="auto"/>
            <w:ind w:firstLine="0"/>
            <w:rPr>
              <w:rFonts w:ascii="Times New Roman" w:eastAsia="Times New Roman" w:hAnsi="Times New Roman" w:cs="Times New Roman"/>
              <w:kern w:val="0"/>
              <w:lang w:eastAsia="en-US"/>
            </w:rPr>
          </w:pPr>
          <w:r w:rsidRPr="0066021A">
            <w:rPr>
              <w:rFonts w:ascii="Times New Roman" w:eastAsia="Times New Roman" w:cs="Times New Roman"/>
            </w:rPr>
            <w:t>[1]</w:t>
          </w:r>
          <w:r w:rsidR="0052261F">
            <w:rPr>
              <w:rFonts w:ascii="Times New Roman" w:eastAsia="Times New Roman" w:cs="Times New Roman"/>
            </w:rPr>
            <w:t xml:space="preserve">   </w:t>
          </w:r>
          <w:r w:rsidR="000409E6" w:rsidRPr="000409E6">
            <w:rPr>
              <w:rFonts w:ascii="Times New Roman" w:eastAsia="Times New Roman" w:hAnsi="Times New Roman" w:cs="Times New Roman"/>
              <w:kern w:val="0"/>
              <w:lang w:eastAsia="en-US"/>
            </w:rPr>
            <w:t>World Bank Group, “ELECTRICITY ACCESS REPORT 2017.pdf.” 2017.</w:t>
          </w:r>
        </w:p>
        <w:p w14:paraId="31F63F16" w14:textId="6613115C" w:rsidR="003F5FFD" w:rsidRPr="007C27B7" w:rsidRDefault="003F5FFD" w:rsidP="0052261F">
          <w:pPr>
            <w:spacing w:line="240" w:lineRule="auto"/>
            <w:ind w:firstLine="0"/>
            <w:rPr>
              <w:rFonts w:ascii="Times New Roman" w:eastAsia="Times New Roman" w:hAnsi="Times New Roman" w:cs="Times New Roman"/>
              <w:kern w:val="0"/>
              <w:lang w:eastAsia="en-US"/>
            </w:rPr>
          </w:pPr>
          <w:r w:rsidRPr="0066021A">
            <w:rPr>
              <w:rFonts w:ascii="Times New Roman" w:eastAsia="Times New Roman" w:cs="Times New Roman"/>
            </w:rPr>
            <w:t>[2</w:t>
          </w:r>
          <w:r w:rsidR="0052261F">
            <w:rPr>
              <w:rFonts w:ascii="Times New Roman" w:eastAsia="Times New Roman" w:cs="Times New Roman"/>
            </w:rPr>
            <w:t xml:space="preserve">    </w:t>
          </w:r>
          <w:r w:rsidR="007C27B7" w:rsidRPr="007C27B7">
            <w:rPr>
              <w:rFonts w:ascii="Times New Roman" w:eastAsia="Times New Roman" w:hAnsi="Times New Roman" w:cs="Times New Roman"/>
              <w:kern w:val="0"/>
              <w:lang w:eastAsia="en-US"/>
            </w:rPr>
            <w:t>“Doing Business in Tanzania - World Bank Group.” [Online]. Available: http://www.doingbusiness.org/data/exploreeconomies/tanzania#getting-electricity. [Accessed: 22-Oct-2017].</w:t>
          </w:r>
        </w:p>
        <w:p w14:paraId="4EDEFCB1" w14:textId="77777777" w:rsidR="003F5FFD" w:rsidRPr="0066021A" w:rsidRDefault="003F5FFD" w:rsidP="0052261F">
          <w:pPr>
            <w:pStyle w:val="Bibliography"/>
            <w:rPr>
              <w:rFonts w:ascii="Times New Roman" w:eastAsia="Times New Roman" w:cs="Times New Roman"/>
            </w:rPr>
          </w:pPr>
          <w:r w:rsidRPr="0066021A">
            <w:rPr>
              <w:rFonts w:ascii="Times New Roman" w:eastAsia="Times New Roman" w:cs="Times New Roman"/>
            </w:rPr>
            <w:t>[3]</w:t>
          </w:r>
          <w:r w:rsidRPr="0066021A">
            <w:rPr>
              <w:rFonts w:ascii="Times New Roman" w:eastAsia="Times New Roman" w:cs="Times New Roman"/>
            </w:rPr>
            <w:tab/>
            <w:t>World Bank Group, “Access to electricity, urban (% of urban population) | Data.” [Online]. Available: https://data.worldbank.org/indicator/EG.ELC.ACCS.UR.ZS?locations=MX. [Accessed: 31-Oct-2017].</w:t>
          </w:r>
        </w:p>
        <w:p w14:paraId="5B90FA00" w14:textId="77777777" w:rsidR="003F5FFD" w:rsidRPr="0066021A" w:rsidRDefault="003F5FFD" w:rsidP="0052261F">
          <w:pPr>
            <w:pStyle w:val="Bibliography"/>
            <w:rPr>
              <w:rFonts w:ascii="Times New Roman" w:eastAsia="Times New Roman" w:cs="Times New Roman"/>
            </w:rPr>
          </w:pPr>
          <w:r w:rsidRPr="0066021A">
            <w:rPr>
              <w:rFonts w:ascii="Times New Roman" w:eastAsia="Times New Roman" w:cs="Times New Roman"/>
            </w:rPr>
            <w:t>[4]</w:t>
          </w:r>
          <w:r w:rsidRPr="0066021A">
            <w:rPr>
              <w:rFonts w:ascii="Times New Roman" w:eastAsia="Times New Roman" w:cs="Times New Roman"/>
            </w:rPr>
            <w:tab/>
            <w:t xml:space="preserve">OECD, AfDB, and UNDP, </w:t>
          </w:r>
          <w:r w:rsidRPr="0066021A">
            <w:rPr>
              <w:rFonts w:ascii="Times New Roman" w:eastAsia="Times New Roman" w:cs="Times New Roman"/>
              <w:i/>
              <w:iCs/>
            </w:rPr>
            <w:t>African Economic Outlook 2016</w:t>
          </w:r>
          <w:r w:rsidRPr="0066021A">
            <w:rPr>
              <w:rFonts w:ascii="Times New Roman" w:eastAsia="Times New Roman" w:cs="Times New Roman"/>
            </w:rPr>
            <w:t>. OECD Publishing, 2016.</w:t>
          </w:r>
        </w:p>
        <w:p w14:paraId="63D3BAD3" w14:textId="265D21C3" w:rsidR="003F5FFD" w:rsidRPr="00062978" w:rsidRDefault="003F5FFD" w:rsidP="0052261F">
          <w:pPr>
            <w:spacing w:line="240" w:lineRule="auto"/>
            <w:ind w:firstLine="0"/>
            <w:rPr>
              <w:rFonts w:ascii="Times New Roman" w:eastAsia="Times New Roman" w:hAnsi="Times New Roman" w:cs="Times New Roman"/>
              <w:kern w:val="0"/>
              <w:lang w:eastAsia="en-US"/>
            </w:rPr>
          </w:pPr>
          <w:r w:rsidRPr="0066021A">
            <w:rPr>
              <w:rFonts w:ascii="Times New Roman" w:eastAsia="Times New Roman" w:cs="Times New Roman"/>
            </w:rPr>
            <w:t>[5]</w:t>
          </w:r>
          <w:r w:rsidR="00062978">
            <w:rPr>
              <w:rFonts w:ascii="Times New Roman" w:eastAsia="Times New Roman" w:hAnsi="Times New Roman" w:cs="Times New Roman"/>
              <w:kern w:val="0"/>
              <w:lang w:eastAsia="en-US"/>
            </w:rPr>
            <w:t xml:space="preserve">    </w:t>
          </w:r>
          <w:r w:rsidR="00062978" w:rsidRPr="00062978">
            <w:rPr>
              <w:rFonts w:ascii="Times New Roman" w:eastAsia="Times New Roman" w:hAnsi="Times New Roman" w:cs="Times New Roman"/>
              <w:kern w:val="0"/>
              <w:lang w:eastAsia="en-US"/>
            </w:rPr>
            <w:t>F. Abebe, “informal settlement growth.pdf.” Mar-2011.</w:t>
          </w:r>
        </w:p>
        <w:p w14:paraId="4CB30EE9" w14:textId="3476640F" w:rsidR="003F5FFD" w:rsidRPr="00E322C4" w:rsidRDefault="003F5FFD" w:rsidP="0052261F">
          <w:pPr>
            <w:spacing w:line="240" w:lineRule="auto"/>
            <w:ind w:firstLine="0"/>
            <w:rPr>
              <w:rFonts w:ascii="Times New Roman" w:eastAsia="Times New Roman" w:hAnsi="Times New Roman" w:cs="Times New Roman"/>
              <w:kern w:val="0"/>
              <w:lang w:eastAsia="en-US"/>
            </w:rPr>
          </w:pPr>
          <w:r w:rsidRPr="0066021A">
            <w:rPr>
              <w:rFonts w:ascii="Times New Roman" w:eastAsia="Times New Roman" w:cs="Times New Roman"/>
            </w:rPr>
            <w:t>[6]</w:t>
          </w:r>
          <w:r w:rsidR="00E322C4">
            <w:rPr>
              <w:rFonts w:ascii="Times New Roman" w:eastAsia="Times New Roman" w:cs="Times New Roman"/>
            </w:rPr>
            <w:t xml:space="preserve">  </w:t>
          </w:r>
          <w:r w:rsidR="004E1E61">
            <w:rPr>
              <w:rFonts w:ascii="Times New Roman" w:eastAsia="Times New Roman" w:cs="Times New Roman"/>
            </w:rPr>
            <w:t xml:space="preserve">  </w:t>
          </w:r>
          <w:r w:rsidR="00E322C4" w:rsidRPr="00E322C4">
            <w:rPr>
              <w:rFonts w:ascii="Times New Roman" w:eastAsia="Times New Roman" w:hAnsi="Times New Roman" w:cs="Times New Roman"/>
              <w:kern w:val="0"/>
              <w:lang w:eastAsia="en-US"/>
            </w:rPr>
            <w:t>Ministry Finance and Planning TZ, “NATI</w:t>
          </w:r>
          <w:r w:rsidR="00E322C4">
            <w:rPr>
              <w:rFonts w:ascii="Times New Roman" w:eastAsia="Times New Roman" w:hAnsi="Times New Roman" w:cs="Times New Roman"/>
              <w:kern w:val="0"/>
              <w:lang w:eastAsia="en-US"/>
            </w:rPr>
            <w:t xml:space="preserve">ONAL FIVE YEAR DEVELOPMENT PLAN </w:t>
          </w:r>
          <w:r w:rsidR="00E322C4" w:rsidRPr="00E322C4">
            <w:rPr>
              <w:rFonts w:ascii="Times New Roman" w:eastAsia="Times New Roman" w:hAnsi="Times New Roman" w:cs="Times New Roman"/>
              <w:kern w:val="0"/>
              <w:lang w:eastAsia="en-US"/>
            </w:rPr>
            <w:t>2016/17 – 2020/21.” Jun-2016.</w:t>
          </w:r>
        </w:p>
        <w:p w14:paraId="0C4FEDD2" w14:textId="77777777" w:rsidR="003F5FFD" w:rsidRPr="0066021A" w:rsidRDefault="003F5FFD" w:rsidP="0052261F">
          <w:pPr>
            <w:pStyle w:val="Bibliography"/>
            <w:rPr>
              <w:rFonts w:ascii="Times New Roman" w:eastAsia="Times New Roman" w:cs="Times New Roman"/>
            </w:rPr>
          </w:pPr>
          <w:r w:rsidRPr="0066021A">
            <w:rPr>
              <w:rFonts w:ascii="Times New Roman" w:eastAsia="Times New Roman" w:cs="Times New Roman"/>
            </w:rPr>
            <w:t>[7]</w:t>
          </w:r>
          <w:r w:rsidRPr="0066021A">
            <w:rPr>
              <w:rFonts w:ascii="Times New Roman" w:eastAsia="Times New Roman" w:cs="Times New Roman"/>
            </w:rPr>
            <w:tab/>
            <w:t>“Tanesco collects Sh90m in power theft penalties.” [Online]. Available: null/News/Tanesco-collects-Sh90m-in-power-theft-penalties/1840340-3957668-6iysqp/index.html. [Accessed: 31-Oct-2017].</w:t>
          </w:r>
        </w:p>
        <w:p w14:paraId="7163375A" w14:textId="77777777" w:rsidR="003F5FFD" w:rsidRPr="0066021A" w:rsidRDefault="003F5FFD" w:rsidP="0052261F">
          <w:pPr>
            <w:pStyle w:val="Bibliography"/>
            <w:rPr>
              <w:rFonts w:ascii="Times New Roman" w:eastAsia="Times New Roman" w:cs="Times New Roman"/>
            </w:rPr>
          </w:pPr>
          <w:r w:rsidRPr="0066021A">
            <w:rPr>
              <w:rFonts w:ascii="Times New Roman" w:eastAsia="Times New Roman" w:cs="Times New Roman"/>
            </w:rPr>
            <w:t>[8]</w:t>
          </w:r>
          <w:r w:rsidRPr="0066021A">
            <w:rPr>
              <w:rFonts w:ascii="Times New Roman" w:eastAsia="Times New Roman" w:cs="Times New Roman"/>
            </w:rPr>
            <w:tab/>
            <w:t>“Electricity theft on an industrial scale | East &amp; Horn Africa.” [Online]. Available: http://www.theafricareport.com/East-Horn-Africa/electricity-theft-on-an-industrial-scale.html. [Accessed: 31-Oct-2017].</w:t>
          </w:r>
        </w:p>
        <w:p w14:paraId="064F5C07" w14:textId="7540655D" w:rsidR="003F5FFD" w:rsidRPr="004E1E61" w:rsidRDefault="003F5FFD" w:rsidP="0052261F">
          <w:pPr>
            <w:spacing w:line="240" w:lineRule="auto"/>
            <w:ind w:firstLine="0"/>
            <w:rPr>
              <w:rFonts w:ascii="Times New Roman" w:eastAsia="Times New Roman" w:hAnsi="Times New Roman" w:cs="Times New Roman"/>
              <w:kern w:val="0"/>
              <w:lang w:eastAsia="en-US"/>
            </w:rPr>
          </w:pPr>
          <w:r w:rsidRPr="0066021A">
            <w:rPr>
              <w:rFonts w:ascii="Times New Roman" w:eastAsia="Times New Roman" w:cs="Times New Roman"/>
            </w:rPr>
            <w:t>[9]</w:t>
          </w:r>
          <w:r w:rsidR="00B759A5">
            <w:rPr>
              <w:rFonts w:ascii="Times New Roman" w:eastAsia="Times New Roman" w:hAnsi="Times New Roman" w:cs="Times New Roman"/>
              <w:kern w:val="0"/>
              <w:lang w:eastAsia="en-US"/>
            </w:rPr>
            <w:t xml:space="preserve">    </w:t>
          </w:r>
          <w:r w:rsidR="00B759A5" w:rsidRPr="00B759A5">
            <w:rPr>
              <w:rFonts w:ascii="Times New Roman" w:eastAsia="Times New Roman" w:hAnsi="Times New Roman" w:cs="Times New Roman"/>
              <w:kern w:val="0"/>
              <w:lang w:eastAsia="en-US"/>
            </w:rPr>
            <w:t xml:space="preserve">Donna Peng, </w:t>
          </w:r>
          <w:r w:rsidR="00B759A5" w:rsidRPr="00B759A5">
            <w:rPr>
              <w:rFonts w:ascii="Times New Roman" w:eastAsia="Times New Roman" w:hAnsi="Times New Roman" w:cs="Times New Roman"/>
              <w:i/>
              <w:iCs/>
              <w:kern w:val="0"/>
              <w:lang w:eastAsia="en-US"/>
            </w:rPr>
            <w:t>Sustainable electricity pricing for Tanzania.</w:t>
          </w:r>
          <w:r w:rsidR="00B759A5" w:rsidRPr="00B759A5">
            <w:rPr>
              <w:rFonts w:ascii="Times New Roman" w:eastAsia="Times New Roman" w:hAnsi="Times New Roman" w:cs="Times New Roman"/>
              <w:kern w:val="0"/>
              <w:lang w:eastAsia="en-US"/>
            </w:rPr>
            <w:t xml:space="preserve"> 2016.</w:t>
          </w:r>
        </w:p>
        <w:p w14:paraId="2D8A346A" w14:textId="3CE957C9" w:rsidR="003F5FFD" w:rsidRPr="00CE770E" w:rsidRDefault="003F5FFD" w:rsidP="0052261F">
          <w:pPr>
            <w:spacing w:line="240" w:lineRule="auto"/>
            <w:ind w:firstLine="0"/>
            <w:rPr>
              <w:rFonts w:ascii="Times New Roman" w:eastAsia="Times New Roman" w:hAnsi="Times New Roman" w:cs="Times New Roman"/>
              <w:kern w:val="0"/>
              <w:lang w:eastAsia="en-US"/>
            </w:rPr>
          </w:pPr>
          <w:r w:rsidRPr="0066021A">
            <w:rPr>
              <w:rFonts w:ascii="Times New Roman" w:eastAsia="Times New Roman" w:cs="Times New Roman"/>
            </w:rPr>
            <w:t>[10]</w:t>
          </w:r>
          <w:r w:rsidR="004E1E61">
            <w:rPr>
              <w:rFonts w:ascii="Times New Roman" w:eastAsia="Times New Roman" w:cs="Times New Roman"/>
            </w:rPr>
            <w:t xml:space="preserve">  </w:t>
          </w:r>
          <w:r w:rsidR="00CE770E" w:rsidRPr="00CE770E">
            <w:rPr>
              <w:rFonts w:ascii="Times New Roman" w:eastAsia="Times New Roman" w:hAnsi="Times New Roman" w:cs="Times New Roman"/>
              <w:kern w:val="0"/>
              <w:lang w:eastAsia="en-US"/>
            </w:rPr>
            <w:t>P. Laude, “PROSPECTUS_TZ-_Report_v4.pdf.” Oct-2014.</w:t>
          </w:r>
        </w:p>
        <w:p w14:paraId="2A097F01" w14:textId="77777777" w:rsidR="003F5FFD" w:rsidRPr="0066021A" w:rsidRDefault="003F5FFD" w:rsidP="0052261F">
          <w:pPr>
            <w:pStyle w:val="Bibliography"/>
            <w:rPr>
              <w:rFonts w:ascii="Times New Roman" w:eastAsia="Times New Roman" w:cs="Times New Roman"/>
            </w:rPr>
          </w:pPr>
          <w:r w:rsidRPr="0066021A">
            <w:rPr>
              <w:rFonts w:ascii="Times New Roman" w:eastAsia="Times New Roman" w:cs="Times New Roman"/>
            </w:rPr>
            <w:t>[11]</w:t>
          </w:r>
          <w:r w:rsidRPr="0066021A">
            <w:rPr>
              <w:rFonts w:ascii="Times New Roman" w:eastAsia="Times New Roman" w:cs="Times New Roman"/>
            </w:rPr>
            <w:tab/>
            <w:t>“Drivers and barriers to rural electrification in Tanzania and Mozambique – Grid-extension, off-grid, and renewable energy technologies.pdf.” .</w:t>
          </w:r>
        </w:p>
        <w:p w14:paraId="495A218E" w14:textId="77777777" w:rsidR="003F5FFD" w:rsidRPr="0066021A" w:rsidRDefault="003F5FFD" w:rsidP="0052261F">
          <w:pPr>
            <w:pStyle w:val="Bibliography"/>
            <w:rPr>
              <w:rFonts w:ascii="Times New Roman" w:eastAsia="Times New Roman" w:cs="Times New Roman"/>
            </w:rPr>
          </w:pPr>
          <w:r w:rsidRPr="0066021A">
            <w:rPr>
              <w:rFonts w:ascii="Times New Roman" w:eastAsia="Times New Roman" w:cs="Times New Roman"/>
            </w:rPr>
            <w:t>[12]</w:t>
          </w:r>
          <w:r w:rsidRPr="0066021A">
            <w:rPr>
              <w:rFonts w:ascii="Times New Roman" w:eastAsia="Times New Roman" w:cs="Times New Roman"/>
            </w:rPr>
            <w:tab/>
            <w:t>“Doing Business in Tanzania - World Bank Group.” [Online]. Available: http://www.doingbusiness.org/data/exploreeconomies/tanzania#getting-electricity. [Accessed: 22-Oct-2017].</w:t>
          </w:r>
        </w:p>
        <w:p w14:paraId="0A75171F" w14:textId="3585A165" w:rsidR="004E1E61" w:rsidRPr="004E1E61" w:rsidRDefault="003F5FFD" w:rsidP="0052261F">
          <w:pPr>
            <w:spacing w:line="240" w:lineRule="auto"/>
            <w:ind w:firstLine="0"/>
            <w:rPr>
              <w:rFonts w:eastAsia="Times New Roman"/>
              <w:kern w:val="0"/>
              <w:lang w:eastAsia="en-US"/>
            </w:rPr>
          </w:pPr>
          <w:r w:rsidRPr="0066021A">
            <w:rPr>
              <w:rFonts w:ascii="Times New Roman" w:eastAsia="Times New Roman" w:cs="Times New Roman"/>
            </w:rPr>
            <w:t>[13]</w:t>
          </w:r>
          <w:r w:rsidR="004E1E61">
            <w:rPr>
              <w:rFonts w:ascii="Times New Roman" w:eastAsia="Times New Roman" w:cs="Times New Roman"/>
            </w:rPr>
            <w:t xml:space="preserve">  </w:t>
          </w:r>
          <w:r w:rsidR="004E1E61">
            <w:rPr>
              <w:rFonts w:eastAsia="Times New Roman"/>
            </w:rPr>
            <w:t>BNEF, “BNEF climatescope-2016-report-en.pdf.” 2016.</w:t>
          </w:r>
        </w:p>
        <w:p w14:paraId="47567B1B" w14:textId="731F60F7" w:rsidR="003F5FFD" w:rsidRPr="0066021A" w:rsidRDefault="003F5FFD" w:rsidP="0052261F">
          <w:pPr>
            <w:pStyle w:val="Bibliography"/>
            <w:rPr>
              <w:rFonts w:ascii="Times New Roman" w:eastAsia="Times New Roman" w:cs="Times New Roman"/>
            </w:rPr>
          </w:pPr>
          <w:r w:rsidRPr="0066021A">
            <w:rPr>
              <w:rFonts w:ascii="Times New Roman" w:eastAsia="Times New Roman" w:cs="Times New Roman"/>
            </w:rPr>
            <w:t>[14]</w:t>
          </w:r>
          <w:r w:rsidRPr="0066021A">
            <w:rPr>
              <w:rFonts w:ascii="Times New Roman" w:eastAsia="Times New Roman" w:cs="Times New Roman"/>
            </w:rPr>
            <w:tab/>
            <w:t>“East Africa drought: Power cuts in Tanzania - BBC News.” [Online]. Available: http://www.bbc.com/news/world-africa-14192896. [Accessed: 31-Oct-2017].</w:t>
          </w:r>
        </w:p>
        <w:p w14:paraId="5BBDA727" w14:textId="234149FD" w:rsidR="003F5FFD" w:rsidRPr="00543A9E" w:rsidRDefault="003F5FFD" w:rsidP="0052261F">
          <w:pPr>
            <w:spacing w:line="240" w:lineRule="auto"/>
            <w:ind w:firstLine="0"/>
            <w:rPr>
              <w:rFonts w:ascii="Times New Roman" w:eastAsia="Times New Roman" w:hAnsi="Times New Roman" w:cs="Times New Roman"/>
              <w:kern w:val="0"/>
              <w:lang w:eastAsia="en-US"/>
            </w:rPr>
          </w:pPr>
          <w:r w:rsidRPr="0066021A">
            <w:rPr>
              <w:rFonts w:ascii="Times New Roman" w:eastAsia="Times New Roman" w:cs="Times New Roman"/>
            </w:rPr>
            <w:t>[15]</w:t>
          </w:r>
          <w:r w:rsidR="00543A9E">
            <w:rPr>
              <w:rFonts w:ascii="Times New Roman" w:eastAsia="Times New Roman" w:cs="Times New Roman"/>
            </w:rPr>
            <w:t xml:space="preserve">  </w:t>
          </w:r>
          <w:r w:rsidR="00543A9E" w:rsidRPr="00543A9E">
            <w:rPr>
              <w:rFonts w:ascii="Times New Roman" w:eastAsia="Times New Roman" w:hAnsi="Times New Roman" w:cs="Times New Roman"/>
              <w:kern w:val="0"/>
              <w:lang w:eastAsia="en-US"/>
            </w:rPr>
            <w:t>J. Kapika, “Eberhard-Power-sector_reform_and_regulation_in_Africa_Book.pdf.” 2013.</w:t>
          </w:r>
        </w:p>
        <w:p w14:paraId="15C27609" w14:textId="7A7D14CF" w:rsidR="003F5FFD" w:rsidRPr="007C4E97" w:rsidRDefault="003F5FFD" w:rsidP="0052261F">
          <w:pPr>
            <w:spacing w:line="240" w:lineRule="auto"/>
            <w:ind w:firstLine="0"/>
            <w:rPr>
              <w:rFonts w:ascii="Times New Roman" w:eastAsia="Times New Roman" w:hAnsi="Times New Roman" w:cs="Times New Roman"/>
              <w:kern w:val="0"/>
              <w:lang w:eastAsia="en-US"/>
            </w:rPr>
          </w:pPr>
          <w:r w:rsidRPr="0066021A">
            <w:rPr>
              <w:rFonts w:ascii="Times New Roman" w:eastAsia="Times New Roman" w:cs="Times New Roman"/>
            </w:rPr>
            <w:t>[16]</w:t>
          </w:r>
          <w:r w:rsidR="0052261F">
            <w:rPr>
              <w:rFonts w:ascii="Times New Roman" w:eastAsia="Times New Roman" w:cs="Times New Roman"/>
            </w:rPr>
            <w:t xml:space="preserve">  </w:t>
          </w:r>
          <w:r w:rsidR="007C4E97" w:rsidRPr="007C4E97">
            <w:rPr>
              <w:rFonts w:ascii="Times New Roman" w:eastAsia="Times New Roman" w:hAnsi="Times New Roman" w:cs="Times New Roman"/>
              <w:kern w:val="0"/>
              <w:lang w:eastAsia="en-US"/>
            </w:rPr>
            <w:t>D. Peng, “Peng-Poudineh-2016-Working-Paper.pdf,” Aug-2016. [Online]. Available: https://www.theigc.org/wp-content/uploads/2016/08/Peng-Poudineh-2016-Working-Paper.pdf. [Accessed: 14-Oct-2017].</w:t>
          </w:r>
        </w:p>
        <w:p w14:paraId="6036FC34" w14:textId="0339A920" w:rsidR="003F5FFD" w:rsidRPr="0052261F" w:rsidRDefault="003F5FFD" w:rsidP="0052261F">
          <w:pPr>
            <w:spacing w:line="240" w:lineRule="auto"/>
            <w:ind w:firstLine="0"/>
            <w:rPr>
              <w:rFonts w:ascii="Times New Roman" w:eastAsia="Times New Roman" w:hAnsi="Times New Roman" w:cs="Times New Roman"/>
              <w:kern w:val="0"/>
              <w:lang w:eastAsia="en-US"/>
            </w:rPr>
          </w:pPr>
          <w:r w:rsidRPr="0066021A">
            <w:rPr>
              <w:rFonts w:ascii="Times New Roman" w:eastAsia="Times New Roman" w:cs="Times New Roman"/>
            </w:rPr>
            <w:t>[17]</w:t>
          </w:r>
          <w:r w:rsidR="0052261F">
            <w:rPr>
              <w:rFonts w:ascii="Times New Roman" w:eastAsia="Times New Roman" w:cs="Times New Roman"/>
            </w:rPr>
            <w:t xml:space="preserve">  </w:t>
          </w:r>
          <w:r w:rsidR="0052261F" w:rsidRPr="0052261F">
            <w:rPr>
              <w:rFonts w:ascii="Times New Roman" w:eastAsia="Times New Roman" w:hAnsi="Times New Roman" w:cs="Times New Roman"/>
              <w:kern w:val="0"/>
              <w:lang w:eastAsia="en-US"/>
            </w:rPr>
            <w:t>Yachiyo Engineering, “Power-System-Master-Plan-Dec.-2016.pdf.” 2016.</w:t>
          </w:r>
        </w:p>
        <w:p w14:paraId="387634ED" w14:textId="77777777" w:rsidR="003F5FFD" w:rsidRPr="0066021A" w:rsidRDefault="003F5FFD" w:rsidP="0052261F">
          <w:pPr>
            <w:pStyle w:val="Bibliography"/>
            <w:rPr>
              <w:rFonts w:ascii="Times New Roman" w:eastAsia="Times New Roman" w:cs="Times New Roman"/>
            </w:rPr>
          </w:pPr>
          <w:r w:rsidRPr="0066021A">
            <w:rPr>
              <w:rFonts w:ascii="Times New Roman" w:eastAsia="Times New Roman" w:cs="Times New Roman"/>
            </w:rPr>
            <w:t>[18]</w:t>
          </w:r>
          <w:r w:rsidRPr="0066021A">
            <w:rPr>
              <w:rFonts w:ascii="Times New Roman" w:eastAsia="Times New Roman" w:cs="Times New Roman"/>
            </w:rPr>
            <w:tab/>
            <w:t xml:space="preserve">S. designed and built by Hydrant (http://www.hydrant.co.uk), “Tanzania lays out big investments in power generation,” </w:t>
          </w:r>
          <w:r w:rsidRPr="0066021A">
            <w:rPr>
              <w:rFonts w:ascii="Times New Roman" w:eastAsia="Times New Roman" w:cs="Times New Roman"/>
              <w:i/>
              <w:iCs/>
            </w:rPr>
            <w:t>Oxford Business Group</w:t>
          </w:r>
          <w:r w:rsidRPr="0066021A">
            <w:rPr>
              <w:rFonts w:ascii="Times New Roman" w:eastAsia="Times New Roman" w:cs="Times New Roman"/>
            </w:rPr>
            <w:t>, 24-Jan-2017. [Online]. Available: http://www.oxfordbusinessgroup.com/news/tanzania-lays-out-big-investments-power-generation. [Accessed: 23-Oct-2017].</w:t>
          </w:r>
        </w:p>
        <w:p w14:paraId="2A29561A" w14:textId="78049CAD" w:rsidR="0052261F" w:rsidRPr="0052261F" w:rsidRDefault="003F5FFD" w:rsidP="0052261F">
          <w:pPr>
            <w:spacing w:line="240" w:lineRule="auto"/>
            <w:ind w:firstLine="0"/>
            <w:rPr>
              <w:rFonts w:ascii="Times New Roman" w:eastAsia="Times New Roman" w:hAnsi="Times New Roman" w:cs="Times New Roman"/>
              <w:kern w:val="0"/>
              <w:lang w:eastAsia="en-US"/>
            </w:rPr>
          </w:pPr>
          <w:r w:rsidRPr="0066021A">
            <w:rPr>
              <w:rFonts w:ascii="Times New Roman" w:eastAsia="Times New Roman" w:cs="Times New Roman"/>
            </w:rPr>
            <w:t>[19]</w:t>
          </w:r>
          <w:r w:rsidR="0052261F">
            <w:rPr>
              <w:rFonts w:ascii="Times New Roman" w:eastAsia="Times New Roman" w:cs="Times New Roman"/>
            </w:rPr>
            <w:t xml:space="preserve">  </w:t>
          </w:r>
          <w:r w:rsidR="0052261F" w:rsidRPr="0052261F">
            <w:rPr>
              <w:rFonts w:ascii="Times New Roman" w:eastAsia="Times New Roman" w:hAnsi="Times New Roman" w:cs="Times New Roman"/>
              <w:kern w:val="0"/>
              <w:lang w:eastAsia="en-US"/>
            </w:rPr>
            <w:t xml:space="preserve">C. Mysani, “Tanzania Power Sector.pdf,” </w:t>
          </w:r>
          <w:r w:rsidR="0052261F" w:rsidRPr="0052261F">
            <w:rPr>
              <w:rFonts w:ascii="Times New Roman" w:eastAsia="Times New Roman" w:hAnsi="Times New Roman" w:cs="Times New Roman"/>
              <w:i/>
              <w:iCs/>
              <w:kern w:val="0"/>
              <w:lang w:eastAsia="en-US"/>
            </w:rPr>
            <w:t>USEA</w:t>
          </w:r>
          <w:r w:rsidR="0052261F" w:rsidRPr="0052261F">
            <w:rPr>
              <w:rFonts w:ascii="Times New Roman" w:eastAsia="Times New Roman" w:hAnsi="Times New Roman" w:cs="Times New Roman"/>
              <w:kern w:val="0"/>
              <w:lang w:eastAsia="en-US"/>
            </w:rPr>
            <w:t>. [Online]. Available: https://www.usea.org/sites/default/files/event-/Tanzania%20Power%20Sector.pdf. [Accessed: 02-Nov-2017].</w:t>
          </w:r>
        </w:p>
        <w:p w14:paraId="29D9405D" w14:textId="6523E7E1" w:rsidR="003F5FFD" w:rsidRPr="0066021A" w:rsidRDefault="003F5FFD" w:rsidP="0052261F">
          <w:pPr>
            <w:pStyle w:val="Bibliography"/>
            <w:rPr>
              <w:rFonts w:ascii="Times New Roman" w:eastAsia="Times New Roman" w:cs="Times New Roman"/>
            </w:rPr>
          </w:pPr>
        </w:p>
        <w:p w14:paraId="0E870894" w14:textId="77777777" w:rsidR="003F5FFD" w:rsidRPr="0066021A" w:rsidRDefault="003F5FFD" w:rsidP="0052261F">
          <w:pPr>
            <w:pStyle w:val="Bibliography"/>
            <w:rPr>
              <w:rFonts w:ascii="Times New Roman" w:eastAsia="Times New Roman" w:cs="Times New Roman"/>
            </w:rPr>
          </w:pPr>
          <w:r w:rsidRPr="0066021A">
            <w:rPr>
              <w:rFonts w:ascii="Times New Roman" w:eastAsia="Times New Roman" w:cs="Times New Roman"/>
            </w:rPr>
            <w:t>[20]</w:t>
          </w:r>
          <w:r w:rsidRPr="0066021A">
            <w:rPr>
              <w:rFonts w:ascii="Times New Roman" w:eastAsia="Times New Roman" w:cs="Times New Roman"/>
            </w:rPr>
            <w:tab/>
            <w:t xml:space="preserve">G. Tanzanian, “Corporate Business Plan – 2016-17.pdf,” </w:t>
          </w:r>
          <w:r w:rsidRPr="0066021A">
            <w:rPr>
              <w:rFonts w:ascii="Times New Roman" w:eastAsia="Times New Roman" w:cs="Times New Roman"/>
              <w:i/>
              <w:iCs/>
            </w:rPr>
            <w:t>ewura.go.tz</w:t>
          </w:r>
          <w:r w:rsidRPr="0066021A">
            <w:rPr>
              <w:rFonts w:ascii="Times New Roman" w:eastAsia="Times New Roman" w:cs="Times New Roman"/>
            </w:rPr>
            <w:t>, Jun-2016. [Online]. Available: http://www.ewura.go.tz/wp-content/uploads/2016/11/Corporate%20Business%20Plan%20%E2%80%93%202016-17.pdf. [Accessed: 22-Oct-2017].</w:t>
          </w:r>
        </w:p>
        <w:p w14:paraId="6D60D29B" w14:textId="77777777" w:rsidR="003F5FFD" w:rsidRPr="0066021A" w:rsidRDefault="003F5FFD" w:rsidP="0052261F">
          <w:pPr>
            <w:pStyle w:val="Bibliography"/>
            <w:rPr>
              <w:rFonts w:ascii="Times New Roman" w:eastAsia="Times New Roman" w:cs="Times New Roman"/>
            </w:rPr>
          </w:pPr>
          <w:r w:rsidRPr="0066021A">
            <w:rPr>
              <w:rFonts w:ascii="Times New Roman" w:eastAsia="Times New Roman" w:cs="Times New Roman"/>
            </w:rPr>
            <w:lastRenderedPageBreak/>
            <w:t>[21]</w:t>
          </w:r>
          <w:r w:rsidRPr="0066021A">
            <w:rPr>
              <w:rFonts w:ascii="Times New Roman" w:eastAsia="Times New Roman" w:cs="Times New Roman"/>
            </w:rPr>
            <w:tab/>
            <w:t xml:space="preserve">“TanzaniaInvest | The N1 website to invest in Tanzania,” </w:t>
          </w:r>
          <w:r w:rsidRPr="0066021A">
            <w:rPr>
              <w:rFonts w:ascii="Times New Roman" w:eastAsia="Times New Roman" w:cs="Times New Roman"/>
              <w:i/>
              <w:iCs/>
            </w:rPr>
            <w:t>TanzaniaInvest</w:t>
          </w:r>
          <w:r w:rsidRPr="0066021A">
            <w:rPr>
              <w:rFonts w:ascii="Times New Roman" w:eastAsia="Times New Roman" w:cs="Times New Roman"/>
            </w:rPr>
            <w:t>. [Online]. Available: http://www.tanzaniainvest.com/. [Accessed: 05-Oct-2017].</w:t>
          </w:r>
        </w:p>
        <w:p w14:paraId="367C7108" w14:textId="77777777" w:rsidR="003F5FFD" w:rsidRPr="0066021A" w:rsidRDefault="003F5FFD" w:rsidP="0052261F">
          <w:pPr>
            <w:pStyle w:val="Bibliography"/>
            <w:rPr>
              <w:rFonts w:ascii="Times New Roman" w:eastAsia="Times New Roman" w:cs="Times New Roman"/>
            </w:rPr>
          </w:pPr>
          <w:r w:rsidRPr="0066021A">
            <w:rPr>
              <w:rFonts w:ascii="Times New Roman" w:eastAsia="Times New Roman" w:cs="Times New Roman"/>
            </w:rPr>
            <w:t>[22]</w:t>
          </w:r>
          <w:r w:rsidRPr="0066021A">
            <w:rPr>
              <w:rFonts w:ascii="Times New Roman" w:eastAsia="Times New Roman" w:cs="Times New Roman"/>
            </w:rPr>
            <w:tab/>
            <w:t>E. Suelle, “Biomass &amp; Biofuels Tanzania,” 2009. [Online]. Available: http://pubs.iied.org/pdfs/12560IIED.pdf. [Accessed: 22-Oct-2017].</w:t>
          </w:r>
        </w:p>
        <w:p w14:paraId="5F0908F6" w14:textId="77777777" w:rsidR="003F5FFD" w:rsidRPr="0066021A" w:rsidRDefault="003F5FFD" w:rsidP="0052261F">
          <w:pPr>
            <w:pStyle w:val="Bibliography"/>
            <w:rPr>
              <w:rFonts w:ascii="Times New Roman" w:eastAsia="Times New Roman" w:cs="Times New Roman"/>
            </w:rPr>
          </w:pPr>
          <w:r w:rsidRPr="0066021A">
            <w:rPr>
              <w:rFonts w:ascii="Times New Roman" w:eastAsia="Times New Roman" w:cs="Times New Roman"/>
            </w:rPr>
            <w:t>[23]</w:t>
          </w:r>
          <w:r w:rsidRPr="0066021A">
            <w:rPr>
              <w:rFonts w:ascii="Times New Roman" w:eastAsia="Times New Roman" w:cs="Times New Roman"/>
            </w:rPr>
            <w:tab/>
            <w:t>“Tanzania Energy Situation - energypedia.info.” [Online]. Available: https://energypedia.info/wiki/Tanzania_Energy_Situation. [Accessed: 12-Oct-2017].</w:t>
          </w:r>
        </w:p>
        <w:p w14:paraId="78A9A306" w14:textId="77777777" w:rsidR="003F5FFD" w:rsidRPr="0066021A" w:rsidRDefault="003F5FFD" w:rsidP="0052261F">
          <w:pPr>
            <w:pStyle w:val="Bibliography"/>
            <w:rPr>
              <w:rFonts w:ascii="Times New Roman" w:eastAsia="Times New Roman" w:cs="Times New Roman"/>
            </w:rPr>
          </w:pPr>
          <w:r w:rsidRPr="0066021A">
            <w:rPr>
              <w:rFonts w:ascii="Times New Roman" w:eastAsia="Times New Roman" w:cs="Times New Roman"/>
            </w:rPr>
            <w:t>[24]</w:t>
          </w:r>
          <w:r w:rsidRPr="0066021A">
            <w:rPr>
              <w:rFonts w:ascii="Times New Roman" w:eastAsia="Times New Roman" w:cs="Times New Roman"/>
            </w:rPr>
            <w:tab/>
            <w:t>“Power Africa.” [Online]. Available: https://www.usaid.gov/sites/default/files/documents/1860/Tanzania%20_IG_2015_05_03.pdf. [Accessed: 16-Oct-2017].</w:t>
          </w:r>
        </w:p>
        <w:p w14:paraId="1EE01F55" w14:textId="77777777" w:rsidR="003F5FFD" w:rsidRPr="0066021A" w:rsidRDefault="003F5FFD" w:rsidP="0052261F">
          <w:pPr>
            <w:pStyle w:val="Bibliography"/>
            <w:rPr>
              <w:rFonts w:ascii="Times New Roman" w:eastAsia="Times New Roman" w:cs="Times New Roman"/>
            </w:rPr>
          </w:pPr>
          <w:r w:rsidRPr="0066021A">
            <w:rPr>
              <w:rFonts w:ascii="Times New Roman" w:eastAsia="Times New Roman" w:cs="Times New Roman"/>
            </w:rPr>
            <w:t>[25]</w:t>
          </w:r>
          <w:r w:rsidRPr="0066021A">
            <w:rPr>
              <w:rFonts w:ascii="Times New Roman" w:eastAsia="Times New Roman" w:cs="Times New Roman"/>
            </w:rPr>
            <w:tab/>
            <w:t xml:space="preserve">“Tanzania: Solar and Wind Potential Could Help Meet Future Power Generation Goals,” </w:t>
          </w:r>
          <w:r w:rsidRPr="0066021A">
            <w:rPr>
              <w:rFonts w:ascii="Times New Roman" w:eastAsia="Times New Roman" w:cs="Times New Roman"/>
              <w:i/>
              <w:iCs/>
            </w:rPr>
            <w:t>World Bank</w:t>
          </w:r>
          <w:r w:rsidRPr="0066021A">
            <w:rPr>
              <w:rFonts w:ascii="Times New Roman" w:eastAsia="Times New Roman" w:cs="Times New Roman"/>
            </w:rPr>
            <w:t>. [Online]. Available: http://www.worldbank.org/en/news/feature/2015/06/09/tanzania-solar-and-wind-potential-could-help-meet-future-power-generation-goals. [Accessed: 27-Oct-2017].</w:t>
          </w:r>
        </w:p>
        <w:p w14:paraId="171EC6FD" w14:textId="77777777" w:rsidR="003F5FFD" w:rsidRPr="0066021A" w:rsidRDefault="003F5FFD" w:rsidP="0052261F">
          <w:pPr>
            <w:pStyle w:val="Bibliography"/>
            <w:rPr>
              <w:rFonts w:ascii="Times New Roman" w:eastAsia="Times New Roman" w:cs="Times New Roman"/>
            </w:rPr>
          </w:pPr>
          <w:r w:rsidRPr="0066021A">
            <w:rPr>
              <w:rFonts w:ascii="Times New Roman" w:eastAsia="Times New Roman" w:cs="Times New Roman"/>
            </w:rPr>
            <w:t>[26]</w:t>
          </w:r>
          <w:r w:rsidRPr="0066021A">
            <w:rPr>
              <w:rFonts w:ascii="Times New Roman" w:eastAsia="Times New Roman" w:cs="Times New Roman"/>
            </w:rPr>
            <w:tab/>
            <w:t xml:space="preserve">E. Nyari, “Tanzania Solar Need,” </w:t>
          </w:r>
          <w:r w:rsidRPr="0066021A">
            <w:rPr>
              <w:rFonts w:ascii="Times New Roman" w:eastAsia="Times New Roman" w:cs="Times New Roman"/>
              <w:i/>
              <w:iCs/>
            </w:rPr>
            <w:t>ijete.org</w:t>
          </w:r>
          <w:r w:rsidRPr="0066021A">
            <w:rPr>
              <w:rFonts w:ascii="Times New Roman" w:eastAsia="Times New Roman" w:cs="Times New Roman"/>
            </w:rPr>
            <w:t>. [Online]. Available: http://www.ijete.org/wp-content/uploads/2015/09/140268.pdf. [Accessed: 27-Oct-2017].</w:t>
          </w:r>
        </w:p>
        <w:p w14:paraId="12C499DA" w14:textId="77777777" w:rsidR="003F5FFD" w:rsidRPr="0066021A" w:rsidRDefault="003F5FFD" w:rsidP="0052261F">
          <w:pPr>
            <w:pStyle w:val="Bibliography"/>
            <w:rPr>
              <w:rFonts w:ascii="Times New Roman" w:eastAsia="Times New Roman" w:cs="Times New Roman"/>
            </w:rPr>
          </w:pPr>
          <w:r w:rsidRPr="0066021A">
            <w:rPr>
              <w:rFonts w:ascii="Times New Roman" w:eastAsia="Times New Roman" w:cs="Times New Roman"/>
            </w:rPr>
            <w:t>[27]</w:t>
          </w:r>
          <w:r w:rsidRPr="0066021A">
            <w:rPr>
              <w:rFonts w:ascii="Times New Roman" w:eastAsia="Times New Roman" w:cs="Times New Roman"/>
            </w:rPr>
            <w:tab/>
            <w:t>C. Commons, “Off-Grid:Electric Brings Solar Power and American Entrepreneur to Tanzania,” Jun-2015. [Online]. Available: https://www.usaid.gov/news-information/frontlines/science-technology-innovation-and-partnerships/gridelectric-brings-solar. [Accessed: 27-Oct-2017].</w:t>
          </w:r>
        </w:p>
        <w:p w14:paraId="1B4EEDAE" w14:textId="77777777" w:rsidR="003F5FFD" w:rsidRPr="0066021A" w:rsidRDefault="003F5FFD" w:rsidP="0052261F">
          <w:pPr>
            <w:pStyle w:val="Bibliography"/>
            <w:rPr>
              <w:rFonts w:ascii="Times New Roman" w:eastAsia="Times New Roman" w:cs="Times New Roman"/>
            </w:rPr>
          </w:pPr>
          <w:r w:rsidRPr="0066021A">
            <w:rPr>
              <w:rFonts w:ascii="Times New Roman" w:eastAsia="Times New Roman" w:cs="Times New Roman"/>
            </w:rPr>
            <w:t>[28]</w:t>
          </w:r>
          <w:r w:rsidRPr="0066021A">
            <w:rPr>
              <w:rFonts w:ascii="Times New Roman" w:eastAsia="Times New Roman" w:cs="Times New Roman"/>
            </w:rPr>
            <w:tab/>
            <w:t xml:space="preserve">“TANESCO - Generation,” </w:t>
          </w:r>
          <w:r w:rsidRPr="0066021A">
            <w:rPr>
              <w:rFonts w:ascii="Times New Roman" w:eastAsia="Times New Roman" w:cs="Times New Roman"/>
              <w:i/>
              <w:iCs/>
            </w:rPr>
            <w:t>TANESCO</w:t>
          </w:r>
          <w:r w:rsidRPr="0066021A">
            <w:rPr>
              <w:rFonts w:ascii="Times New Roman" w:eastAsia="Times New Roman" w:cs="Times New Roman"/>
            </w:rPr>
            <w:t>, Jun-2017. [Online]. Available: http://www.tanesco.co.tz/index.php/about-us/functions/generation. [Accessed: 27-Oct-2017].</w:t>
          </w:r>
        </w:p>
        <w:p w14:paraId="3E00E981" w14:textId="77777777" w:rsidR="003F5FFD" w:rsidRPr="0066021A" w:rsidRDefault="003F5FFD" w:rsidP="0052261F">
          <w:pPr>
            <w:pStyle w:val="Bibliography"/>
            <w:rPr>
              <w:rFonts w:ascii="Times New Roman" w:eastAsia="Times New Roman" w:cs="Times New Roman"/>
            </w:rPr>
          </w:pPr>
          <w:r w:rsidRPr="0066021A">
            <w:rPr>
              <w:rFonts w:ascii="Times New Roman" w:eastAsia="Times New Roman" w:cs="Times New Roman"/>
            </w:rPr>
            <w:t>[29]</w:t>
          </w:r>
          <w:r w:rsidRPr="0066021A">
            <w:rPr>
              <w:rFonts w:ascii="Times New Roman" w:eastAsia="Times New Roman" w:cs="Times New Roman"/>
            </w:rPr>
            <w:tab/>
            <w:t xml:space="preserve">“Tanzania: Singida Wind Farm planned for Q2 2017,” </w:t>
          </w:r>
          <w:r w:rsidRPr="0066021A">
            <w:rPr>
              <w:rFonts w:ascii="Times New Roman" w:eastAsia="Times New Roman" w:cs="Times New Roman"/>
              <w:i/>
              <w:iCs/>
            </w:rPr>
            <w:t>ESI-Africa.com</w:t>
          </w:r>
          <w:r w:rsidRPr="0066021A">
            <w:rPr>
              <w:rFonts w:ascii="Times New Roman" w:eastAsia="Times New Roman" w:cs="Times New Roman"/>
            </w:rPr>
            <w:t>. [Online]. Available: https://www.esi-africa.com/news/tanzania-singida-wind-farm-planned-for-q2-2017/. [Accessed: 27-Oct-2017].</w:t>
          </w:r>
        </w:p>
        <w:p w14:paraId="440AC3AB" w14:textId="77777777" w:rsidR="003F5FFD" w:rsidRPr="0066021A" w:rsidRDefault="003F5FFD" w:rsidP="0052261F">
          <w:pPr>
            <w:pStyle w:val="Bibliography"/>
            <w:rPr>
              <w:rFonts w:ascii="Times New Roman" w:eastAsia="Times New Roman" w:cs="Times New Roman"/>
            </w:rPr>
          </w:pPr>
          <w:r w:rsidRPr="0066021A">
            <w:rPr>
              <w:rFonts w:ascii="Times New Roman" w:eastAsia="Times New Roman" w:cs="Times New Roman"/>
            </w:rPr>
            <w:t>[30]</w:t>
          </w:r>
          <w:r w:rsidRPr="0066021A">
            <w:rPr>
              <w:rFonts w:ascii="Times New Roman" w:eastAsia="Times New Roman" w:cs="Times New Roman"/>
            </w:rPr>
            <w:tab/>
            <w:t xml:space="preserve">“As hydropower dries up, Tanzania moves toward fossil fuels,” </w:t>
          </w:r>
          <w:r w:rsidRPr="0066021A">
            <w:rPr>
              <w:rFonts w:ascii="Times New Roman" w:eastAsia="Times New Roman" w:cs="Times New Roman"/>
              <w:i/>
              <w:iCs/>
            </w:rPr>
            <w:t>Reuters</w:t>
          </w:r>
          <w:r w:rsidRPr="0066021A">
            <w:rPr>
              <w:rFonts w:ascii="Times New Roman" w:eastAsia="Times New Roman" w:cs="Times New Roman"/>
            </w:rPr>
            <w:t>, 29-Dec-2015.</w:t>
          </w:r>
        </w:p>
        <w:p w14:paraId="6C014DBC" w14:textId="77777777" w:rsidR="003F5FFD" w:rsidRPr="0066021A" w:rsidRDefault="003F5FFD" w:rsidP="0052261F">
          <w:pPr>
            <w:pStyle w:val="Bibliography"/>
            <w:rPr>
              <w:rFonts w:ascii="Times New Roman" w:eastAsia="Times New Roman" w:cs="Times New Roman"/>
            </w:rPr>
          </w:pPr>
          <w:r w:rsidRPr="0066021A">
            <w:rPr>
              <w:rFonts w:ascii="Times New Roman" w:eastAsia="Times New Roman" w:cs="Times New Roman"/>
            </w:rPr>
            <w:t>[31]</w:t>
          </w:r>
          <w:r w:rsidRPr="0066021A">
            <w:rPr>
              <w:rFonts w:ascii="Times New Roman" w:eastAsia="Times New Roman" w:cs="Times New Roman"/>
            </w:rPr>
            <w:tab/>
            <w:t xml:space="preserve">“2015-tanesco-presentation-tansania.pdf,” </w:t>
          </w:r>
          <w:r w:rsidRPr="0066021A">
            <w:rPr>
              <w:rFonts w:ascii="Times New Roman" w:eastAsia="Times New Roman" w:cs="Times New Roman"/>
              <w:i/>
              <w:iCs/>
            </w:rPr>
            <w:t>Tanzania Electric Supply Company LTD</w:t>
          </w:r>
          <w:r w:rsidRPr="0066021A">
            <w:rPr>
              <w:rFonts w:ascii="Times New Roman" w:eastAsia="Times New Roman" w:cs="Times New Roman"/>
            </w:rPr>
            <w:t>, 2015. [Online]. Available: https://www.giz.de/fachexpertise/downloads/2015-tanesco-presentation-tansania.pdf. [Accessed: 23-Oct-2017].</w:t>
          </w:r>
        </w:p>
        <w:p w14:paraId="0910249B" w14:textId="77777777" w:rsidR="003F5FFD" w:rsidRPr="0066021A" w:rsidRDefault="003F5FFD" w:rsidP="0052261F">
          <w:pPr>
            <w:pStyle w:val="Bibliography"/>
            <w:rPr>
              <w:rFonts w:ascii="Times New Roman" w:eastAsia="Times New Roman" w:cs="Times New Roman"/>
            </w:rPr>
          </w:pPr>
          <w:r w:rsidRPr="0066021A">
            <w:rPr>
              <w:rFonts w:ascii="Times New Roman" w:eastAsia="Times New Roman" w:cs="Times New Roman"/>
            </w:rPr>
            <w:t>[32]</w:t>
          </w:r>
          <w:r w:rsidRPr="0066021A">
            <w:rPr>
              <w:rFonts w:ascii="Times New Roman" w:eastAsia="Times New Roman" w:cs="Times New Roman"/>
            </w:rPr>
            <w:tab/>
            <w:t xml:space="preserve">“TANESCO - Transmission,” </w:t>
          </w:r>
          <w:r w:rsidRPr="0066021A">
            <w:rPr>
              <w:rFonts w:ascii="Times New Roman" w:eastAsia="Times New Roman" w:cs="Times New Roman"/>
              <w:i/>
              <w:iCs/>
            </w:rPr>
            <w:t>TANESCO</w:t>
          </w:r>
          <w:r w:rsidRPr="0066021A">
            <w:rPr>
              <w:rFonts w:ascii="Times New Roman" w:eastAsia="Times New Roman" w:cs="Times New Roman"/>
            </w:rPr>
            <w:t>, May-2017. [Online]. Available: http://www.tanesco.co.tz/index.php/about-us/functions/transmission. [Accessed: 22-Oct-2017].</w:t>
          </w:r>
        </w:p>
        <w:p w14:paraId="4B58F2CC" w14:textId="4902D130" w:rsidR="003F5FFD" w:rsidRPr="00241711" w:rsidRDefault="003F5FFD" w:rsidP="0052261F">
          <w:pPr>
            <w:spacing w:line="240" w:lineRule="auto"/>
            <w:ind w:firstLine="0"/>
            <w:rPr>
              <w:rFonts w:ascii="Times New Roman" w:eastAsia="Times New Roman" w:hAnsi="Times New Roman" w:cs="Times New Roman"/>
              <w:kern w:val="0"/>
              <w:lang w:eastAsia="en-US"/>
            </w:rPr>
          </w:pPr>
          <w:r w:rsidRPr="0066021A">
            <w:rPr>
              <w:rFonts w:ascii="Times New Roman" w:eastAsia="Times New Roman" w:cs="Times New Roman"/>
            </w:rPr>
            <w:t>[33]</w:t>
          </w:r>
          <w:r w:rsidRPr="0066021A">
            <w:rPr>
              <w:rFonts w:ascii="Times New Roman" w:eastAsia="Times New Roman" w:cs="Times New Roman"/>
            </w:rPr>
            <w:tab/>
          </w:r>
          <w:r w:rsidR="00241711" w:rsidRPr="00241711">
            <w:rPr>
              <w:rFonts w:ascii="Times New Roman" w:eastAsia="Times New Roman" w:hAnsi="Times New Roman" w:cs="Times New Roman"/>
              <w:kern w:val="0"/>
              <w:lang w:eastAsia="en-US"/>
            </w:rPr>
            <w:t xml:space="preserve">“Renewable Energy Potential – RECP,” </w:t>
          </w:r>
          <w:r w:rsidR="00241711" w:rsidRPr="00241711">
            <w:rPr>
              <w:rFonts w:ascii="Times New Roman" w:eastAsia="Times New Roman" w:hAnsi="Times New Roman" w:cs="Times New Roman"/>
              <w:i/>
              <w:iCs/>
              <w:kern w:val="0"/>
              <w:lang w:eastAsia="en-US"/>
            </w:rPr>
            <w:t>RECP</w:t>
          </w:r>
          <w:r w:rsidR="00241711" w:rsidRPr="00241711">
            <w:rPr>
              <w:rFonts w:ascii="Times New Roman" w:eastAsia="Times New Roman" w:hAnsi="Times New Roman" w:cs="Times New Roman"/>
              <w:kern w:val="0"/>
              <w:lang w:eastAsia="en-US"/>
            </w:rPr>
            <w:t>, Oct-2017. .</w:t>
          </w:r>
        </w:p>
        <w:p w14:paraId="2E67678F" w14:textId="77777777" w:rsidR="003F5FFD" w:rsidRPr="0066021A" w:rsidRDefault="003F5FFD" w:rsidP="0052261F">
          <w:pPr>
            <w:pStyle w:val="Bibliography"/>
            <w:ind w:left="0" w:firstLine="0"/>
            <w:rPr>
              <w:rFonts w:ascii="Times New Roman" w:eastAsia="Times New Roman" w:cs="Times New Roman"/>
            </w:rPr>
          </w:pPr>
          <w:r w:rsidRPr="0066021A">
            <w:rPr>
              <w:rFonts w:ascii="Times New Roman" w:eastAsia="Times New Roman" w:cs="Times New Roman"/>
            </w:rPr>
            <w:t>[34]</w:t>
          </w:r>
          <w:r w:rsidRPr="0066021A">
            <w:rPr>
              <w:rFonts w:ascii="Times New Roman" w:eastAsia="Times New Roman" w:cs="Times New Roman"/>
            </w:rPr>
            <w:tab/>
            <w:t>International Energy Agency, “International Energy Agency, Statistics: United States.” [Online]. Available: https://www.iea.org/statistics/statisticssearch/report/?country=USA=&amp;product=balances. [Accessed: 21-Oct-2017].</w:t>
          </w:r>
        </w:p>
        <w:p w14:paraId="4FFC9E8F" w14:textId="77777777" w:rsidR="003F5FFD" w:rsidRPr="0066021A" w:rsidRDefault="003F5FFD" w:rsidP="0052261F">
          <w:pPr>
            <w:pStyle w:val="Bibliography"/>
            <w:rPr>
              <w:rFonts w:ascii="Times New Roman" w:eastAsia="Times New Roman" w:cs="Times New Roman"/>
            </w:rPr>
          </w:pPr>
          <w:r w:rsidRPr="0066021A">
            <w:rPr>
              <w:rFonts w:ascii="Times New Roman" w:eastAsia="Times New Roman" w:cs="Times New Roman"/>
            </w:rPr>
            <w:t>[35]</w:t>
          </w:r>
          <w:r w:rsidRPr="0066021A">
            <w:rPr>
              <w:rFonts w:ascii="Times New Roman" w:eastAsia="Times New Roman" w:cs="Times New Roman"/>
            </w:rPr>
            <w:tab/>
            <w:t>International Energy Agency, “International Energy Agency, Statistics: Tanzania.” [Online]. Available: https://www.iea.org/statistics/statisticssearch/report/?year=2015&amp;country=Tanzania&amp;product=Indicators. [Accessed: 07-Oct-2017].</w:t>
          </w:r>
        </w:p>
        <w:p w14:paraId="295BA3F9" w14:textId="77777777" w:rsidR="003F5FFD" w:rsidRPr="0066021A" w:rsidRDefault="003F5FFD" w:rsidP="0052261F">
          <w:pPr>
            <w:pStyle w:val="Bibliography"/>
            <w:rPr>
              <w:rFonts w:ascii="Times New Roman" w:eastAsia="Times New Roman" w:cs="Times New Roman"/>
            </w:rPr>
          </w:pPr>
          <w:r w:rsidRPr="0066021A">
            <w:rPr>
              <w:rFonts w:ascii="Times New Roman" w:eastAsia="Times New Roman" w:cs="Times New Roman"/>
            </w:rPr>
            <w:t>[36]</w:t>
          </w:r>
          <w:r w:rsidRPr="0066021A">
            <w:rPr>
              <w:rFonts w:ascii="Times New Roman" w:eastAsia="Times New Roman" w:cs="Times New Roman"/>
            </w:rPr>
            <w:tab/>
            <w:t xml:space="preserve">L. Wilson and J. R. Gashaza, “Transport and vehicle characteristics in the city of Dar es Salaam, Tanzania,” </w:t>
          </w:r>
          <w:r w:rsidRPr="0066021A">
            <w:rPr>
              <w:rFonts w:ascii="Times New Roman" w:eastAsia="Times New Roman" w:cs="Times New Roman"/>
              <w:i/>
              <w:iCs/>
            </w:rPr>
            <w:t>SATC 2004</w:t>
          </w:r>
          <w:r w:rsidRPr="0066021A">
            <w:rPr>
              <w:rFonts w:ascii="Times New Roman" w:eastAsia="Times New Roman" w:cs="Times New Roman"/>
            </w:rPr>
            <w:t>, 2004.</w:t>
          </w:r>
        </w:p>
        <w:p w14:paraId="3BAE60FF" w14:textId="77777777" w:rsidR="003F5FFD" w:rsidRPr="0066021A" w:rsidRDefault="003F5FFD" w:rsidP="0052261F">
          <w:pPr>
            <w:pStyle w:val="Bibliography"/>
            <w:rPr>
              <w:rFonts w:ascii="Times New Roman" w:eastAsia="Times New Roman" w:cs="Times New Roman"/>
            </w:rPr>
          </w:pPr>
          <w:r w:rsidRPr="0066021A">
            <w:rPr>
              <w:rFonts w:ascii="Times New Roman" w:eastAsia="Times New Roman" w:cs="Times New Roman"/>
            </w:rPr>
            <w:t>[37]</w:t>
          </w:r>
          <w:r w:rsidRPr="0066021A">
            <w:rPr>
              <w:rFonts w:ascii="Times New Roman" w:eastAsia="Times New Roman" w:cs="Times New Roman"/>
            </w:rPr>
            <w:tab/>
            <w:t>African Development Bank, “Dar es Salaam Bus Rapid Transit Project, Environmental and Social Impact Assessment Summary.”</w:t>
          </w:r>
        </w:p>
        <w:p w14:paraId="2BCBF2CD" w14:textId="77777777" w:rsidR="003F5FFD" w:rsidRPr="0066021A" w:rsidRDefault="003F5FFD" w:rsidP="0052261F">
          <w:pPr>
            <w:pStyle w:val="Bibliography"/>
            <w:rPr>
              <w:rFonts w:ascii="Times New Roman" w:eastAsia="Times New Roman" w:cs="Times New Roman"/>
            </w:rPr>
          </w:pPr>
          <w:r w:rsidRPr="0066021A">
            <w:rPr>
              <w:rFonts w:ascii="Times New Roman" w:eastAsia="Times New Roman" w:cs="Times New Roman"/>
            </w:rPr>
            <w:lastRenderedPageBreak/>
            <w:t>[38]</w:t>
          </w:r>
          <w:r w:rsidRPr="0066021A">
            <w:rPr>
              <w:rFonts w:ascii="Times New Roman" w:eastAsia="Times New Roman" w:cs="Times New Roman"/>
            </w:rPr>
            <w:tab/>
            <w:t>Tanzania Ministry of Energy and Minerals, “The Draft National Energy Policy 2015,” Jan-2015. [Online]. Available: https://mem.go.tz/wp-content/uploads/2015/02/NATIONAL-ENERGY-POLICY-2015-Feb-2015.pdf. [Accessed: 06-Oct-2017].</w:t>
          </w:r>
        </w:p>
        <w:p w14:paraId="4A2E65FC" w14:textId="77777777" w:rsidR="003F5FFD" w:rsidRPr="0066021A" w:rsidRDefault="003F5FFD" w:rsidP="0052261F">
          <w:pPr>
            <w:pStyle w:val="Bibliography"/>
            <w:rPr>
              <w:rFonts w:ascii="Times New Roman" w:eastAsia="Times New Roman" w:cs="Times New Roman"/>
            </w:rPr>
          </w:pPr>
          <w:r w:rsidRPr="0066021A">
            <w:rPr>
              <w:rFonts w:ascii="Times New Roman" w:eastAsia="Times New Roman" w:cs="Times New Roman"/>
            </w:rPr>
            <w:t>[39]</w:t>
          </w:r>
          <w:r w:rsidRPr="0066021A">
            <w:rPr>
              <w:rFonts w:ascii="Times New Roman" w:eastAsia="Times New Roman" w:cs="Times New Roman"/>
            </w:rPr>
            <w:tab/>
            <w:t xml:space="preserve">M. J. Mbonile and J. Kivelia, “Population, environment and development in Kinondoni District, Dar es Salaam,” </w:t>
          </w:r>
          <w:r w:rsidRPr="0066021A">
            <w:rPr>
              <w:rFonts w:ascii="Times New Roman" w:eastAsia="Times New Roman" w:cs="Times New Roman"/>
              <w:i/>
              <w:iCs/>
            </w:rPr>
            <w:t>Geogr. J.</w:t>
          </w:r>
          <w:r w:rsidRPr="0066021A">
            <w:rPr>
              <w:rFonts w:ascii="Times New Roman" w:eastAsia="Times New Roman" w:cs="Times New Roman"/>
            </w:rPr>
            <w:t>, vol. 174, no. 2, pp. 169–175, 2008.</w:t>
          </w:r>
        </w:p>
        <w:p w14:paraId="710B4145" w14:textId="77777777" w:rsidR="003F5FFD" w:rsidRPr="0066021A" w:rsidRDefault="003F5FFD" w:rsidP="0052261F">
          <w:pPr>
            <w:pStyle w:val="Bibliography"/>
            <w:rPr>
              <w:rFonts w:ascii="Times New Roman" w:eastAsia="Times New Roman" w:cs="Times New Roman"/>
            </w:rPr>
          </w:pPr>
          <w:r w:rsidRPr="0066021A">
            <w:rPr>
              <w:rFonts w:ascii="Times New Roman" w:eastAsia="Times New Roman" w:cs="Times New Roman"/>
            </w:rPr>
            <w:t>[40]</w:t>
          </w:r>
          <w:r w:rsidRPr="0066021A">
            <w:rPr>
              <w:rFonts w:ascii="Times New Roman" w:eastAsia="Times New Roman" w:cs="Times New Roman"/>
            </w:rPr>
            <w:tab/>
            <w:t>World Bank Group, “Regulatory Indicators for Sustainable Energy: Tanzania.” 2016.</w:t>
          </w:r>
        </w:p>
        <w:p w14:paraId="57D3F445" w14:textId="77777777" w:rsidR="003F5FFD" w:rsidRPr="0066021A" w:rsidRDefault="003F5FFD" w:rsidP="0052261F">
          <w:pPr>
            <w:pStyle w:val="Bibliography"/>
            <w:rPr>
              <w:rFonts w:ascii="Times New Roman" w:eastAsia="Times New Roman" w:cs="Times New Roman"/>
            </w:rPr>
          </w:pPr>
          <w:r w:rsidRPr="0066021A">
            <w:rPr>
              <w:rFonts w:ascii="Times New Roman" w:eastAsia="Times New Roman" w:cs="Times New Roman"/>
            </w:rPr>
            <w:t>[41]</w:t>
          </w:r>
          <w:r w:rsidRPr="0066021A">
            <w:rPr>
              <w:rFonts w:ascii="Times New Roman" w:eastAsia="Times New Roman" w:cs="Times New Roman"/>
            </w:rPr>
            <w:tab/>
            <w:t>M. Andersson and H. Holm, “The Energy Market in Dar-es-Salaam, Tanzania.” Swedish University of Agricultural Sciences, 1990.</w:t>
          </w:r>
        </w:p>
        <w:p w14:paraId="794ECCCF" w14:textId="77777777" w:rsidR="003F5FFD" w:rsidRPr="0066021A" w:rsidRDefault="003F5FFD" w:rsidP="0052261F">
          <w:pPr>
            <w:pStyle w:val="Bibliography"/>
            <w:rPr>
              <w:rFonts w:ascii="Times New Roman" w:eastAsia="Times New Roman" w:cs="Times New Roman"/>
            </w:rPr>
          </w:pPr>
          <w:r w:rsidRPr="0066021A">
            <w:rPr>
              <w:rFonts w:ascii="Times New Roman" w:eastAsia="Times New Roman" w:cs="Times New Roman"/>
            </w:rPr>
            <w:t>[42]</w:t>
          </w:r>
          <w:r w:rsidRPr="0066021A">
            <w:rPr>
              <w:rFonts w:ascii="Times New Roman" w:eastAsia="Times New Roman" w:cs="Times New Roman"/>
            </w:rPr>
            <w:tab/>
            <w:t xml:space="preserve">O. Hofstad, “Woodland deforestation by charcoal supply to Dar es Salaam,” </w:t>
          </w:r>
          <w:r w:rsidRPr="0066021A">
            <w:rPr>
              <w:rFonts w:ascii="Times New Roman" w:eastAsia="Times New Roman" w:cs="Times New Roman"/>
              <w:i/>
              <w:iCs/>
            </w:rPr>
            <w:t>J. Environ. Econ. Manag.</w:t>
          </w:r>
          <w:r w:rsidRPr="0066021A">
            <w:rPr>
              <w:rFonts w:ascii="Times New Roman" w:eastAsia="Times New Roman" w:cs="Times New Roman"/>
            </w:rPr>
            <w:t>, vol. 33, no. 1, pp. 17–32, 1997.</w:t>
          </w:r>
        </w:p>
        <w:p w14:paraId="5F1427EB" w14:textId="77777777" w:rsidR="003F5FFD" w:rsidRPr="0066021A" w:rsidRDefault="003F5FFD" w:rsidP="0052261F">
          <w:pPr>
            <w:pStyle w:val="Bibliography"/>
            <w:rPr>
              <w:rFonts w:ascii="Times New Roman" w:eastAsia="Times New Roman" w:cs="Times New Roman"/>
            </w:rPr>
          </w:pPr>
          <w:r w:rsidRPr="0066021A">
            <w:rPr>
              <w:rFonts w:ascii="Times New Roman" w:eastAsia="Times New Roman" w:cs="Times New Roman"/>
            </w:rPr>
            <w:t>[43]</w:t>
          </w:r>
          <w:r w:rsidRPr="0066021A">
            <w:rPr>
              <w:rFonts w:ascii="Times New Roman" w:eastAsia="Times New Roman" w:cs="Times New Roman"/>
            </w:rPr>
            <w:tab/>
            <w:t xml:space="preserve">A. Krishnan </w:t>
          </w:r>
          <w:r w:rsidRPr="0066021A">
            <w:rPr>
              <w:rFonts w:ascii="Times New Roman" w:eastAsia="Times New Roman" w:cs="Times New Roman"/>
              <w:i/>
              <w:iCs/>
            </w:rPr>
            <w:t>et al.</w:t>
          </w:r>
          <w:r w:rsidRPr="0066021A">
            <w:rPr>
              <w:rFonts w:ascii="Times New Roman" w:eastAsia="Times New Roman" w:cs="Times New Roman"/>
            </w:rPr>
            <w:t xml:space="preserve">, “Epidemiology of acute respiratory infections in children - preliminary results of a cohort in a rural north Indian community,” </w:t>
          </w:r>
          <w:r w:rsidRPr="0066021A">
            <w:rPr>
              <w:rFonts w:ascii="Times New Roman" w:eastAsia="Times New Roman" w:cs="Times New Roman"/>
              <w:i/>
              <w:iCs/>
            </w:rPr>
            <w:t>BMC Infect. Dis.</w:t>
          </w:r>
          <w:r w:rsidRPr="0066021A">
            <w:rPr>
              <w:rFonts w:ascii="Times New Roman" w:eastAsia="Times New Roman" w:cs="Times New Roman"/>
            </w:rPr>
            <w:t>, vol. 15, no. 1, Dec. 2015.</w:t>
          </w:r>
        </w:p>
        <w:p w14:paraId="234C52FE" w14:textId="77777777" w:rsidR="003F5FFD" w:rsidRPr="0066021A" w:rsidRDefault="003F5FFD" w:rsidP="0052261F">
          <w:pPr>
            <w:pStyle w:val="Bibliography"/>
            <w:rPr>
              <w:rFonts w:ascii="Times New Roman" w:eastAsia="Times New Roman" w:cs="Times New Roman"/>
            </w:rPr>
          </w:pPr>
          <w:r w:rsidRPr="0066021A">
            <w:rPr>
              <w:rFonts w:ascii="Times New Roman" w:eastAsia="Times New Roman" w:cs="Times New Roman"/>
            </w:rPr>
            <w:t>[44]</w:t>
          </w:r>
          <w:r w:rsidRPr="0066021A">
            <w:rPr>
              <w:rFonts w:ascii="Times New Roman" w:eastAsia="Times New Roman" w:cs="Times New Roman"/>
            </w:rPr>
            <w:tab/>
            <w:t>BizEE Software, “Heating &amp; Cooling Degree Days.” [Online]. Available: http://www.degreedays.net/. [Accessed: 05-Oct-2017].</w:t>
          </w:r>
        </w:p>
        <w:p w14:paraId="42188DF9" w14:textId="77777777" w:rsidR="003F5FFD" w:rsidRPr="0066021A" w:rsidRDefault="003F5FFD" w:rsidP="0052261F">
          <w:pPr>
            <w:pStyle w:val="Bibliography"/>
            <w:rPr>
              <w:rFonts w:ascii="Times New Roman" w:eastAsia="Times New Roman" w:cs="Times New Roman"/>
            </w:rPr>
          </w:pPr>
          <w:r w:rsidRPr="0066021A">
            <w:rPr>
              <w:rFonts w:ascii="Times New Roman" w:eastAsia="Times New Roman" w:cs="Times New Roman"/>
            </w:rPr>
            <w:t>[45]</w:t>
          </w:r>
          <w:r w:rsidRPr="0066021A">
            <w:rPr>
              <w:rFonts w:ascii="Times New Roman" w:eastAsia="Times New Roman" w:cs="Times New Roman"/>
            </w:rPr>
            <w:tab/>
            <w:t xml:space="preserve">Apple Inc., </w:t>
          </w:r>
          <w:r w:rsidRPr="0066021A">
            <w:rPr>
              <w:rFonts w:ascii="Times New Roman" w:eastAsia="Times New Roman" w:cs="Times New Roman"/>
              <w:i/>
              <w:iCs/>
            </w:rPr>
            <w:t>Satellite Imagery of Dar es Salaam</w:t>
          </w:r>
          <w:r w:rsidRPr="0066021A">
            <w:rPr>
              <w:rFonts w:ascii="Times New Roman" w:eastAsia="Times New Roman" w:cs="Times New Roman"/>
            </w:rPr>
            <w:t>. Apple Inc., 2017.</w:t>
          </w:r>
        </w:p>
        <w:p w14:paraId="430B7009" w14:textId="77777777" w:rsidR="003F5FFD" w:rsidRPr="0066021A" w:rsidRDefault="003F5FFD" w:rsidP="0052261F">
          <w:pPr>
            <w:pStyle w:val="Bibliography"/>
            <w:rPr>
              <w:rFonts w:ascii="Times New Roman" w:eastAsia="Times New Roman" w:cs="Times New Roman"/>
            </w:rPr>
          </w:pPr>
          <w:r w:rsidRPr="0066021A">
            <w:rPr>
              <w:rFonts w:ascii="Times New Roman" w:eastAsia="Times New Roman" w:cs="Times New Roman"/>
            </w:rPr>
            <w:t>[46]</w:t>
          </w:r>
          <w:r w:rsidRPr="0066021A">
            <w:rPr>
              <w:rFonts w:ascii="Times New Roman" w:eastAsia="Times New Roman" w:cs="Times New Roman"/>
            </w:rPr>
            <w:tab/>
            <w:t xml:space="preserve">A. Halloran and J. Magid, “Planning the unplanned: incorporating agriculture as an urban land use into the Dar es Salaam master plan and beyond,” </w:t>
          </w:r>
          <w:r w:rsidRPr="0066021A">
            <w:rPr>
              <w:rFonts w:ascii="Times New Roman" w:eastAsia="Times New Roman" w:cs="Times New Roman"/>
              <w:i/>
              <w:iCs/>
            </w:rPr>
            <w:t>Environ. Urban.</w:t>
          </w:r>
          <w:r w:rsidRPr="0066021A">
            <w:rPr>
              <w:rFonts w:ascii="Times New Roman" w:eastAsia="Times New Roman" w:cs="Times New Roman"/>
            </w:rPr>
            <w:t>, vol. 25, no. 2, pp. 541–558, Oct. 2013.</w:t>
          </w:r>
        </w:p>
        <w:p w14:paraId="28D5D64C" w14:textId="77777777" w:rsidR="003F5FFD" w:rsidRPr="0066021A" w:rsidRDefault="003F5FFD" w:rsidP="0052261F">
          <w:pPr>
            <w:pStyle w:val="Bibliography"/>
            <w:rPr>
              <w:rFonts w:ascii="Times New Roman" w:eastAsia="Times New Roman" w:cs="Times New Roman"/>
            </w:rPr>
          </w:pPr>
          <w:r w:rsidRPr="0066021A">
            <w:rPr>
              <w:rFonts w:ascii="Times New Roman" w:eastAsia="Times New Roman" w:cs="Times New Roman"/>
            </w:rPr>
            <w:t>[47]</w:t>
          </w:r>
          <w:r w:rsidRPr="0066021A">
            <w:rPr>
              <w:rFonts w:ascii="Times New Roman" w:eastAsia="Times New Roman" w:cs="Times New Roman"/>
            </w:rPr>
            <w:tab/>
            <w:t xml:space="preserve">P. Jacobi and J. Amend, “Vegetable cultivation in Dar es Salaam,” </w:t>
          </w:r>
          <w:r w:rsidRPr="0066021A">
            <w:rPr>
              <w:rFonts w:ascii="Times New Roman" w:eastAsia="Times New Roman" w:cs="Times New Roman"/>
              <w:i/>
              <w:iCs/>
            </w:rPr>
            <w:t>Agric. Rural Dev.</w:t>
          </w:r>
          <w:r w:rsidRPr="0066021A">
            <w:rPr>
              <w:rFonts w:ascii="Times New Roman" w:eastAsia="Times New Roman" w:cs="Times New Roman"/>
            </w:rPr>
            <w:t>, vol. 4, no. 2, pp. 52–54, 1997.</w:t>
          </w:r>
        </w:p>
        <w:p w14:paraId="2E8AF0F6" w14:textId="77777777" w:rsidR="003F5FFD" w:rsidRPr="0066021A" w:rsidRDefault="003F5FFD" w:rsidP="0052261F">
          <w:pPr>
            <w:pStyle w:val="Bibliography"/>
            <w:rPr>
              <w:rFonts w:ascii="Times New Roman" w:eastAsia="Times New Roman" w:cs="Times New Roman"/>
            </w:rPr>
          </w:pPr>
          <w:r w:rsidRPr="0066021A">
            <w:rPr>
              <w:rFonts w:ascii="Times New Roman" w:eastAsia="Times New Roman" w:cs="Times New Roman"/>
            </w:rPr>
            <w:t>[48]</w:t>
          </w:r>
          <w:r w:rsidRPr="0066021A">
            <w:rPr>
              <w:rFonts w:ascii="Times New Roman" w:eastAsia="Times New Roman" w:cs="Times New Roman"/>
            </w:rPr>
            <w:tab/>
            <w:t xml:space="preserve">A. Lupala and V. Kreibich, “A case study from Dar Es Salaam: Urban agriculture – a key to food security?,” </w:t>
          </w:r>
          <w:r w:rsidRPr="0066021A">
            <w:rPr>
              <w:rFonts w:ascii="Times New Roman" w:eastAsia="Times New Roman" w:cs="Times New Roman"/>
              <w:i/>
              <w:iCs/>
            </w:rPr>
            <w:t>Rural</w:t>
          </w:r>
          <w:r w:rsidRPr="0066021A">
            <w:rPr>
              <w:rFonts w:ascii="Times New Roman" w:eastAsia="Times New Roman" w:cs="Times New Roman"/>
            </w:rPr>
            <w:t>, vol. 21, no. 21, pp. 19–21, Jan. 2008.</w:t>
          </w:r>
        </w:p>
        <w:p w14:paraId="3D598C62" w14:textId="44812233" w:rsidR="00BF3476" w:rsidRPr="00241711" w:rsidRDefault="003F5FFD" w:rsidP="0052261F">
          <w:pPr>
            <w:spacing w:line="240" w:lineRule="auto"/>
            <w:ind w:firstLine="0"/>
            <w:rPr>
              <w:rFonts w:ascii="Times New Roman" w:eastAsia="Times New Roman" w:hAnsi="Times New Roman" w:cs="Times New Roman"/>
              <w:kern w:val="0"/>
              <w:lang w:eastAsia="en-US"/>
            </w:rPr>
          </w:pPr>
          <w:r w:rsidRPr="0066021A">
            <w:rPr>
              <w:rFonts w:ascii="Times New Roman" w:eastAsia="Times New Roman" w:cs="Times New Roman"/>
            </w:rPr>
            <w:t>[49]</w:t>
          </w:r>
          <w:r w:rsidR="00241711" w:rsidRPr="00241711">
            <w:rPr>
              <w:rFonts w:ascii="Times New Roman" w:eastAsia="Times New Roman" w:hAnsi="Times New Roman" w:cs="Times New Roman"/>
              <w:kern w:val="0"/>
              <w:lang w:eastAsia="en-US"/>
            </w:rPr>
            <w:t xml:space="preserve">“Rural Electrification,” </w:t>
          </w:r>
          <w:r w:rsidR="00241711" w:rsidRPr="00241711">
            <w:rPr>
              <w:rFonts w:ascii="Times New Roman" w:eastAsia="Times New Roman" w:hAnsi="Times New Roman" w:cs="Times New Roman"/>
              <w:i/>
              <w:iCs/>
              <w:kern w:val="0"/>
              <w:lang w:eastAsia="en-US"/>
            </w:rPr>
            <w:t>TanzaniaInvest</w:t>
          </w:r>
          <w:r w:rsidR="00241711" w:rsidRPr="00241711">
            <w:rPr>
              <w:rFonts w:ascii="Times New Roman" w:eastAsia="Times New Roman" w:hAnsi="Times New Roman" w:cs="Times New Roman"/>
              <w:kern w:val="0"/>
              <w:lang w:eastAsia="en-US"/>
            </w:rPr>
            <w:t>, 16-Oct-2017. .</w:t>
          </w:r>
        </w:p>
        <w:p w14:paraId="6FA7245B" w14:textId="77777777" w:rsidR="008624AF" w:rsidRDefault="00BF3476" w:rsidP="0052261F">
          <w:pPr>
            <w:spacing w:line="240" w:lineRule="auto"/>
            <w:ind w:firstLine="0"/>
            <w:rPr>
              <w:rFonts w:ascii="Times New Roman" w:eastAsia="Times New Roman" w:hAnsi="Times New Roman" w:cs="Times New Roman"/>
              <w:kern w:val="0"/>
              <w:lang w:eastAsia="en-US"/>
            </w:rPr>
          </w:pPr>
          <w:r>
            <w:t>[50]</w:t>
          </w:r>
          <w:r w:rsidR="002020FB">
            <w:t xml:space="preserve"> </w:t>
          </w:r>
          <w:r w:rsidR="002020FB" w:rsidRPr="002020FB">
            <w:rPr>
              <w:rFonts w:ascii="Times New Roman" w:eastAsia="Times New Roman" w:hAnsi="Times New Roman" w:cs="Times New Roman"/>
              <w:kern w:val="0"/>
              <w:lang w:eastAsia="en-US"/>
            </w:rPr>
            <w:t xml:space="preserve">“Coal,” </w:t>
          </w:r>
          <w:r w:rsidR="002020FB" w:rsidRPr="002020FB">
            <w:rPr>
              <w:rFonts w:ascii="Times New Roman" w:eastAsia="Times New Roman" w:hAnsi="Times New Roman" w:cs="Times New Roman"/>
              <w:i/>
              <w:iCs/>
              <w:kern w:val="0"/>
              <w:lang w:eastAsia="en-US"/>
            </w:rPr>
            <w:t>TanzaniaInvest</w:t>
          </w:r>
          <w:r w:rsidR="002020FB" w:rsidRPr="002020FB">
            <w:rPr>
              <w:rFonts w:ascii="Times New Roman" w:eastAsia="Times New Roman" w:hAnsi="Times New Roman" w:cs="Times New Roman"/>
              <w:kern w:val="0"/>
              <w:lang w:eastAsia="en-US"/>
            </w:rPr>
            <w:t>, 09-Oct-2017. .</w:t>
          </w:r>
          <w:r w:rsidR="008624AF">
            <w:rPr>
              <w:rFonts w:ascii="Times New Roman" w:eastAsia="Times New Roman" w:hAnsi="Times New Roman" w:cs="Times New Roman"/>
              <w:kern w:val="0"/>
              <w:lang w:eastAsia="en-US"/>
            </w:rPr>
            <w:tab/>
          </w:r>
        </w:p>
        <w:p w14:paraId="091E59DE" w14:textId="7A2AB190" w:rsidR="008624AF" w:rsidRPr="008624AF" w:rsidRDefault="00BF3476" w:rsidP="0052261F">
          <w:pPr>
            <w:spacing w:line="240" w:lineRule="auto"/>
            <w:ind w:firstLine="0"/>
            <w:rPr>
              <w:rFonts w:ascii="Times New Roman" w:eastAsia="Times New Roman" w:hAnsi="Times New Roman" w:cs="Times New Roman"/>
              <w:kern w:val="0"/>
              <w:lang w:eastAsia="en-US"/>
            </w:rPr>
          </w:pPr>
          <w:r>
            <w:t>[51]</w:t>
          </w:r>
          <w:r w:rsidR="008624AF" w:rsidRPr="008624AF">
            <w:rPr>
              <w:rFonts w:eastAsia="Times New Roman"/>
            </w:rPr>
            <w:t xml:space="preserve"> </w:t>
          </w:r>
          <w:r w:rsidR="008624AF" w:rsidRPr="008624AF">
            <w:rPr>
              <w:rFonts w:ascii="Times New Roman" w:eastAsia="Times New Roman" w:hAnsi="Times New Roman" w:cs="Times New Roman"/>
              <w:kern w:val="0"/>
              <w:lang w:eastAsia="en-US"/>
            </w:rPr>
            <w:t xml:space="preserve">“tanzania-gas.gif (777×437),” </w:t>
          </w:r>
          <w:r w:rsidR="008624AF" w:rsidRPr="008624AF">
            <w:rPr>
              <w:rFonts w:ascii="Times New Roman" w:eastAsia="Times New Roman" w:hAnsi="Times New Roman" w:cs="Times New Roman"/>
              <w:i/>
              <w:iCs/>
              <w:kern w:val="0"/>
              <w:lang w:eastAsia="en-US"/>
            </w:rPr>
            <w:t>Tanzania Invest</w:t>
          </w:r>
          <w:r w:rsidR="008624AF" w:rsidRPr="008624AF">
            <w:rPr>
              <w:rFonts w:ascii="Times New Roman" w:eastAsia="Times New Roman" w:hAnsi="Times New Roman" w:cs="Times New Roman"/>
              <w:kern w:val="0"/>
              <w:lang w:eastAsia="en-US"/>
            </w:rPr>
            <w:t>, Oct-2017. [Online]. Available: http://www.tanzaniainvest.com/wp-content/uploads/2016/08/tanzania-gas.gif. [Accessed: 03-Nov-2017].</w:t>
          </w:r>
        </w:p>
        <w:p w14:paraId="2572E436" w14:textId="5EA15607" w:rsidR="0029381D" w:rsidRPr="002020FB" w:rsidRDefault="00D97D07" w:rsidP="00BF3476">
          <w:pPr>
            <w:ind w:firstLine="0"/>
            <w:rPr>
              <w:rFonts w:ascii="Times New Roman" w:eastAsia="Times New Roman" w:hAnsi="Times New Roman" w:cs="Times New Roman"/>
              <w:kern w:val="0"/>
              <w:lang w:eastAsia="en-US"/>
            </w:rPr>
          </w:pPr>
        </w:p>
      </w:sdtContent>
    </w:sdt>
    <w:p w14:paraId="43A9BEDD" w14:textId="77777777" w:rsidR="0029381D" w:rsidRDefault="0029381D" w:rsidP="0029381D">
      <w:pPr>
        <w:pStyle w:val="SectionTitle"/>
        <w:sectPr w:rsidR="0029381D" w:rsidSect="0029381D">
          <w:headerReference w:type="default" r:id="rId33"/>
          <w:headerReference w:type="first" r:id="rId34"/>
          <w:footnotePr>
            <w:pos w:val="beneathText"/>
          </w:footnotePr>
          <w:pgSz w:w="12240" w:h="15840"/>
          <w:pgMar w:top="1440" w:right="1440" w:bottom="1440" w:left="1440" w:header="720" w:footer="720" w:gutter="0"/>
          <w:cols w:space="720"/>
          <w:titlePg/>
          <w:docGrid w:linePitch="360"/>
        </w:sectPr>
      </w:pPr>
      <w:bookmarkStart w:id="82" w:name="_Ref495228183"/>
      <w:bookmarkStart w:id="83" w:name="_Ref495228075"/>
    </w:p>
    <w:p w14:paraId="620BF68E" w14:textId="77777777" w:rsidR="0029381D" w:rsidRDefault="0029381D" w:rsidP="0029381D">
      <w:pPr>
        <w:pStyle w:val="SectionTitle"/>
      </w:pPr>
      <w:bookmarkStart w:id="84" w:name="_Ref496117383"/>
      <w:bookmarkStart w:id="85" w:name="_Toc497326159"/>
      <w:bookmarkStart w:id="86" w:name="_Toc497389615"/>
      <w:r w:rsidRPr="0069505F">
        <w:lastRenderedPageBreak/>
        <w:t>Appendix</w:t>
      </w:r>
      <w:r>
        <w:t xml:space="preserve"> </w:t>
      </w:r>
      <w:r w:rsidR="00D97D07">
        <w:fldChar w:fldCharType="begin"/>
      </w:r>
      <w:r w:rsidR="00D97D07">
        <w:instrText xml:space="preserve"> SEQ Appendix \* ALPHABETIC </w:instrText>
      </w:r>
      <w:r w:rsidR="00D97D07">
        <w:fldChar w:fldCharType="separate"/>
      </w:r>
      <w:r>
        <w:rPr>
          <w:noProof/>
        </w:rPr>
        <w:t>A</w:t>
      </w:r>
      <w:r w:rsidR="00D97D07">
        <w:rPr>
          <w:noProof/>
        </w:rPr>
        <w:fldChar w:fldCharType="end"/>
      </w:r>
      <w:bookmarkEnd w:id="82"/>
      <w:bookmarkEnd w:id="84"/>
      <w:r>
        <w:t>: Supplemental Data and Energy Calculations</w:t>
      </w:r>
      <w:bookmarkEnd w:id="83"/>
      <w:bookmarkEnd w:id="85"/>
      <w:bookmarkEnd w:id="86"/>
    </w:p>
    <w:p w14:paraId="7FFE905B" w14:textId="77777777" w:rsidR="0029381D" w:rsidRDefault="0029381D" w:rsidP="0029381D">
      <w:pPr>
        <w:jc w:val="center"/>
      </w:pPr>
      <w:r w:rsidRPr="00AA6563">
        <w:rPr>
          <w:noProof/>
          <w:lang w:eastAsia="en-US"/>
        </w:rPr>
        <w:drawing>
          <wp:inline distT="0" distB="0" distL="0" distR="0" wp14:anchorId="0B53FDC5" wp14:editId="303B177B">
            <wp:extent cx="3993515" cy="4288155"/>
            <wp:effectExtent l="0" t="0" r="0" b="4445"/>
            <wp:docPr id="104827132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35">
                      <a:extLst>
                        <a:ext uri="{28A0092B-C50C-407E-A947-70E740481C1C}">
                          <a14:useLocalDpi xmlns:a14="http://schemas.microsoft.com/office/drawing/2010/main" val="0"/>
                        </a:ext>
                      </a:extLst>
                    </a:blip>
                    <a:stretch>
                      <a:fillRect/>
                    </a:stretch>
                  </pic:blipFill>
                  <pic:spPr>
                    <a:xfrm>
                      <a:off x="0" y="0"/>
                      <a:ext cx="3993515" cy="4288155"/>
                    </a:xfrm>
                    <a:prstGeom prst="rect">
                      <a:avLst/>
                    </a:prstGeom>
                  </pic:spPr>
                </pic:pic>
              </a:graphicData>
            </a:graphic>
          </wp:inline>
        </w:drawing>
      </w:r>
    </w:p>
    <w:p w14:paraId="63F4ED0A" w14:textId="394D96F7" w:rsidR="0029381D" w:rsidRDefault="0029381D" w:rsidP="0029381D">
      <w:pPr>
        <w:pStyle w:val="Caption"/>
      </w:pPr>
      <w:bookmarkStart w:id="87" w:name="_Ref497320949"/>
      <w:r>
        <w:t xml:space="preserve">Figure </w:t>
      </w:r>
      <w:r w:rsidR="00D97D07">
        <w:fldChar w:fldCharType="begin"/>
      </w:r>
      <w:r w:rsidR="00D97D07">
        <w:instrText xml:space="preserve"> SEQ Figure \* ARABIC </w:instrText>
      </w:r>
      <w:r w:rsidR="00D97D07">
        <w:fldChar w:fldCharType="separate"/>
      </w:r>
      <w:r w:rsidR="004B0890">
        <w:rPr>
          <w:noProof/>
        </w:rPr>
        <w:t>14</w:t>
      </w:r>
      <w:r w:rsidR="00D97D07">
        <w:rPr>
          <w:noProof/>
        </w:rPr>
        <w:fldChar w:fldCharType="end"/>
      </w:r>
      <w:r>
        <w:rPr>
          <w:noProof/>
        </w:rPr>
        <w:t>:</w:t>
      </w:r>
      <w:r>
        <w:t xml:space="preserve"> Informal Settlement Growth</w:t>
      </w:r>
      <w:bookmarkEnd w:id="87"/>
      <w:r>
        <w:fldChar w:fldCharType="begin"/>
      </w:r>
      <w:r w:rsidR="001D014D">
        <w:instrText xml:space="preserve"> ADDIN ZOTERO_ITEM CSL_CITATION {"citationID":"RGYb89ar","properties":{"formattedCitation":"[5]","plainCitation":"[5]"},"citationItems":[{"id":374,"uris":["http://zotero.org/groups/1747539/items/I7WJCT65"],"uri":["http://zotero.org/groups/1747539/items/I7WJCT65"],"itemData":{"id":374,"type":"article","title":"informal settlement growth.pdf"}}],"schema":"https://github.com/citation-style-language/schema/raw/master/csl-citation.json"} </w:instrText>
      </w:r>
      <w:r>
        <w:fldChar w:fldCharType="separate"/>
      </w:r>
      <w:r>
        <w:rPr>
          <w:noProof/>
        </w:rPr>
        <w:t>[5]</w:t>
      </w:r>
      <w:r>
        <w:fldChar w:fldCharType="end"/>
      </w:r>
    </w:p>
    <w:p w14:paraId="46368DBF" w14:textId="77777777" w:rsidR="0029381D" w:rsidRDefault="0029381D" w:rsidP="0029381D">
      <w:pPr>
        <w:jc w:val="center"/>
      </w:pPr>
      <w:r>
        <w:rPr>
          <w:noProof/>
          <w:lang w:eastAsia="en-US"/>
        </w:rPr>
        <w:lastRenderedPageBreak/>
        <w:drawing>
          <wp:inline distT="0" distB="0" distL="0" distR="0" wp14:anchorId="660083E7" wp14:editId="3CD113ED">
            <wp:extent cx="4460240" cy="3775075"/>
            <wp:effectExtent l="0" t="0" r="10160" b="9525"/>
            <wp:docPr id="24193322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460240" cy="3775075"/>
                    </a:xfrm>
                    <a:prstGeom prst="rect">
                      <a:avLst/>
                    </a:prstGeom>
                  </pic:spPr>
                </pic:pic>
              </a:graphicData>
            </a:graphic>
          </wp:inline>
        </w:drawing>
      </w:r>
    </w:p>
    <w:p w14:paraId="35E8AE8E" w14:textId="77777777" w:rsidR="0029381D" w:rsidRDefault="0029381D" w:rsidP="0029381D">
      <w:pPr>
        <w:pStyle w:val="Caption"/>
      </w:pPr>
      <w:r>
        <w:t xml:space="preserve">Figure </w:t>
      </w:r>
      <w:r w:rsidR="00D97D07">
        <w:fldChar w:fldCharType="begin"/>
      </w:r>
      <w:r w:rsidR="00D97D07">
        <w:instrText xml:space="preserve"> SEQ Figure \* ARABIC </w:instrText>
      </w:r>
      <w:r w:rsidR="00D97D07">
        <w:fldChar w:fldCharType="separate"/>
      </w:r>
      <w:r w:rsidR="004B0890">
        <w:rPr>
          <w:noProof/>
        </w:rPr>
        <w:t>15</w:t>
      </w:r>
      <w:r w:rsidR="00D97D07">
        <w:rPr>
          <w:noProof/>
        </w:rPr>
        <w:fldChar w:fldCharType="end"/>
      </w:r>
      <w:r>
        <w:rPr>
          <w:noProof/>
        </w:rPr>
        <w:t xml:space="preserve">: </w:t>
      </w:r>
      <w:r w:rsidRPr="00E1546C">
        <w:t>African Development Bank – Tracki</w:t>
      </w:r>
      <w:r>
        <w:t>ng Africa’s Progress in pictures</w:t>
      </w:r>
      <w:r w:rsidRPr="3C58EE5C">
        <w:rPr>
          <w:rFonts w:ascii="Times" w:eastAsia="Times" w:hAnsi="Times" w:cs="Times"/>
        </w:rPr>
        <w:t xml:space="preserve"> [2, 9]</w:t>
      </w:r>
    </w:p>
    <w:p w14:paraId="3A7D5314" w14:textId="77777777" w:rsidR="0029381D" w:rsidRDefault="0029381D" w:rsidP="0029381D">
      <w:pPr>
        <w:ind w:firstLine="0"/>
      </w:pPr>
    </w:p>
    <w:p w14:paraId="74E909C4" w14:textId="77777777" w:rsidR="0029381D" w:rsidRDefault="0029381D" w:rsidP="0029381D">
      <w:r w:rsidRPr="006361AF">
        <w:rPr>
          <w:noProof/>
          <w:lang w:eastAsia="en-US"/>
        </w:rPr>
        <w:lastRenderedPageBreak/>
        <w:drawing>
          <wp:anchor distT="0" distB="0" distL="114300" distR="114300" simplePos="0" relativeHeight="251658243" behindDoc="0" locked="0" layoutInCell="1" allowOverlap="1" wp14:anchorId="3BF6513A" wp14:editId="7396E7A6">
            <wp:simplePos x="0" y="0"/>
            <wp:positionH relativeFrom="column">
              <wp:posOffset>-139700</wp:posOffset>
            </wp:positionH>
            <wp:positionV relativeFrom="paragraph">
              <wp:posOffset>74930</wp:posOffset>
            </wp:positionV>
            <wp:extent cx="4123055" cy="3154045"/>
            <wp:effectExtent l="0" t="0" r="0" b="0"/>
            <wp:wrapTight wrapText="bothSides">
              <wp:wrapPolygon edited="0">
                <wp:start x="0" y="0"/>
                <wp:lineTo x="0" y="21396"/>
                <wp:lineTo x="21424" y="21396"/>
                <wp:lineTo x="21424" y="0"/>
                <wp:lineTo x="0" y="0"/>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23055" cy="3154045"/>
                    </a:xfrm>
                    <a:prstGeom prst="rect">
                      <a:avLst/>
                    </a:prstGeom>
                  </pic:spPr>
                </pic:pic>
              </a:graphicData>
            </a:graphic>
            <wp14:sizeRelH relativeFrom="page">
              <wp14:pctWidth>0</wp14:pctWidth>
            </wp14:sizeRelH>
            <wp14:sizeRelV relativeFrom="page">
              <wp14:pctHeight>0</wp14:pctHeight>
            </wp14:sizeRelV>
          </wp:anchor>
        </w:drawing>
      </w:r>
    </w:p>
    <w:p w14:paraId="2B28ACCD" w14:textId="77777777" w:rsidR="0029381D" w:rsidRDefault="0029381D" w:rsidP="0029381D">
      <w:pPr>
        <w:keepNext/>
        <w:spacing w:line="240" w:lineRule="auto"/>
        <w:ind w:firstLine="0"/>
        <w:jc w:val="center"/>
      </w:pPr>
      <w:r w:rsidRPr="00031E21">
        <w:rPr>
          <w:rFonts w:ascii="Times New Roman" w:eastAsia="Times New Roman" w:hAnsi="Times New Roman" w:cs="Times New Roman"/>
          <w:noProof/>
          <w:kern w:val="0"/>
          <w:lang w:eastAsia="en-US"/>
        </w:rPr>
        <w:drawing>
          <wp:inline distT="0" distB="0" distL="0" distR="0" wp14:anchorId="7F41B360" wp14:editId="168B759E">
            <wp:extent cx="3594735" cy="2648116"/>
            <wp:effectExtent l="0" t="0" r="12065" b="0"/>
            <wp:docPr id="32" name="Picture 32" descr="https://lh5.googleusercontent.com/vJMm7OYelWgVGS5KplkDnErP-88eHiuWkzz3c2wx9aeE4PLblYAFUv9gn3zpgpt3qcArHuERKHXVqnWlEEnHmDMTvVVmcfclAM_FqQuZG1kS8mBLdcCpk5tVPnEKs_dC6BoF2MK2Hv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vJMm7OYelWgVGS5KplkDnErP-88eHiuWkzz3c2wx9aeE4PLblYAFUv9gn3zpgpt3qcArHuERKHXVqnWlEEnHmDMTvVVmcfclAM_FqQuZG1kS8mBLdcCpk5tVPnEKs_dC6BoF2MK2Hv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607005" cy="2657155"/>
                    </a:xfrm>
                    <a:prstGeom prst="rect">
                      <a:avLst/>
                    </a:prstGeom>
                    <a:noFill/>
                    <a:ln>
                      <a:noFill/>
                    </a:ln>
                  </pic:spPr>
                </pic:pic>
              </a:graphicData>
            </a:graphic>
          </wp:inline>
        </w:drawing>
      </w:r>
    </w:p>
    <w:p w14:paraId="5279ED0B" w14:textId="77777777" w:rsidR="0029381D" w:rsidRPr="00FB4A5F" w:rsidRDefault="0029381D" w:rsidP="0029381D">
      <w:pPr>
        <w:pStyle w:val="Caption"/>
        <w:ind w:left="6480" w:firstLine="720"/>
        <w:rPr>
          <w:rFonts w:ascii="Times New Roman" w:eastAsia="Times New Roman" w:hAnsi="Times New Roman" w:cs="Times New Roman"/>
          <w:kern w:val="0"/>
          <w:lang w:eastAsia="en-US"/>
        </w:rPr>
      </w:pPr>
      <w:r>
        <w:t xml:space="preserve">Figure </w:t>
      </w:r>
      <w:r w:rsidR="00D97D07">
        <w:fldChar w:fldCharType="begin"/>
      </w:r>
      <w:r w:rsidR="00D97D07">
        <w:instrText xml:space="preserve"> SEQ Figure \* ARABIC </w:instrText>
      </w:r>
      <w:r w:rsidR="00D97D07">
        <w:fldChar w:fldCharType="separate"/>
      </w:r>
      <w:r w:rsidR="004B0890">
        <w:rPr>
          <w:noProof/>
        </w:rPr>
        <w:t>16</w:t>
      </w:r>
      <w:r w:rsidR="00D97D07">
        <w:rPr>
          <w:noProof/>
        </w:rPr>
        <w:fldChar w:fldCharType="end"/>
      </w:r>
      <w:r>
        <w:t xml:space="preserve"> </w:t>
      </w:r>
      <w:r w:rsidRPr="00CF5B50">
        <w:t>Peng, Sustainable Electricity Pricing for Tanzania, Oxford Institute for Energy Studies. 2016</w:t>
      </w:r>
    </w:p>
    <w:p w14:paraId="2A879E28" w14:textId="50C9378D" w:rsidR="0029381D" w:rsidRDefault="0029381D" w:rsidP="0029381D">
      <w:pPr>
        <w:pStyle w:val="Caption"/>
        <w:jc w:val="left"/>
      </w:pPr>
      <w:r>
        <w:t xml:space="preserve">Figure </w:t>
      </w:r>
      <w:r w:rsidR="00D97D07">
        <w:fldChar w:fldCharType="begin"/>
      </w:r>
      <w:r w:rsidR="00D97D07">
        <w:instrText xml:space="preserve"> SEQ Figure \* ARABIC </w:instrText>
      </w:r>
      <w:r w:rsidR="00D97D07">
        <w:fldChar w:fldCharType="separate"/>
      </w:r>
      <w:r w:rsidR="004B0890">
        <w:rPr>
          <w:noProof/>
        </w:rPr>
        <w:t>17</w:t>
      </w:r>
      <w:r w:rsidR="00D97D07">
        <w:rPr>
          <w:noProof/>
        </w:rPr>
        <w:fldChar w:fldCharType="end"/>
      </w:r>
      <w:r>
        <w:t xml:space="preserve"> Net Generation current and forecast </w:t>
      </w:r>
      <w:r>
        <w:fldChar w:fldCharType="begin"/>
      </w:r>
      <w:r w:rsidR="001D014D">
        <w:instrText xml:space="preserve"> ADDIN ZOTERO_ITEM CSL_CITATION {"citationID":"9est9ru6p","properties":{"formattedCitation":"[2]","plainCitation":"[2]"},"citationItems":[{"id":472,"uris":["http://zotero.org/groups/1747539/items/5PAIJNA2"],"uri":["http://zotero.org/groups/1747539/items/5PAIJNA2"],"itemData":{"id":472,"type":"article","title":"BMI Report for Tanzania .pdf"}}],"schema":"https://github.com/citation-style-language/schema/raw/master/csl-citation.json"} </w:instrText>
      </w:r>
      <w:r>
        <w:fldChar w:fldCharType="separate"/>
      </w:r>
      <w:r>
        <w:rPr>
          <w:noProof/>
        </w:rPr>
        <w:t>[2]</w:t>
      </w:r>
      <w:r>
        <w:rPr>
          <w:noProof/>
        </w:rPr>
        <w:fldChar w:fldCharType="end"/>
      </w:r>
    </w:p>
    <w:p w14:paraId="2FCB323C" w14:textId="77777777" w:rsidR="0029381D" w:rsidRPr="00A17073" w:rsidRDefault="0029381D" w:rsidP="0029381D"/>
    <w:p w14:paraId="2152E923" w14:textId="77777777" w:rsidR="0029381D" w:rsidRDefault="0029381D" w:rsidP="0029381D">
      <w:pPr>
        <w:pStyle w:val="Caption"/>
      </w:pPr>
      <w:bookmarkStart w:id="88" w:name="_Ref496429295"/>
      <w:bookmarkStart w:id="89" w:name="_Ref496429325"/>
      <w:r w:rsidRPr="00CF49AB">
        <w:rPr>
          <w:noProof/>
          <w:lang w:eastAsia="en-US"/>
        </w:rPr>
        <w:lastRenderedPageBreak/>
        <w:drawing>
          <wp:inline distT="0" distB="0" distL="0" distR="0" wp14:anchorId="7F2BFF18" wp14:editId="55E62D9C">
            <wp:extent cx="8229600" cy="288163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8229600" cy="2881630"/>
                    </a:xfrm>
                    <a:prstGeom prst="rect">
                      <a:avLst/>
                    </a:prstGeom>
                  </pic:spPr>
                </pic:pic>
              </a:graphicData>
            </a:graphic>
          </wp:inline>
        </w:drawing>
      </w:r>
      <w:bookmarkEnd w:id="88"/>
      <w:bookmarkEnd w:id="89"/>
    </w:p>
    <w:p w14:paraId="04C6A62E" w14:textId="77777777" w:rsidR="0029381D" w:rsidRDefault="0029381D" w:rsidP="0029381D">
      <w:pPr>
        <w:pStyle w:val="Caption"/>
      </w:pPr>
      <w:bookmarkStart w:id="90" w:name="_Ref497326098"/>
      <w:r>
        <w:t xml:space="preserve">Figure </w:t>
      </w:r>
      <w:r w:rsidR="00D97D07">
        <w:fldChar w:fldCharType="begin"/>
      </w:r>
      <w:r w:rsidR="00D97D07">
        <w:instrText xml:space="preserve"> SEQ Figure \* ARABI</w:instrText>
      </w:r>
      <w:r w:rsidR="00D97D07">
        <w:instrText xml:space="preserve">C </w:instrText>
      </w:r>
      <w:r w:rsidR="00D97D07">
        <w:fldChar w:fldCharType="separate"/>
      </w:r>
      <w:r w:rsidR="004B0890">
        <w:rPr>
          <w:noProof/>
        </w:rPr>
        <w:t>18</w:t>
      </w:r>
      <w:r w:rsidR="00D97D07">
        <w:rPr>
          <w:noProof/>
        </w:rPr>
        <w:fldChar w:fldCharType="end"/>
      </w:r>
      <w:bookmarkEnd w:id="90"/>
      <w:r>
        <w:rPr>
          <w:noProof/>
        </w:rPr>
        <w:t>:</w:t>
      </w:r>
      <w:r>
        <w:t xml:space="preserve"> Cost of Doing Business - World Bank. Methodology detailed </w:t>
      </w:r>
      <w:hyperlink r:id="rId40" w:anchor="Cost (% of income per capita)" w:history="1">
        <w:r w:rsidRPr="00267593">
          <w:rPr>
            <w:rStyle w:val="Hyperlink"/>
          </w:rPr>
          <w:t>here</w:t>
        </w:r>
      </w:hyperlink>
      <w:r>
        <w:t xml:space="preserve"> indicates these figures refer to the economy’s “largest business city”</w:t>
      </w:r>
    </w:p>
    <w:p w14:paraId="53E1EA9B" w14:textId="776D962E" w:rsidR="0029381D" w:rsidRDefault="0029381D" w:rsidP="0029381D">
      <w:pPr>
        <w:jc w:val="center"/>
      </w:pPr>
    </w:p>
    <w:p w14:paraId="1CF2297B" w14:textId="495F53C8" w:rsidR="0029381D" w:rsidRDefault="0029381D" w:rsidP="0029381D">
      <w:pPr>
        <w:ind w:firstLine="0"/>
        <w:jc w:val="center"/>
      </w:pPr>
    </w:p>
    <w:p w14:paraId="112E201D" w14:textId="7CBEEB42" w:rsidR="0029381D" w:rsidRDefault="0029381D" w:rsidP="0029381D">
      <w:pPr>
        <w:ind w:firstLine="0"/>
        <w:jc w:val="center"/>
      </w:pPr>
    </w:p>
    <w:p w14:paraId="3192B681" w14:textId="78672AC6" w:rsidR="0029381D" w:rsidRDefault="0029381D" w:rsidP="0029381D">
      <w:pPr>
        <w:ind w:firstLine="0"/>
        <w:jc w:val="center"/>
      </w:pPr>
    </w:p>
    <w:p w14:paraId="64702EA7" w14:textId="77777777" w:rsidR="0029381D" w:rsidRPr="00B26009" w:rsidRDefault="0029381D" w:rsidP="0029381D">
      <w:pPr>
        <w:ind w:firstLine="0"/>
        <w:jc w:val="center"/>
      </w:pPr>
    </w:p>
    <w:p w14:paraId="3EBABAEC" w14:textId="77777777" w:rsidR="0029381D" w:rsidRDefault="0029381D" w:rsidP="0029381D">
      <w:pPr>
        <w:pStyle w:val="Caption"/>
      </w:pPr>
      <w:r w:rsidRPr="00DC187F">
        <w:rPr>
          <w:noProof/>
          <w:lang w:eastAsia="en-US"/>
        </w:rPr>
        <w:lastRenderedPageBreak/>
        <w:drawing>
          <wp:inline distT="0" distB="0" distL="0" distR="0" wp14:anchorId="186DA86B" wp14:editId="41E2D44F">
            <wp:extent cx="8229600" cy="27228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8229600" cy="2722880"/>
                    </a:xfrm>
                    <a:prstGeom prst="rect">
                      <a:avLst/>
                    </a:prstGeom>
                  </pic:spPr>
                </pic:pic>
              </a:graphicData>
            </a:graphic>
          </wp:inline>
        </w:drawing>
      </w:r>
    </w:p>
    <w:p w14:paraId="1CA1CC0C" w14:textId="67A6137D" w:rsidR="0029381D" w:rsidRDefault="0029381D" w:rsidP="0029381D">
      <w:pPr>
        <w:pStyle w:val="Caption"/>
      </w:pPr>
      <w:bookmarkStart w:id="91" w:name="_Ref497324552"/>
      <w:r>
        <w:t xml:space="preserve">Table </w:t>
      </w:r>
      <w:r w:rsidR="00D97D07">
        <w:fldChar w:fldCharType="begin"/>
      </w:r>
      <w:r w:rsidR="00D97D07">
        <w:instrText xml:space="preserve"> SEQ Table \* ARABIC </w:instrText>
      </w:r>
      <w:r w:rsidR="00D97D07">
        <w:fldChar w:fldCharType="separate"/>
      </w:r>
      <w:r>
        <w:rPr>
          <w:noProof/>
        </w:rPr>
        <w:t>2</w:t>
      </w:r>
      <w:r w:rsidR="00D97D07">
        <w:rPr>
          <w:noProof/>
        </w:rPr>
        <w:fldChar w:fldCharType="end"/>
      </w:r>
      <w:r>
        <w:t xml:space="preserve">: End-use energy consumption data for Tanzania </w:t>
      </w:r>
      <w:r>
        <w:fldChar w:fldCharType="begin"/>
      </w:r>
      <w:r w:rsidR="001D014D">
        <w:instrText xml:space="preserve"> ADDIN ZOTERO_ITEM CSL_CITATION {"citationID":"aglmhtdkj4","properties":{"formattedCitation":"[35]","plainCitation":"[35]"},"citationItems":[{"id":327,"uris":["http://zotero.org/groups/1747539/items/MYMA4J2V"],"uri":["http://zotero.org/groups/1747539/items/MYMA4J2V"],"itemData":{"id":327,"type":"webpage","title":"International Energy Agency, Statistics: Tanzania","URL":"https://www.iea.org/statistics/statisticssearch/report/?year=2015&amp;country=Tanzania&amp;product=Indicators","author":[{"family":"International Energy Agency","given":""}],"accessed":{"date-parts":[["2017",10,7]]}}}],"schema":"https://github.com/citation-style-language/schema/raw/master/csl-citation.json"} </w:instrText>
      </w:r>
      <w:r>
        <w:fldChar w:fldCharType="separate"/>
      </w:r>
      <w:r w:rsidR="00820699">
        <w:rPr>
          <w:noProof/>
        </w:rPr>
        <w:t>[35]</w:t>
      </w:r>
      <w:r>
        <w:fldChar w:fldCharType="end"/>
      </w:r>
      <w:r>
        <w:t xml:space="preserve"> and Dar es Salaam</w:t>
      </w:r>
      <w:bookmarkEnd w:id="91"/>
    </w:p>
    <w:p w14:paraId="061DB9CF" w14:textId="77777777" w:rsidR="0029381D" w:rsidRDefault="0029381D" w:rsidP="0029381D"/>
    <w:p w14:paraId="3D6DFEAF" w14:textId="77777777" w:rsidR="0029381D" w:rsidRDefault="0029381D" w:rsidP="0029381D">
      <w:pPr>
        <w:jc w:val="center"/>
      </w:pPr>
      <w:r w:rsidRPr="00CF3541">
        <w:rPr>
          <w:noProof/>
          <w:lang w:eastAsia="en-US"/>
        </w:rPr>
        <w:drawing>
          <wp:inline distT="0" distB="0" distL="0" distR="0" wp14:anchorId="35F7B776" wp14:editId="7B45FEC2">
            <wp:extent cx="4914198" cy="228798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996043" cy="2326094"/>
                    </a:xfrm>
                    <a:prstGeom prst="rect">
                      <a:avLst/>
                    </a:prstGeom>
                  </pic:spPr>
                </pic:pic>
              </a:graphicData>
            </a:graphic>
          </wp:inline>
        </w:drawing>
      </w:r>
    </w:p>
    <w:p w14:paraId="3FD05A2A" w14:textId="77777777" w:rsidR="0029381D" w:rsidRPr="009D177A" w:rsidRDefault="0029381D" w:rsidP="0029381D">
      <w:pPr>
        <w:pStyle w:val="Caption"/>
      </w:pPr>
      <w:bookmarkStart w:id="92" w:name="_Ref495228114"/>
      <w:r w:rsidRPr="00041768">
        <w:t xml:space="preserve">Table </w:t>
      </w:r>
      <w:r w:rsidR="00D97D07">
        <w:fldChar w:fldCharType="begin"/>
      </w:r>
      <w:r w:rsidR="00D97D07">
        <w:instrText xml:space="preserve"> SEQ Table \* ARABIC </w:instrText>
      </w:r>
      <w:r w:rsidR="00D97D07">
        <w:fldChar w:fldCharType="separate"/>
      </w:r>
      <w:r>
        <w:rPr>
          <w:noProof/>
        </w:rPr>
        <w:t>3</w:t>
      </w:r>
      <w:r w:rsidR="00D97D07">
        <w:rPr>
          <w:noProof/>
        </w:rPr>
        <w:fldChar w:fldCharType="end"/>
      </w:r>
      <w:bookmarkEnd w:id="92"/>
      <w:r w:rsidRPr="00041768">
        <w:t>: Energy</w:t>
      </w:r>
      <w:r>
        <w:t xml:space="preserve"> intensity of transportation employed in Dar es Salaam, by transit mode</w:t>
      </w:r>
    </w:p>
    <w:p w14:paraId="421860E7" w14:textId="182F6B56" w:rsidR="004B0890" w:rsidRDefault="00BF3476" w:rsidP="00BF3476">
      <w:pPr>
        <w:keepNext/>
      </w:pPr>
      <w:r w:rsidRPr="00BF3476">
        <w:rPr>
          <w:noProof/>
          <w:lang w:eastAsia="en-US"/>
        </w:rPr>
        <w:lastRenderedPageBreak/>
        <w:drawing>
          <wp:inline distT="0" distB="0" distL="0" distR="0" wp14:anchorId="0426542C" wp14:editId="4D77C857">
            <wp:extent cx="8229600" cy="462851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8229600" cy="4628515"/>
                    </a:xfrm>
                    <a:prstGeom prst="rect">
                      <a:avLst/>
                    </a:prstGeom>
                  </pic:spPr>
                </pic:pic>
              </a:graphicData>
            </a:graphic>
          </wp:inline>
        </w:drawing>
      </w:r>
      <w:r w:rsidRPr="00BF3476">
        <w:t xml:space="preserve"> </w:t>
      </w:r>
      <w:r w:rsidR="004B0890">
        <w:t xml:space="preserve">Figure </w:t>
      </w:r>
      <w:r w:rsidR="00D97D07">
        <w:fldChar w:fldCharType="begin"/>
      </w:r>
      <w:r w:rsidR="00D97D07">
        <w:instrText xml:space="preserve"> SEQ Figure \* ARABIC </w:instrText>
      </w:r>
      <w:r w:rsidR="00D97D07">
        <w:fldChar w:fldCharType="separate"/>
      </w:r>
      <w:r w:rsidR="004B0890">
        <w:rPr>
          <w:noProof/>
        </w:rPr>
        <w:t>19</w:t>
      </w:r>
      <w:r w:rsidR="00D97D07">
        <w:rPr>
          <w:noProof/>
        </w:rPr>
        <w:fldChar w:fldCharType="end"/>
      </w:r>
      <w:r w:rsidR="004B0890">
        <w:t xml:space="preserve"> Tanzania Natural Gas Plants</w:t>
      </w:r>
      <w:r w:rsidR="004B0890">
        <w:fldChar w:fldCharType="begin"/>
      </w:r>
      <w:r w:rsidR="005B22E9">
        <w:instrText xml:space="preserve"> ADDIN ZOTERO_ITEM CSL_CITATION {"citationID":"a1rabkdbr44","properties":{"formattedCitation":"[51]","plainCitation":"[51]"},"citationItems":[{"id":781,"uris":["http://zotero.org/groups/1747539/items/T9JIXUJC"],"uri":["http://zotero.org/groups/1747539/items/T9JIXUJC"],"itemData":{"id":781,"type":"webpage","title":"tanzania-gas.gif (777×437)","container-title":"Tanzania Invest","URL":"http://www.tanzaniainvest.com/wp-content/uploads/2016/08/tanzania-gas.gif","issued":{"date-parts":[["2017",10]]},"accessed":{"date-parts":[["2017",11,3]]}}}],"schema":"https://github.com/citation-style-language/schema/raw/master/csl-citation.json"} </w:instrText>
      </w:r>
      <w:r w:rsidR="004B0890">
        <w:fldChar w:fldCharType="separate"/>
      </w:r>
      <w:r>
        <w:rPr>
          <w:noProof/>
        </w:rPr>
        <w:t>[51]</w:t>
      </w:r>
      <w:r w:rsidR="004B0890">
        <w:fldChar w:fldCharType="end"/>
      </w:r>
    </w:p>
    <w:p w14:paraId="191D4325" w14:textId="20DD91AA" w:rsidR="00B26009" w:rsidRPr="0029381D" w:rsidRDefault="00B26009" w:rsidP="0029381D"/>
    <w:sectPr w:rsidR="00B26009" w:rsidRPr="0029381D" w:rsidSect="00FE4B6A">
      <w:headerReference w:type="default" r:id="rId44"/>
      <w:headerReference w:type="first" r:id="rId45"/>
      <w:footnotePr>
        <w:pos w:val="beneathText"/>
      </w:footnotePr>
      <w:pgSz w:w="15840" w:h="12240" w:orient="landscape"/>
      <w:pgMar w:top="1152" w:right="1440" w:bottom="1152" w:left="1440" w:header="720" w:footer="720" w:gutter="0"/>
      <w:cols w:space="720"/>
      <w:titlePg/>
      <w:docGrid w:linePitch="360"/>
      <w15:footnoteColumns w:val="1"/>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B0AA2C" w14:textId="77777777" w:rsidR="00D97D07" w:rsidRDefault="00D97D07">
      <w:pPr>
        <w:spacing w:line="240" w:lineRule="auto"/>
      </w:pPr>
      <w:r>
        <w:separator/>
      </w:r>
    </w:p>
    <w:p w14:paraId="3D7D3CAA" w14:textId="77777777" w:rsidR="00D97D07" w:rsidRDefault="00D97D07"/>
  </w:endnote>
  <w:endnote w:type="continuationSeparator" w:id="0">
    <w:p w14:paraId="2A46D3A4" w14:textId="77777777" w:rsidR="00D97D07" w:rsidRDefault="00D97D07">
      <w:pPr>
        <w:spacing w:line="240" w:lineRule="auto"/>
      </w:pPr>
      <w:r>
        <w:continuationSeparator/>
      </w:r>
    </w:p>
    <w:p w14:paraId="7A320EA5" w14:textId="77777777" w:rsidR="00D97D07" w:rsidRDefault="00D97D07"/>
  </w:endnote>
  <w:endnote w:type="continuationNotice" w:id="1">
    <w:p w14:paraId="67E0BA61" w14:textId="77777777" w:rsidR="00D97D07" w:rsidRDefault="00D97D0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charset w:val="86"/>
    <w:family w:val="auto"/>
    <w:pitch w:val="variable"/>
    <w:sig w:usb0="00000003" w:usb1="288F0000" w:usb2="00000016" w:usb3="00000000" w:csb0="00040001" w:csb1="00000000"/>
  </w:font>
  <w:font w:name="Segoe UI">
    <w:altName w:val="Calibri"/>
    <w:panose1 w:val="00000000000000000000"/>
    <w:charset w:val="00"/>
    <w:family w:val="swiss"/>
    <w:notTrueType/>
    <w:pitch w:val="variable"/>
    <w:sig w:usb0="00000003" w:usb1="00000000" w:usb2="00000000" w:usb3="00000000" w:csb0="00000001" w:csb1="00000000"/>
  </w:font>
  <w:font w:name="Consolas">
    <w:panose1 w:val="020B0609020204030204"/>
    <w:charset w:val="00"/>
    <w:family w:val="swiss"/>
    <w:pitch w:val="fixed"/>
    <w:sig w:usb0="E10002FF" w:usb1="4000FCFF" w:usb2="00000009" w:usb3="00000000" w:csb0="0000019F" w:csb1="00000000"/>
  </w:font>
  <w:font w:name="Times">
    <w:panose1 w:val="02000500000000000000"/>
    <w:charset w:val="00"/>
    <w:family w:val="roman"/>
    <w:pitch w:val="variable"/>
    <w:sig w:usb0="00000003" w:usb1="00000000" w:usb2="00000000" w:usb3="00000000" w:csb0="00000001" w:csb1="00000000"/>
  </w:font>
  <w:font w:name="Heiti SC">
    <w:charset w:val="86"/>
    <w:family w:val="auto"/>
    <w:pitch w:val="variable"/>
    <w:sig w:usb0="8000002F" w:usb1="080E004A" w:usb2="00000010" w:usb3="00000000" w:csb0="003E0000"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BBA235" w14:textId="77777777" w:rsidR="00D97D07" w:rsidRDefault="00D97D07">
      <w:pPr>
        <w:spacing w:line="240" w:lineRule="auto"/>
      </w:pPr>
      <w:r>
        <w:separator/>
      </w:r>
    </w:p>
    <w:p w14:paraId="3D4ABBB9" w14:textId="77777777" w:rsidR="00D97D07" w:rsidRDefault="00D97D07"/>
  </w:footnote>
  <w:footnote w:type="continuationSeparator" w:id="0">
    <w:p w14:paraId="4D4BCFB3" w14:textId="77777777" w:rsidR="00D97D07" w:rsidRDefault="00D97D07">
      <w:pPr>
        <w:spacing w:line="240" w:lineRule="auto"/>
      </w:pPr>
      <w:r>
        <w:continuationSeparator/>
      </w:r>
    </w:p>
    <w:p w14:paraId="706BD260" w14:textId="77777777" w:rsidR="00D97D07" w:rsidRDefault="00D97D07"/>
  </w:footnote>
  <w:footnote w:type="continuationNotice" w:id="1">
    <w:p w14:paraId="11EDC403" w14:textId="77777777" w:rsidR="00D97D07" w:rsidRDefault="00D97D07">
      <w:pPr>
        <w:spacing w:line="240" w:lineRule="auto"/>
      </w:pPr>
    </w:p>
  </w:footnote>
  <w:footnote w:id="2">
    <w:p w14:paraId="4BAA0F72" w14:textId="77777777" w:rsidR="00062978" w:rsidRDefault="00062978" w:rsidP="0029381D">
      <w:pPr>
        <w:pStyle w:val="FootnoteText"/>
      </w:pPr>
      <w:r w:rsidRPr="00E46153">
        <w:rPr>
          <w:rStyle w:val="FootnoteReference"/>
        </w:rPr>
        <w:footnoteRef/>
      </w:r>
      <w:r>
        <w:t xml:space="preserve"> Refer to </w:t>
      </w:r>
      <w:r>
        <w:fldChar w:fldCharType="begin"/>
      </w:r>
      <w:r>
        <w:instrText xml:space="preserve"> REF _Ref495228183 \h </w:instrText>
      </w:r>
      <w:r>
        <w:fldChar w:fldCharType="separate"/>
      </w:r>
      <w:r w:rsidRPr="0069505F">
        <w:t>Appendix</w:t>
      </w:r>
      <w:r>
        <w:t xml:space="preserve"> </w:t>
      </w:r>
      <w:r>
        <w:rPr>
          <w:noProof/>
        </w:rPr>
        <w:t>A</w:t>
      </w:r>
      <w:r>
        <w:fldChar w:fldCharType="end"/>
      </w:r>
      <w:r>
        <w:t xml:space="preserve">, </w:t>
      </w:r>
      <w:r>
        <w:fldChar w:fldCharType="begin"/>
      </w:r>
      <w:r>
        <w:instrText xml:space="preserve"> REF _Ref497324552 \h </w:instrText>
      </w:r>
      <w:r>
        <w:fldChar w:fldCharType="separate"/>
      </w:r>
      <w:r>
        <w:t xml:space="preserve">Table </w:t>
      </w:r>
      <w:r>
        <w:rPr>
          <w:noProof/>
        </w:rPr>
        <w:t>2</w:t>
      </w:r>
      <w:r>
        <w:t xml:space="preserve">: End-use energy consumption data for Tanzania </w:t>
      </w:r>
      <w:r>
        <w:rPr>
          <w:noProof/>
        </w:rPr>
        <w:t>[29]</w:t>
      </w:r>
      <w:r>
        <w:t xml:space="preserve"> and Dar es Salaam</w:t>
      </w:r>
      <w:r>
        <w:fldChar w:fldCharType="end"/>
      </w:r>
      <w:r>
        <w:t xml:space="preserve"> for detailed calculations.</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850DCF" w14:textId="11F78E7B" w:rsidR="00062978" w:rsidRDefault="00D97D07">
    <w:pPr>
      <w:pStyle w:val="Header"/>
    </w:pPr>
    <w:sdt>
      <w:sdtPr>
        <w:rPr>
          <w:rStyle w:val="Strong"/>
        </w:rPr>
        <w:alias w:val="Running head"/>
        <w:tag w:val=""/>
        <w:id w:val="-1405217049"/>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062978">
          <w:rPr>
            <w:rStyle w:val="Strong"/>
          </w:rPr>
          <w:t>The Urban Energy Context of Dar es Salaam</w:t>
        </w:r>
      </w:sdtContent>
    </w:sdt>
    <w:r w:rsidR="00062978">
      <w:rPr>
        <w:rStyle w:val="Strong"/>
      </w:rPr>
      <w:ptab w:relativeTo="margin" w:alignment="right" w:leader="none"/>
    </w:r>
    <w:r w:rsidR="00062978">
      <w:rPr>
        <w:rStyle w:val="Strong"/>
      </w:rPr>
      <w:fldChar w:fldCharType="begin"/>
    </w:r>
    <w:r w:rsidR="00062978">
      <w:rPr>
        <w:rStyle w:val="Strong"/>
      </w:rPr>
      <w:instrText xml:space="preserve"> PAGE   \* MERGEFORMAT </w:instrText>
    </w:r>
    <w:r w:rsidR="00062978">
      <w:rPr>
        <w:rStyle w:val="Strong"/>
      </w:rPr>
      <w:fldChar w:fldCharType="separate"/>
    </w:r>
    <w:r w:rsidR="00B77B6C">
      <w:rPr>
        <w:rStyle w:val="Strong"/>
        <w:noProof/>
      </w:rPr>
      <w:t>2</w:t>
    </w:r>
    <w:r w:rsidR="00062978">
      <w:rPr>
        <w:rStyle w:val="Strong"/>
        <w:noProof/>
      </w:rPr>
      <w:fldChar w:fldCharType="end"/>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5604B5" w14:textId="6C316D7D" w:rsidR="00062978" w:rsidRDefault="00D97D07">
    <w:pPr>
      <w:pStyle w:val="Header"/>
      <w:rPr>
        <w:rStyle w:val="Strong"/>
      </w:rPr>
    </w:pPr>
    <w:sdt>
      <w:sdtPr>
        <w:rPr>
          <w:rStyle w:val="Strong"/>
        </w:rPr>
        <w:alias w:val="Running head"/>
        <w:tag w:val=""/>
        <w:id w:val="-311328721"/>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062978">
          <w:rPr>
            <w:rStyle w:val="Strong"/>
          </w:rPr>
          <w:t>The Urban Energy Context of Dar es Salaam</w:t>
        </w:r>
      </w:sdtContent>
    </w:sdt>
    <w:r w:rsidR="00062978">
      <w:rPr>
        <w:rStyle w:val="Strong"/>
      </w:rPr>
      <w:ptab w:relativeTo="margin" w:alignment="right" w:leader="none"/>
    </w:r>
    <w:r w:rsidR="00062978">
      <w:rPr>
        <w:rStyle w:val="Strong"/>
      </w:rPr>
      <w:fldChar w:fldCharType="begin"/>
    </w:r>
    <w:r w:rsidR="00062978">
      <w:rPr>
        <w:rStyle w:val="Strong"/>
      </w:rPr>
      <w:instrText xml:space="preserve"> PAGE   \* MERGEFORMAT </w:instrText>
    </w:r>
    <w:r w:rsidR="00062978">
      <w:rPr>
        <w:rStyle w:val="Strong"/>
      </w:rPr>
      <w:fldChar w:fldCharType="separate"/>
    </w:r>
    <w:r w:rsidR="00B77B6C">
      <w:rPr>
        <w:rStyle w:val="Strong"/>
        <w:noProof/>
      </w:rPr>
      <w:t>1</w:t>
    </w:r>
    <w:r w:rsidR="00062978">
      <w:rPr>
        <w:rStyle w:val="Strong"/>
        <w:noProof/>
      </w:rPr>
      <w:fldChar w:fldCharType="end"/>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F7BB85" w14:textId="1E89B997" w:rsidR="00062978" w:rsidRDefault="00D97D07">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062978">
          <w:t>The Urban Energy Context of Dar es Salaam</w:t>
        </w:r>
      </w:sdtContent>
    </w:sdt>
    <w:r w:rsidR="00062978">
      <w:rPr>
        <w:rStyle w:val="Strong"/>
      </w:rPr>
      <w:ptab w:relativeTo="margin" w:alignment="right" w:leader="none"/>
    </w:r>
    <w:r w:rsidR="00062978">
      <w:rPr>
        <w:rStyle w:val="Strong"/>
      </w:rPr>
      <w:fldChar w:fldCharType="begin"/>
    </w:r>
    <w:r w:rsidR="00062978">
      <w:rPr>
        <w:rStyle w:val="Strong"/>
      </w:rPr>
      <w:instrText xml:space="preserve"> PAGE   \* MERGEFORMAT </w:instrText>
    </w:r>
    <w:r w:rsidR="00062978">
      <w:rPr>
        <w:rStyle w:val="Strong"/>
      </w:rPr>
      <w:fldChar w:fldCharType="separate"/>
    </w:r>
    <w:r w:rsidR="00E46153">
      <w:rPr>
        <w:rStyle w:val="Strong"/>
        <w:noProof/>
      </w:rPr>
      <w:t>38</w:t>
    </w:r>
    <w:r w:rsidR="00062978">
      <w:rPr>
        <w:rStyle w:val="Strong"/>
        <w:noProof/>
      </w:rPr>
      <w:fldChar w:fldCharType="end"/>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55A795" w14:textId="0FBC1BD7" w:rsidR="00062978" w:rsidRDefault="00D97D07">
    <w:pPr>
      <w:pStyle w:val="Header"/>
      <w:rPr>
        <w:rStyle w:val="Strong"/>
      </w:rPr>
    </w:pPr>
    <w:sdt>
      <w:sdtPr>
        <w:rPr>
          <w:rStyle w:val="Strong"/>
        </w:rPr>
        <w:alias w:val="Running head"/>
        <w:tag w:val=""/>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062978">
          <w:rPr>
            <w:rStyle w:val="Strong"/>
          </w:rPr>
          <w:t>The Urban Energy Context of Dar es Salaam</w:t>
        </w:r>
      </w:sdtContent>
    </w:sdt>
    <w:r w:rsidR="00062978">
      <w:rPr>
        <w:rStyle w:val="Strong"/>
      </w:rPr>
      <w:ptab w:relativeTo="margin" w:alignment="right" w:leader="none"/>
    </w:r>
    <w:r w:rsidR="00062978">
      <w:rPr>
        <w:rStyle w:val="Strong"/>
      </w:rPr>
      <w:fldChar w:fldCharType="begin"/>
    </w:r>
    <w:r w:rsidR="00062978">
      <w:rPr>
        <w:rStyle w:val="Strong"/>
      </w:rPr>
      <w:instrText xml:space="preserve"> PAGE   \* MERGEFORMAT </w:instrText>
    </w:r>
    <w:r w:rsidR="00062978">
      <w:rPr>
        <w:rStyle w:val="Strong"/>
      </w:rPr>
      <w:fldChar w:fldCharType="separate"/>
    </w:r>
    <w:r w:rsidR="00E46153">
      <w:rPr>
        <w:rStyle w:val="Strong"/>
        <w:noProof/>
      </w:rPr>
      <w:t>37</w:t>
    </w:r>
    <w:r w:rsidR="00062978">
      <w:rPr>
        <w:rStyle w:val="Strong"/>
        <w:noProof/>
      </w:rP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008202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5">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20D4BB6E"/>
    <w:lvl w:ilvl="0">
      <w:start w:val="1"/>
      <w:numFmt w:val="decimal"/>
      <w:pStyle w:val="ListNumber"/>
      <w:lvlText w:val="%1."/>
      <w:lvlJc w:val="left"/>
      <w:pPr>
        <w:tabs>
          <w:tab w:val="num" w:pos="1080"/>
        </w:tabs>
        <w:ind w:left="1080" w:hanging="360"/>
      </w:pPr>
      <w:rPr>
        <w:rFonts w:hint="default"/>
      </w:rPr>
    </w:lvl>
  </w:abstractNum>
  <w:abstractNum w:abstractNumId="1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217734A"/>
    <w:multiLevelType w:val="hybridMultilevel"/>
    <w:tmpl w:val="50986E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lvlOverride w:ilvl="0">
      <w:startOverride w:val="1"/>
    </w:lvlOverride>
  </w:num>
  <w:num w:numId="12">
    <w:abstractNumId w:val="15"/>
  </w:num>
  <w:num w:numId="13">
    <w:abstractNumId w:val="13"/>
  </w:num>
  <w:num w:numId="14">
    <w:abstractNumId w:val="11"/>
  </w:num>
  <w:num w:numId="15">
    <w:abstractNumId w:val="14"/>
  </w:num>
  <w:num w:numId="16">
    <w:abstractNumId w:val="12"/>
  </w:num>
  <w:num w:numId="17">
    <w:abstractNumId w:val="9"/>
    <w:lvlOverride w:ilvl="0">
      <w:startOverride w:val="1"/>
    </w:lvlOverride>
  </w:num>
  <w:num w:numId="18">
    <w:abstractNumId w:val="9"/>
    <w:lvlOverride w:ilvl="0">
      <w:startOverride w:val="1"/>
    </w:lvlOverride>
  </w:num>
  <w:num w:numId="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9"/>
  <w:defaultTabStop w:val="720"/>
  <w:drawingGridHorizontalSpacing w:val="120"/>
  <w:displayHorizontalDrawingGridEvery w:val="2"/>
  <w:displayVerticalDrawingGridEvery w:val="2"/>
  <w:characterSpacingControl w:val="doNotCompress"/>
  <w:hdrShapeDefaults>
    <o:shapedefaults v:ext="edit" spidmax="2049"/>
  </w:hdrShapeDefaults>
  <w:footnotePr>
    <w:pos w:val="beneathText"/>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2B70"/>
    <w:rsid w:val="00002739"/>
    <w:rsid w:val="00005018"/>
    <w:rsid w:val="000150C3"/>
    <w:rsid w:val="000203B4"/>
    <w:rsid w:val="00025C8E"/>
    <w:rsid w:val="00031E21"/>
    <w:rsid w:val="0003383A"/>
    <w:rsid w:val="00037C6C"/>
    <w:rsid w:val="000409E6"/>
    <w:rsid w:val="00041768"/>
    <w:rsid w:val="00045ADE"/>
    <w:rsid w:val="00046EAC"/>
    <w:rsid w:val="00050175"/>
    <w:rsid w:val="00053AF6"/>
    <w:rsid w:val="00054B4E"/>
    <w:rsid w:val="000577C9"/>
    <w:rsid w:val="00062978"/>
    <w:rsid w:val="00072FAB"/>
    <w:rsid w:val="00074555"/>
    <w:rsid w:val="00082895"/>
    <w:rsid w:val="0008355E"/>
    <w:rsid w:val="00085B67"/>
    <w:rsid w:val="000868EA"/>
    <w:rsid w:val="00090519"/>
    <w:rsid w:val="00097225"/>
    <w:rsid w:val="000A40E7"/>
    <w:rsid w:val="000A6D1F"/>
    <w:rsid w:val="000A7892"/>
    <w:rsid w:val="000B1C3C"/>
    <w:rsid w:val="000B364C"/>
    <w:rsid w:val="000B7EEA"/>
    <w:rsid w:val="000C3B9C"/>
    <w:rsid w:val="000D1632"/>
    <w:rsid w:val="000D3F41"/>
    <w:rsid w:val="000D77DC"/>
    <w:rsid w:val="000E08EF"/>
    <w:rsid w:val="000E1132"/>
    <w:rsid w:val="000F0560"/>
    <w:rsid w:val="000F3CF6"/>
    <w:rsid w:val="000F6DA3"/>
    <w:rsid w:val="0010132C"/>
    <w:rsid w:val="001014D6"/>
    <w:rsid w:val="001026FD"/>
    <w:rsid w:val="001036B7"/>
    <w:rsid w:val="00112E4A"/>
    <w:rsid w:val="001163F2"/>
    <w:rsid w:val="0011668B"/>
    <w:rsid w:val="00122D62"/>
    <w:rsid w:val="00124B83"/>
    <w:rsid w:val="00125E7C"/>
    <w:rsid w:val="00126DF4"/>
    <w:rsid w:val="0012704B"/>
    <w:rsid w:val="00131488"/>
    <w:rsid w:val="00134B6C"/>
    <w:rsid w:val="001416F9"/>
    <w:rsid w:val="001456EE"/>
    <w:rsid w:val="00153711"/>
    <w:rsid w:val="00154620"/>
    <w:rsid w:val="00155D28"/>
    <w:rsid w:val="00155E49"/>
    <w:rsid w:val="00156337"/>
    <w:rsid w:val="0015784F"/>
    <w:rsid w:val="001618AF"/>
    <w:rsid w:val="001620B4"/>
    <w:rsid w:val="00170DB8"/>
    <w:rsid w:val="00171434"/>
    <w:rsid w:val="00172DF4"/>
    <w:rsid w:val="00177B70"/>
    <w:rsid w:val="00182C02"/>
    <w:rsid w:val="00182CBB"/>
    <w:rsid w:val="00182FB8"/>
    <w:rsid w:val="00184F9C"/>
    <w:rsid w:val="00190697"/>
    <w:rsid w:val="0019232C"/>
    <w:rsid w:val="001969FF"/>
    <w:rsid w:val="001976DB"/>
    <w:rsid w:val="001A1DDE"/>
    <w:rsid w:val="001A2222"/>
    <w:rsid w:val="001A32D8"/>
    <w:rsid w:val="001A3F18"/>
    <w:rsid w:val="001A4054"/>
    <w:rsid w:val="001B3EE9"/>
    <w:rsid w:val="001C1001"/>
    <w:rsid w:val="001C2D91"/>
    <w:rsid w:val="001C45BD"/>
    <w:rsid w:val="001C51A8"/>
    <w:rsid w:val="001C5EE3"/>
    <w:rsid w:val="001C7890"/>
    <w:rsid w:val="001D014D"/>
    <w:rsid w:val="001D1290"/>
    <w:rsid w:val="001D37AC"/>
    <w:rsid w:val="001D449E"/>
    <w:rsid w:val="001D6841"/>
    <w:rsid w:val="001E45EE"/>
    <w:rsid w:val="001E4B75"/>
    <w:rsid w:val="001E54CA"/>
    <w:rsid w:val="001F0E63"/>
    <w:rsid w:val="001F46E9"/>
    <w:rsid w:val="001F6F07"/>
    <w:rsid w:val="002020FB"/>
    <w:rsid w:val="00204EE6"/>
    <w:rsid w:val="0021129D"/>
    <w:rsid w:val="00217D62"/>
    <w:rsid w:val="00220451"/>
    <w:rsid w:val="0022317A"/>
    <w:rsid w:val="00226514"/>
    <w:rsid w:val="00226F09"/>
    <w:rsid w:val="00230877"/>
    <w:rsid w:val="00241711"/>
    <w:rsid w:val="00244998"/>
    <w:rsid w:val="00254C34"/>
    <w:rsid w:val="002572FD"/>
    <w:rsid w:val="00265785"/>
    <w:rsid w:val="00265BA4"/>
    <w:rsid w:val="0026729A"/>
    <w:rsid w:val="00267593"/>
    <w:rsid w:val="002779FD"/>
    <w:rsid w:val="00283D00"/>
    <w:rsid w:val="0029381D"/>
    <w:rsid w:val="0029644B"/>
    <w:rsid w:val="00296951"/>
    <w:rsid w:val="00296A12"/>
    <w:rsid w:val="00296A5A"/>
    <w:rsid w:val="002973EB"/>
    <w:rsid w:val="002A0B32"/>
    <w:rsid w:val="002A49EA"/>
    <w:rsid w:val="002B47B3"/>
    <w:rsid w:val="002B74B4"/>
    <w:rsid w:val="002C38A1"/>
    <w:rsid w:val="002C4829"/>
    <w:rsid w:val="002C7C8B"/>
    <w:rsid w:val="002C7DA8"/>
    <w:rsid w:val="002D022F"/>
    <w:rsid w:val="002F00DF"/>
    <w:rsid w:val="002F0857"/>
    <w:rsid w:val="002F0966"/>
    <w:rsid w:val="002F557E"/>
    <w:rsid w:val="00302F54"/>
    <w:rsid w:val="00304223"/>
    <w:rsid w:val="00307562"/>
    <w:rsid w:val="00307DB3"/>
    <w:rsid w:val="00310170"/>
    <w:rsid w:val="00315561"/>
    <w:rsid w:val="003158A6"/>
    <w:rsid w:val="003204AF"/>
    <w:rsid w:val="00323ECB"/>
    <w:rsid w:val="003248E1"/>
    <w:rsid w:val="003264F4"/>
    <w:rsid w:val="00332A77"/>
    <w:rsid w:val="00334C99"/>
    <w:rsid w:val="003360E5"/>
    <w:rsid w:val="003411D8"/>
    <w:rsid w:val="0034169E"/>
    <w:rsid w:val="00344814"/>
    <w:rsid w:val="00347185"/>
    <w:rsid w:val="0035390F"/>
    <w:rsid w:val="00354217"/>
    <w:rsid w:val="00354D65"/>
    <w:rsid w:val="00355736"/>
    <w:rsid w:val="00355DCA"/>
    <w:rsid w:val="003602EA"/>
    <w:rsid w:val="0036109B"/>
    <w:rsid w:val="003630BB"/>
    <w:rsid w:val="00364E63"/>
    <w:rsid w:val="003657F4"/>
    <w:rsid w:val="00367E9A"/>
    <w:rsid w:val="0037193C"/>
    <w:rsid w:val="00376F1C"/>
    <w:rsid w:val="00382D9B"/>
    <w:rsid w:val="00384A39"/>
    <w:rsid w:val="00396107"/>
    <w:rsid w:val="003A2989"/>
    <w:rsid w:val="003B010B"/>
    <w:rsid w:val="003B1186"/>
    <w:rsid w:val="003B336A"/>
    <w:rsid w:val="003B3F1F"/>
    <w:rsid w:val="003B4C35"/>
    <w:rsid w:val="003C0E70"/>
    <w:rsid w:val="003C118E"/>
    <w:rsid w:val="003C37FC"/>
    <w:rsid w:val="003C5DA7"/>
    <w:rsid w:val="003C600E"/>
    <w:rsid w:val="003C6E92"/>
    <w:rsid w:val="003D26E7"/>
    <w:rsid w:val="003E1F72"/>
    <w:rsid w:val="003E3045"/>
    <w:rsid w:val="003E4418"/>
    <w:rsid w:val="003E48C0"/>
    <w:rsid w:val="003F5FFD"/>
    <w:rsid w:val="00400D35"/>
    <w:rsid w:val="004014DB"/>
    <w:rsid w:val="0040792F"/>
    <w:rsid w:val="00414341"/>
    <w:rsid w:val="00414E47"/>
    <w:rsid w:val="0041654E"/>
    <w:rsid w:val="004233C0"/>
    <w:rsid w:val="00424688"/>
    <w:rsid w:val="00424BE1"/>
    <w:rsid w:val="00424CC3"/>
    <w:rsid w:val="00425A97"/>
    <w:rsid w:val="004312FA"/>
    <w:rsid w:val="00434645"/>
    <w:rsid w:val="00434C20"/>
    <w:rsid w:val="0043602B"/>
    <w:rsid w:val="0044203C"/>
    <w:rsid w:val="0044788D"/>
    <w:rsid w:val="00450097"/>
    <w:rsid w:val="00451979"/>
    <w:rsid w:val="0045447E"/>
    <w:rsid w:val="00454B26"/>
    <w:rsid w:val="00454D1A"/>
    <w:rsid w:val="00456E88"/>
    <w:rsid w:val="00457F8C"/>
    <w:rsid w:val="0046772F"/>
    <w:rsid w:val="0046799B"/>
    <w:rsid w:val="0047457A"/>
    <w:rsid w:val="00476CD6"/>
    <w:rsid w:val="004774E1"/>
    <w:rsid w:val="00484271"/>
    <w:rsid w:val="0048504F"/>
    <w:rsid w:val="0049124B"/>
    <w:rsid w:val="00493608"/>
    <w:rsid w:val="00495421"/>
    <w:rsid w:val="00495631"/>
    <w:rsid w:val="004A101D"/>
    <w:rsid w:val="004A1E13"/>
    <w:rsid w:val="004B0890"/>
    <w:rsid w:val="004B2D7D"/>
    <w:rsid w:val="004C2289"/>
    <w:rsid w:val="004C60B5"/>
    <w:rsid w:val="004D2B32"/>
    <w:rsid w:val="004D6184"/>
    <w:rsid w:val="004E1E61"/>
    <w:rsid w:val="004F13F3"/>
    <w:rsid w:val="004F665F"/>
    <w:rsid w:val="00501E26"/>
    <w:rsid w:val="0050566E"/>
    <w:rsid w:val="00513D18"/>
    <w:rsid w:val="00513E66"/>
    <w:rsid w:val="00517EDE"/>
    <w:rsid w:val="005215C5"/>
    <w:rsid w:val="0052261E"/>
    <w:rsid w:val="0052261F"/>
    <w:rsid w:val="005253A2"/>
    <w:rsid w:val="00526A54"/>
    <w:rsid w:val="00531499"/>
    <w:rsid w:val="00532ED3"/>
    <w:rsid w:val="005345ED"/>
    <w:rsid w:val="00535ECE"/>
    <w:rsid w:val="005404F7"/>
    <w:rsid w:val="00541665"/>
    <w:rsid w:val="00543A9E"/>
    <w:rsid w:val="00544AC5"/>
    <w:rsid w:val="00551A02"/>
    <w:rsid w:val="005534FA"/>
    <w:rsid w:val="00556F83"/>
    <w:rsid w:val="00564270"/>
    <w:rsid w:val="00565C45"/>
    <w:rsid w:val="005737DE"/>
    <w:rsid w:val="005746A1"/>
    <w:rsid w:val="005748F1"/>
    <w:rsid w:val="00575691"/>
    <w:rsid w:val="0058321C"/>
    <w:rsid w:val="00586AEF"/>
    <w:rsid w:val="00590AB5"/>
    <w:rsid w:val="00594E89"/>
    <w:rsid w:val="0059529B"/>
    <w:rsid w:val="005961A3"/>
    <w:rsid w:val="005A066A"/>
    <w:rsid w:val="005A0DF8"/>
    <w:rsid w:val="005A43AB"/>
    <w:rsid w:val="005A448C"/>
    <w:rsid w:val="005A44EC"/>
    <w:rsid w:val="005A51A4"/>
    <w:rsid w:val="005A6251"/>
    <w:rsid w:val="005B09FE"/>
    <w:rsid w:val="005B22E9"/>
    <w:rsid w:val="005B3D01"/>
    <w:rsid w:val="005B4297"/>
    <w:rsid w:val="005B5B93"/>
    <w:rsid w:val="005B79EE"/>
    <w:rsid w:val="005C05D8"/>
    <w:rsid w:val="005C0BC3"/>
    <w:rsid w:val="005C1E48"/>
    <w:rsid w:val="005C3B88"/>
    <w:rsid w:val="005C49F8"/>
    <w:rsid w:val="005D02EF"/>
    <w:rsid w:val="005D281F"/>
    <w:rsid w:val="005D3386"/>
    <w:rsid w:val="005D3A03"/>
    <w:rsid w:val="005D3EE7"/>
    <w:rsid w:val="005D481D"/>
    <w:rsid w:val="005E0DA0"/>
    <w:rsid w:val="005E3009"/>
    <w:rsid w:val="005E3336"/>
    <w:rsid w:val="005E5712"/>
    <w:rsid w:val="005E6478"/>
    <w:rsid w:val="005E6CBE"/>
    <w:rsid w:val="005E7936"/>
    <w:rsid w:val="005F63A8"/>
    <w:rsid w:val="006012CA"/>
    <w:rsid w:val="006059EE"/>
    <w:rsid w:val="0060602C"/>
    <w:rsid w:val="00607C69"/>
    <w:rsid w:val="00614554"/>
    <w:rsid w:val="006149B9"/>
    <w:rsid w:val="00620715"/>
    <w:rsid w:val="0062143D"/>
    <w:rsid w:val="00621924"/>
    <w:rsid w:val="006249E0"/>
    <w:rsid w:val="00625DE4"/>
    <w:rsid w:val="0062613E"/>
    <w:rsid w:val="006264AE"/>
    <w:rsid w:val="006314F6"/>
    <w:rsid w:val="00631B59"/>
    <w:rsid w:val="0063447A"/>
    <w:rsid w:val="00635B17"/>
    <w:rsid w:val="006361AF"/>
    <w:rsid w:val="00636B24"/>
    <w:rsid w:val="00637007"/>
    <w:rsid w:val="00637437"/>
    <w:rsid w:val="006520DB"/>
    <w:rsid w:val="006579B7"/>
    <w:rsid w:val="0066047C"/>
    <w:rsid w:val="00664374"/>
    <w:rsid w:val="00674E82"/>
    <w:rsid w:val="00682031"/>
    <w:rsid w:val="00686AC4"/>
    <w:rsid w:val="0069365F"/>
    <w:rsid w:val="0069505F"/>
    <w:rsid w:val="00695208"/>
    <w:rsid w:val="006A1635"/>
    <w:rsid w:val="006A355A"/>
    <w:rsid w:val="006A5DE9"/>
    <w:rsid w:val="006B06CA"/>
    <w:rsid w:val="006B0B00"/>
    <w:rsid w:val="006B2336"/>
    <w:rsid w:val="006B3F5C"/>
    <w:rsid w:val="006B76F9"/>
    <w:rsid w:val="006C2CB3"/>
    <w:rsid w:val="006C3BAD"/>
    <w:rsid w:val="006C44A5"/>
    <w:rsid w:val="006C6964"/>
    <w:rsid w:val="006D09E4"/>
    <w:rsid w:val="006D554D"/>
    <w:rsid w:val="006E7974"/>
    <w:rsid w:val="006F05FA"/>
    <w:rsid w:val="006F370F"/>
    <w:rsid w:val="006F445A"/>
    <w:rsid w:val="006F467D"/>
    <w:rsid w:val="00705AC0"/>
    <w:rsid w:val="00706B30"/>
    <w:rsid w:val="00707041"/>
    <w:rsid w:val="00710B46"/>
    <w:rsid w:val="007125C4"/>
    <w:rsid w:val="00712A11"/>
    <w:rsid w:val="007209C4"/>
    <w:rsid w:val="00735356"/>
    <w:rsid w:val="00761C66"/>
    <w:rsid w:val="00762384"/>
    <w:rsid w:val="007665A9"/>
    <w:rsid w:val="00772C6C"/>
    <w:rsid w:val="007758A7"/>
    <w:rsid w:val="00776D16"/>
    <w:rsid w:val="0077760A"/>
    <w:rsid w:val="007817C2"/>
    <w:rsid w:val="00787210"/>
    <w:rsid w:val="00792F64"/>
    <w:rsid w:val="007974AF"/>
    <w:rsid w:val="007A0100"/>
    <w:rsid w:val="007A3BE1"/>
    <w:rsid w:val="007A4C80"/>
    <w:rsid w:val="007B0A5A"/>
    <w:rsid w:val="007B0E1C"/>
    <w:rsid w:val="007B5DD8"/>
    <w:rsid w:val="007B7670"/>
    <w:rsid w:val="007B7DD3"/>
    <w:rsid w:val="007C27B7"/>
    <w:rsid w:val="007C422A"/>
    <w:rsid w:val="007C4E97"/>
    <w:rsid w:val="007C5D78"/>
    <w:rsid w:val="007C7525"/>
    <w:rsid w:val="007D1F36"/>
    <w:rsid w:val="007D7959"/>
    <w:rsid w:val="007D7A70"/>
    <w:rsid w:val="007E3CC8"/>
    <w:rsid w:val="007E6819"/>
    <w:rsid w:val="007E705A"/>
    <w:rsid w:val="007F2908"/>
    <w:rsid w:val="007F3A40"/>
    <w:rsid w:val="007F6C87"/>
    <w:rsid w:val="008002C0"/>
    <w:rsid w:val="008056EB"/>
    <w:rsid w:val="008119A8"/>
    <w:rsid w:val="008122EF"/>
    <w:rsid w:val="008169AE"/>
    <w:rsid w:val="00817039"/>
    <w:rsid w:val="00820699"/>
    <w:rsid w:val="00823B43"/>
    <w:rsid w:val="00824D61"/>
    <w:rsid w:val="00846729"/>
    <w:rsid w:val="008513E9"/>
    <w:rsid w:val="008624AF"/>
    <w:rsid w:val="00865E65"/>
    <w:rsid w:val="0087080C"/>
    <w:rsid w:val="00871FFC"/>
    <w:rsid w:val="00873022"/>
    <w:rsid w:val="00877AFE"/>
    <w:rsid w:val="00886041"/>
    <w:rsid w:val="008924DD"/>
    <w:rsid w:val="00894533"/>
    <w:rsid w:val="008960E8"/>
    <w:rsid w:val="008A25AE"/>
    <w:rsid w:val="008A2C89"/>
    <w:rsid w:val="008A626A"/>
    <w:rsid w:val="008A6A19"/>
    <w:rsid w:val="008B0D0E"/>
    <w:rsid w:val="008B24F9"/>
    <w:rsid w:val="008B553E"/>
    <w:rsid w:val="008B6325"/>
    <w:rsid w:val="008B665F"/>
    <w:rsid w:val="008C5323"/>
    <w:rsid w:val="008F21DB"/>
    <w:rsid w:val="008F61E3"/>
    <w:rsid w:val="009053CA"/>
    <w:rsid w:val="0091011E"/>
    <w:rsid w:val="00910973"/>
    <w:rsid w:val="00911571"/>
    <w:rsid w:val="00913C1B"/>
    <w:rsid w:val="00916516"/>
    <w:rsid w:val="009216F2"/>
    <w:rsid w:val="00923E55"/>
    <w:rsid w:val="009247E4"/>
    <w:rsid w:val="009248B6"/>
    <w:rsid w:val="00926E1A"/>
    <w:rsid w:val="0092700F"/>
    <w:rsid w:val="00934B61"/>
    <w:rsid w:val="00934EF3"/>
    <w:rsid w:val="00937DC1"/>
    <w:rsid w:val="0094277B"/>
    <w:rsid w:val="00943733"/>
    <w:rsid w:val="009450BB"/>
    <w:rsid w:val="0094696C"/>
    <w:rsid w:val="00955608"/>
    <w:rsid w:val="0095697F"/>
    <w:rsid w:val="00961BC4"/>
    <w:rsid w:val="0096509D"/>
    <w:rsid w:val="00965545"/>
    <w:rsid w:val="00965922"/>
    <w:rsid w:val="00967206"/>
    <w:rsid w:val="00982510"/>
    <w:rsid w:val="0098529F"/>
    <w:rsid w:val="0099010B"/>
    <w:rsid w:val="009906B6"/>
    <w:rsid w:val="00993272"/>
    <w:rsid w:val="00997206"/>
    <w:rsid w:val="00997672"/>
    <w:rsid w:val="009A021A"/>
    <w:rsid w:val="009A237A"/>
    <w:rsid w:val="009A32BA"/>
    <w:rsid w:val="009A611A"/>
    <w:rsid w:val="009A6A3B"/>
    <w:rsid w:val="009B1B09"/>
    <w:rsid w:val="009C012E"/>
    <w:rsid w:val="009C0C13"/>
    <w:rsid w:val="009C1598"/>
    <w:rsid w:val="009C1903"/>
    <w:rsid w:val="009C4A58"/>
    <w:rsid w:val="009C5587"/>
    <w:rsid w:val="009C6C9C"/>
    <w:rsid w:val="009D0C66"/>
    <w:rsid w:val="009D177A"/>
    <w:rsid w:val="009D7A46"/>
    <w:rsid w:val="009D7CC6"/>
    <w:rsid w:val="009E4284"/>
    <w:rsid w:val="009E46B7"/>
    <w:rsid w:val="009E4DE4"/>
    <w:rsid w:val="009E4E07"/>
    <w:rsid w:val="009F113D"/>
    <w:rsid w:val="009F2824"/>
    <w:rsid w:val="009F4FA4"/>
    <w:rsid w:val="009F78C3"/>
    <w:rsid w:val="00A032EC"/>
    <w:rsid w:val="00A06940"/>
    <w:rsid w:val="00A1021F"/>
    <w:rsid w:val="00A10AD5"/>
    <w:rsid w:val="00A148C3"/>
    <w:rsid w:val="00A17073"/>
    <w:rsid w:val="00A20654"/>
    <w:rsid w:val="00A21F72"/>
    <w:rsid w:val="00A22A77"/>
    <w:rsid w:val="00A23F37"/>
    <w:rsid w:val="00A242D0"/>
    <w:rsid w:val="00A24D72"/>
    <w:rsid w:val="00A264C1"/>
    <w:rsid w:val="00A26AF1"/>
    <w:rsid w:val="00A26FEC"/>
    <w:rsid w:val="00A32C84"/>
    <w:rsid w:val="00A33CBB"/>
    <w:rsid w:val="00A348B2"/>
    <w:rsid w:val="00A35808"/>
    <w:rsid w:val="00A359B3"/>
    <w:rsid w:val="00A447A0"/>
    <w:rsid w:val="00A477E9"/>
    <w:rsid w:val="00A60047"/>
    <w:rsid w:val="00A60D20"/>
    <w:rsid w:val="00A60D21"/>
    <w:rsid w:val="00A6460D"/>
    <w:rsid w:val="00A64D15"/>
    <w:rsid w:val="00A713D0"/>
    <w:rsid w:val="00A72BB3"/>
    <w:rsid w:val="00A73DCA"/>
    <w:rsid w:val="00A77830"/>
    <w:rsid w:val="00A81CB0"/>
    <w:rsid w:val="00A81EB8"/>
    <w:rsid w:val="00A82551"/>
    <w:rsid w:val="00A84739"/>
    <w:rsid w:val="00A8637B"/>
    <w:rsid w:val="00A91D40"/>
    <w:rsid w:val="00A93591"/>
    <w:rsid w:val="00A94F1B"/>
    <w:rsid w:val="00AA0E57"/>
    <w:rsid w:val="00AA24E7"/>
    <w:rsid w:val="00AA6563"/>
    <w:rsid w:val="00AB19B7"/>
    <w:rsid w:val="00AB201A"/>
    <w:rsid w:val="00AB2734"/>
    <w:rsid w:val="00AB3799"/>
    <w:rsid w:val="00AB51DA"/>
    <w:rsid w:val="00AC27D5"/>
    <w:rsid w:val="00AC481C"/>
    <w:rsid w:val="00AE0316"/>
    <w:rsid w:val="00AE0400"/>
    <w:rsid w:val="00AE1226"/>
    <w:rsid w:val="00AE1A2F"/>
    <w:rsid w:val="00AE2ED7"/>
    <w:rsid w:val="00AE5270"/>
    <w:rsid w:val="00AE5B6F"/>
    <w:rsid w:val="00AE6DC0"/>
    <w:rsid w:val="00AF2CCA"/>
    <w:rsid w:val="00AF5D88"/>
    <w:rsid w:val="00AF60ED"/>
    <w:rsid w:val="00AF76E0"/>
    <w:rsid w:val="00B03F36"/>
    <w:rsid w:val="00B06864"/>
    <w:rsid w:val="00B15E74"/>
    <w:rsid w:val="00B179FE"/>
    <w:rsid w:val="00B23692"/>
    <w:rsid w:val="00B25449"/>
    <w:rsid w:val="00B26009"/>
    <w:rsid w:val="00B26372"/>
    <w:rsid w:val="00B345FE"/>
    <w:rsid w:val="00B35D3B"/>
    <w:rsid w:val="00B411FD"/>
    <w:rsid w:val="00B42B70"/>
    <w:rsid w:val="00B43FF9"/>
    <w:rsid w:val="00B53E79"/>
    <w:rsid w:val="00B546C6"/>
    <w:rsid w:val="00B561A9"/>
    <w:rsid w:val="00B6133D"/>
    <w:rsid w:val="00B623B6"/>
    <w:rsid w:val="00B63F8B"/>
    <w:rsid w:val="00B66578"/>
    <w:rsid w:val="00B6775F"/>
    <w:rsid w:val="00B71E40"/>
    <w:rsid w:val="00B759A5"/>
    <w:rsid w:val="00B77B6C"/>
    <w:rsid w:val="00B8013C"/>
    <w:rsid w:val="00B82189"/>
    <w:rsid w:val="00B823AA"/>
    <w:rsid w:val="00B85D8D"/>
    <w:rsid w:val="00B905CD"/>
    <w:rsid w:val="00B9146E"/>
    <w:rsid w:val="00B926E2"/>
    <w:rsid w:val="00B92AD3"/>
    <w:rsid w:val="00B935E2"/>
    <w:rsid w:val="00B93972"/>
    <w:rsid w:val="00BA111C"/>
    <w:rsid w:val="00BA45DB"/>
    <w:rsid w:val="00BB0687"/>
    <w:rsid w:val="00BB3657"/>
    <w:rsid w:val="00BB6EE8"/>
    <w:rsid w:val="00BC1E29"/>
    <w:rsid w:val="00BD4910"/>
    <w:rsid w:val="00BE0C9B"/>
    <w:rsid w:val="00BE22B4"/>
    <w:rsid w:val="00BE23FF"/>
    <w:rsid w:val="00BE77D7"/>
    <w:rsid w:val="00BE782B"/>
    <w:rsid w:val="00BE79BD"/>
    <w:rsid w:val="00BF11BA"/>
    <w:rsid w:val="00BF3476"/>
    <w:rsid w:val="00BF4184"/>
    <w:rsid w:val="00C03353"/>
    <w:rsid w:val="00C03E8D"/>
    <w:rsid w:val="00C0516F"/>
    <w:rsid w:val="00C0601E"/>
    <w:rsid w:val="00C0753B"/>
    <w:rsid w:val="00C135B8"/>
    <w:rsid w:val="00C13D00"/>
    <w:rsid w:val="00C207F2"/>
    <w:rsid w:val="00C21B66"/>
    <w:rsid w:val="00C25013"/>
    <w:rsid w:val="00C31D30"/>
    <w:rsid w:val="00C33B24"/>
    <w:rsid w:val="00C40685"/>
    <w:rsid w:val="00C41984"/>
    <w:rsid w:val="00C43AFE"/>
    <w:rsid w:val="00C47F0A"/>
    <w:rsid w:val="00C5292D"/>
    <w:rsid w:val="00C52FCC"/>
    <w:rsid w:val="00C557CF"/>
    <w:rsid w:val="00C56424"/>
    <w:rsid w:val="00C61630"/>
    <w:rsid w:val="00C64CD2"/>
    <w:rsid w:val="00C66095"/>
    <w:rsid w:val="00C710FE"/>
    <w:rsid w:val="00C7154C"/>
    <w:rsid w:val="00C74900"/>
    <w:rsid w:val="00C74BD1"/>
    <w:rsid w:val="00C75A12"/>
    <w:rsid w:val="00C83EC7"/>
    <w:rsid w:val="00C83FBF"/>
    <w:rsid w:val="00C84BBE"/>
    <w:rsid w:val="00C84C8E"/>
    <w:rsid w:val="00C90E5E"/>
    <w:rsid w:val="00C91825"/>
    <w:rsid w:val="00C91DDD"/>
    <w:rsid w:val="00C924E9"/>
    <w:rsid w:val="00C9717A"/>
    <w:rsid w:val="00C97DA6"/>
    <w:rsid w:val="00CA00B3"/>
    <w:rsid w:val="00CA4609"/>
    <w:rsid w:val="00CA7C29"/>
    <w:rsid w:val="00CB2D69"/>
    <w:rsid w:val="00CB3712"/>
    <w:rsid w:val="00CB60F2"/>
    <w:rsid w:val="00CB6239"/>
    <w:rsid w:val="00CC5B67"/>
    <w:rsid w:val="00CC6BB9"/>
    <w:rsid w:val="00CC6D7B"/>
    <w:rsid w:val="00CD0C69"/>
    <w:rsid w:val="00CD2532"/>
    <w:rsid w:val="00CD3358"/>
    <w:rsid w:val="00CD3BF5"/>
    <w:rsid w:val="00CD4456"/>
    <w:rsid w:val="00CD4A38"/>
    <w:rsid w:val="00CD5FC1"/>
    <w:rsid w:val="00CD6E39"/>
    <w:rsid w:val="00CD735B"/>
    <w:rsid w:val="00CE6747"/>
    <w:rsid w:val="00CE770E"/>
    <w:rsid w:val="00CF1AC2"/>
    <w:rsid w:val="00CF237F"/>
    <w:rsid w:val="00CF3541"/>
    <w:rsid w:val="00CF4901"/>
    <w:rsid w:val="00CF49AB"/>
    <w:rsid w:val="00CF6E91"/>
    <w:rsid w:val="00CF7EA5"/>
    <w:rsid w:val="00D0028C"/>
    <w:rsid w:val="00D02C5F"/>
    <w:rsid w:val="00D02F51"/>
    <w:rsid w:val="00D12BCB"/>
    <w:rsid w:val="00D140A7"/>
    <w:rsid w:val="00D14FF0"/>
    <w:rsid w:val="00D15675"/>
    <w:rsid w:val="00D2103F"/>
    <w:rsid w:val="00D21B1A"/>
    <w:rsid w:val="00D307D4"/>
    <w:rsid w:val="00D33212"/>
    <w:rsid w:val="00D36DA0"/>
    <w:rsid w:val="00D403FC"/>
    <w:rsid w:val="00D4365E"/>
    <w:rsid w:val="00D43DE9"/>
    <w:rsid w:val="00D4565D"/>
    <w:rsid w:val="00D46753"/>
    <w:rsid w:val="00D53ED1"/>
    <w:rsid w:val="00D545D8"/>
    <w:rsid w:val="00D5624A"/>
    <w:rsid w:val="00D63DB1"/>
    <w:rsid w:val="00D6580A"/>
    <w:rsid w:val="00D70F63"/>
    <w:rsid w:val="00D769EF"/>
    <w:rsid w:val="00D82B1E"/>
    <w:rsid w:val="00D8371D"/>
    <w:rsid w:val="00D85B68"/>
    <w:rsid w:val="00D87FFA"/>
    <w:rsid w:val="00D921D1"/>
    <w:rsid w:val="00D93188"/>
    <w:rsid w:val="00D968F8"/>
    <w:rsid w:val="00D9786D"/>
    <w:rsid w:val="00D97D07"/>
    <w:rsid w:val="00DA4EE1"/>
    <w:rsid w:val="00DB3753"/>
    <w:rsid w:val="00DB7BB9"/>
    <w:rsid w:val="00DC0004"/>
    <w:rsid w:val="00DC071A"/>
    <w:rsid w:val="00DC187F"/>
    <w:rsid w:val="00DC2362"/>
    <w:rsid w:val="00DC3F14"/>
    <w:rsid w:val="00DD2464"/>
    <w:rsid w:val="00DD5598"/>
    <w:rsid w:val="00DE2CA1"/>
    <w:rsid w:val="00DE4BA2"/>
    <w:rsid w:val="00DE6AEB"/>
    <w:rsid w:val="00DE7331"/>
    <w:rsid w:val="00DF054C"/>
    <w:rsid w:val="00DF071E"/>
    <w:rsid w:val="00DF1933"/>
    <w:rsid w:val="00DF19CE"/>
    <w:rsid w:val="00DF2AA4"/>
    <w:rsid w:val="00DF369D"/>
    <w:rsid w:val="00DF6621"/>
    <w:rsid w:val="00E0037E"/>
    <w:rsid w:val="00E01B1E"/>
    <w:rsid w:val="00E041B0"/>
    <w:rsid w:val="00E06FB1"/>
    <w:rsid w:val="00E10FBF"/>
    <w:rsid w:val="00E135D8"/>
    <w:rsid w:val="00E13C79"/>
    <w:rsid w:val="00E212C4"/>
    <w:rsid w:val="00E25929"/>
    <w:rsid w:val="00E271E3"/>
    <w:rsid w:val="00E322C4"/>
    <w:rsid w:val="00E37835"/>
    <w:rsid w:val="00E42294"/>
    <w:rsid w:val="00E45B4A"/>
    <w:rsid w:val="00E46153"/>
    <w:rsid w:val="00E54593"/>
    <w:rsid w:val="00E6004D"/>
    <w:rsid w:val="00E64A49"/>
    <w:rsid w:val="00E74566"/>
    <w:rsid w:val="00E81978"/>
    <w:rsid w:val="00E85B45"/>
    <w:rsid w:val="00E86000"/>
    <w:rsid w:val="00E944F8"/>
    <w:rsid w:val="00E963D2"/>
    <w:rsid w:val="00E967DA"/>
    <w:rsid w:val="00E97DAE"/>
    <w:rsid w:val="00EA2596"/>
    <w:rsid w:val="00EA31E4"/>
    <w:rsid w:val="00EA3366"/>
    <w:rsid w:val="00EA398E"/>
    <w:rsid w:val="00EA460B"/>
    <w:rsid w:val="00EB01CA"/>
    <w:rsid w:val="00EB5B3B"/>
    <w:rsid w:val="00EC7CA5"/>
    <w:rsid w:val="00ED4134"/>
    <w:rsid w:val="00ED7DD9"/>
    <w:rsid w:val="00EE669C"/>
    <w:rsid w:val="00EF0D68"/>
    <w:rsid w:val="00EF126F"/>
    <w:rsid w:val="00EF1FB8"/>
    <w:rsid w:val="00EF2187"/>
    <w:rsid w:val="00EF2D07"/>
    <w:rsid w:val="00EF2EAF"/>
    <w:rsid w:val="00F00486"/>
    <w:rsid w:val="00F01CEF"/>
    <w:rsid w:val="00F04DEB"/>
    <w:rsid w:val="00F0549C"/>
    <w:rsid w:val="00F10F3A"/>
    <w:rsid w:val="00F22DC2"/>
    <w:rsid w:val="00F27655"/>
    <w:rsid w:val="00F27D12"/>
    <w:rsid w:val="00F32BAA"/>
    <w:rsid w:val="00F32DD2"/>
    <w:rsid w:val="00F33B88"/>
    <w:rsid w:val="00F358E7"/>
    <w:rsid w:val="00F379B7"/>
    <w:rsid w:val="00F4188B"/>
    <w:rsid w:val="00F477F5"/>
    <w:rsid w:val="00F525FA"/>
    <w:rsid w:val="00F53D0B"/>
    <w:rsid w:val="00F53DD6"/>
    <w:rsid w:val="00F5563A"/>
    <w:rsid w:val="00F620FC"/>
    <w:rsid w:val="00F62731"/>
    <w:rsid w:val="00F6319F"/>
    <w:rsid w:val="00F66803"/>
    <w:rsid w:val="00F70A2B"/>
    <w:rsid w:val="00F7493B"/>
    <w:rsid w:val="00F7512E"/>
    <w:rsid w:val="00F8290C"/>
    <w:rsid w:val="00F84310"/>
    <w:rsid w:val="00F84DF7"/>
    <w:rsid w:val="00F84E30"/>
    <w:rsid w:val="00F8688C"/>
    <w:rsid w:val="00F910F2"/>
    <w:rsid w:val="00F93527"/>
    <w:rsid w:val="00FA05F2"/>
    <w:rsid w:val="00FA1E54"/>
    <w:rsid w:val="00FA52A3"/>
    <w:rsid w:val="00FB0F76"/>
    <w:rsid w:val="00FB3C67"/>
    <w:rsid w:val="00FB4A5F"/>
    <w:rsid w:val="00FB52B8"/>
    <w:rsid w:val="00FB7471"/>
    <w:rsid w:val="00FB795D"/>
    <w:rsid w:val="00FC176A"/>
    <w:rsid w:val="00FC1883"/>
    <w:rsid w:val="00FC1C4B"/>
    <w:rsid w:val="00FC249D"/>
    <w:rsid w:val="00FC423D"/>
    <w:rsid w:val="00FC4AA2"/>
    <w:rsid w:val="00FC5446"/>
    <w:rsid w:val="00FD1093"/>
    <w:rsid w:val="00FD2521"/>
    <w:rsid w:val="00FD268A"/>
    <w:rsid w:val="00FD556E"/>
    <w:rsid w:val="00FE261E"/>
    <w:rsid w:val="00FE4B6A"/>
    <w:rsid w:val="00FE5F10"/>
    <w:rsid w:val="00FE6486"/>
    <w:rsid w:val="00FF2002"/>
    <w:rsid w:val="00FF2A57"/>
    <w:rsid w:val="00FF3DDC"/>
    <w:rsid w:val="3C58EE5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55DB04"/>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82">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4"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rsid w:val="00AF60ED"/>
    <w:pPr>
      <w:pageBreakBefore/>
      <w:ind w:firstLine="0"/>
      <w:jc w:val="center"/>
      <w:outlineLvl w:val="0"/>
    </w:pPr>
    <w:rPr>
      <w:rFonts w:asciiTheme="majorHAnsi" w:eastAsiaTheme="majorEastAsia" w:hAnsiTheme="majorHAnsi" w:cstheme="majorBidi"/>
      <w:smallCaps/>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tabs>
        <w:tab w:val="left" w:pos="500"/>
      </w:tabs>
      <w:spacing w:line="240" w:lineRule="auto"/>
      <w:ind w:left="504" w:hanging="504"/>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AA6563"/>
    <w:pPr>
      <w:spacing w:after="200" w:line="240" w:lineRule="auto"/>
      <w:ind w:firstLine="0"/>
      <w:jc w:val="center"/>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unhideWhenUsed/>
    <w:pPr>
      <w:spacing w:after="100"/>
      <w:ind w:left="720" w:firstLine="0"/>
    </w:pPr>
  </w:style>
  <w:style w:type="paragraph" w:styleId="TOC5">
    <w:name w:val="toc 5"/>
    <w:basedOn w:val="Normal"/>
    <w:next w:val="Normal"/>
    <w:autoRedefine/>
    <w:uiPriority w:val="39"/>
    <w:unhideWhenUsed/>
    <w:pPr>
      <w:spacing w:after="100"/>
      <w:ind w:left="960" w:firstLine="0"/>
    </w:pPr>
  </w:style>
  <w:style w:type="paragraph" w:styleId="TOC6">
    <w:name w:val="toc 6"/>
    <w:basedOn w:val="Normal"/>
    <w:next w:val="Normal"/>
    <w:autoRedefine/>
    <w:uiPriority w:val="39"/>
    <w:unhideWhenUsed/>
    <w:pPr>
      <w:spacing w:after="100"/>
      <w:ind w:left="1200" w:firstLine="0"/>
    </w:pPr>
  </w:style>
  <w:style w:type="paragraph" w:styleId="TOC7">
    <w:name w:val="toc 7"/>
    <w:basedOn w:val="Normal"/>
    <w:next w:val="Normal"/>
    <w:autoRedefine/>
    <w:uiPriority w:val="39"/>
    <w:unhideWhenUsed/>
    <w:pPr>
      <w:spacing w:after="100"/>
      <w:ind w:left="1440" w:firstLine="0"/>
    </w:pPr>
  </w:style>
  <w:style w:type="paragraph" w:styleId="TOC8">
    <w:name w:val="toc 8"/>
    <w:basedOn w:val="Normal"/>
    <w:next w:val="Normal"/>
    <w:autoRedefine/>
    <w:uiPriority w:val="39"/>
    <w:unhideWhenUsed/>
    <w:pPr>
      <w:spacing w:after="100"/>
      <w:ind w:left="1680" w:firstLine="0"/>
    </w:pPr>
  </w:style>
  <w:style w:type="paragraph" w:styleId="TOC9">
    <w:name w:val="toc 9"/>
    <w:basedOn w:val="Normal"/>
    <w:next w:val="Normal"/>
    <w:autoRedefine/>
    <w:uiPriority w:val="39"/>
    <w:unhideWhenUsed/>
    <w:pPr>
      <w:spacing w:after="100"/>
      <w:ind w:left="1920" w:firstLine="0"/>
    </w:pPr>
  </w:style>
  <w:style w:type="character" w:styleId="EndnoteReference">
    <w:name w:val="endnote reference"/>
    <w:basedOn w:val="DefaultParagraphFont"/>
    <w:uiPriority w:val="99"/>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911571"/>
    <w:rPr>
      <w:color w:val="5F5F5F" w:themeColor="hyperlink"/>
      <w:u w:val="single"/>
    </w:rPr>
  </w:style>
  <w:style w:type="character" w:customStyle="1" w:styleId="apple-tab-span">
    <w:name w:val="apple-tab-span"/>
    <w:basedOn w:val="DefaultParagraphFont"/>
    <w:rsid w:val="00FA52A3"/>
  </w:style>
  <w:style w:type="paragraph" w:customStyle="1" w:styleId="p1">
    <w:name w:val="p1"/>
    <w:basedOn w:val="Normal"/>
    <w:rsid w:val="00FE5F10"/>
    <w:pPr>
      <w:spacing w:line="240" w:lineRule="auto"/>
      <w:ind w:firstLine="0"/>
    </w:pPr>
    <w:rPr>
      <w:rFonts w:ascii="Times" w:hAnsi="Times" w:cs="Times New Roman"/>
      <w:kern w:val="0"/>
      <w:sz w:val="18"/>
      <w:szCs w:val="18"/>
      <w:lang w:eastAsia="en-US"/>
    </w:rPr>
  </w:style>
  <w:style w:type="paragraph" w:styleId="Revision">
    <w:name w:val="Revision"/>
    <w:hidden/>
    <w:uiPriority w:val="99"/>
    <w:semiHidden/>
    <w:rsid w:val="00E45B4A"/>
    <w:pPr>
      <w:spacing w:line="240" w:lineRule="auto"/>
      <w:ind w:firstLine="0"/>
    </w:pPr>
    <w:rPr>
      <w:kern w:val="24"/>
    </w:rPr>
  </w:style>
  <w:style w:type="paragraph" w:styleId="TOC1">
    <w:name w:val="toc 1"/>
    <w:basedOn w:val="Normal"/>
    <w:next w:val="Normal"/>
    <w:autoRedefine/>
    <w:uiPriority w:val="39"/>
    <w:unhideWhenUsed/>
    <w:rsid w:val="00824D61"/>
  </w:style>
  <w:style w:type="paragraph" w:styleId="TOC2">
    <w:name w:val="toc 2"/>
    <w:basedOn w:val="Normal"/>
    <w:next w:val="Normal"/>
    <w:autoRedefine/>
    <w:uiPriority w:val="39"/>
    <w:unhideWhenUsed/>
    <w:rsid w:val="00824D61"/>
    <w:pPr>
      <w:ind w:left="240"/>
    </w:pPr>
  </w:style>
  <w:style w:type="paragraph" w:styleId="TOC3">
    <w:name w:val="toc 3"/>
    <w:basedOn w:val="Normal"/>
    <w:next w:val="Normal"/>
    <w:autoRedefine/>
    <w:uiPriority w:val="39"/>
    <w:unhideWhenUsed/>
    <w:rsid w:val="00824D61"/>
    <w:pPr>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5695">
      <w:bodyDiv w:val="1"/>
      <w:marLeft w:val="0"/>
      <w:marRight w:val="0"/>
      <w:marTop w:val="0"/>
      <w:marBottom w:val="0"/>
      <w:divBdr>
        <w:top w:val="none" w:sz="0" w:space="0" w:color="auto"/>
        <w:left w:val="none" w:sz="0" w:space="0" w:color="auto"/>
        <w:bottom w:val="none" w:sz="0" w:space="0" w:color="auto"/>
        <w:right w:val="none" w:sz="0" w:space="0" w:color="auto"/>
      </w:divBdr>
    </w:div>
    <w:div w:id="45028636">
      <w:bodyDiv w:val="1"/>
      <w:marLeft w:val="0"/>
      <w:marRight w:val="0"/>
      <w:marTop w:val="0"/>
      <w:marBottom w:val="0"/>
      <w:divBdr>
        <w:top w:val="none" w:sz="0" w:space="0" w:color="auto"/>
        <w:left w:val="none" w:sz="0" w:space="0" w:color="auto"/>
        <w:bottom w:val="none" w:sz="0" w:space="0" w:color="auto"/>
        <w:right w:val="none" w:sz="0" w:space="0" w:color="auto"/>
      </w:divBdr>
    </w:div>
    <w:div w:id="45225034">
      <w:bodyDiv w:val="1"/>
      <w:marLeft w:val="0"/>
      <w:marRight w:val="0"/>
      <w:marTop w:val="0"/>
      <w:marBottom w:val="0"/>
      <w:divBdr>
        <w:top w:val="none" w:sz="0" w:space="0" w:color="auto"/>
        <w:left w:val="none" w:sz="0" w:space="0" w:color="auto"/>
        <w:bottom w:val="none" w:sz="0" w:space="0" w:color="auto"/>
        <w:right w:val="none" w:sz="0" w:space="0" w:color="auto"/>
      </w:divBdr>
      <w:divsChild>
        <w:div w:id="1584529631">
          <w:marLeft w:val="0"/>
          <w:marRight w:val="0"/>
          <w:marTop w:val="0"/>
          <w:marBottom w:val="0"/>
          <w:divBdr>
            <w:top w:val="none" w:sz="0" w:space="0" w:color="auto"/>
            <w:left w:val="none" w:sz="0" w:space="0" w:color="auto"/>
            <w:bottom w:val="none" w:sz="0" w:space="0" w:color="auto"/>
            <w:right w:val="none" w:sz="0" w:space="0" w:color="auto"/>
          </w:divBdr>
          <w:divsChild>
            <w:div w:id="1971593918">
              <w:marLeft w:val="0"/>
              <w:marRight w:val="0"/>
              <w:marTop w:val="0"/>
              <w:marBottom w:val="0"/>
              <w:divBdr>
                <w:top w:val="none" w:sz="0" w:space="0" w:color="auto"/>
                <w:left w:val="none" w:sz="0" w:space="0" w:color="auto"/>
                <w:bottom w:val="none" w:sz="0" w:space="0" w:color="auto"/>
                <w:right w:val="none" w:sz="0" w:space="0" w:color="auto"/>
              </w:divBdr>
              <w:divsChild>
                <w:div w:id="83584783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6317134">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2820214">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69567531">
      <w:bodyDiv w:val="1"/>
      <w:marLeft w:val="0"/>
      <w:marRight w:val="0"/>
      <w:marTop w:val="0"/>
      <w:marBottom w:val="0"/>
      <w:divBdr>
        <w:top w:val="none" w:sz="0" w:space="0" w:color="auto"/>
        <w:left w:val="none" w:sz="0" w:space="0" w:color="auto"/>
        <w:bottom w:val="none" w:sz="0" w:space="0" w:color="auto"/>
        <w:right w:val="none" w:sz="0" w:space="0" w:color="auto"/>
      </w:divBdr>
      <w:divsChild>
        <w:div w:id="570585500">
          <w:marLeft w:val="0"/>
          <w:marRight w:val="0"/>
          <w:marTop w:val="0"/>
          <w:marBottom w:val="0"/>
          <w:divBdr>
            <w:top w:val="none" w:sz="0" w:space="0" w:color="auto"/>
            <w:left w:val="none" w:sz="0" w:space="0" w:color="auto"/>
            <w:bottom w:val="none" w:sz="0" w:space="0" w:color="auto"/>
            <w:right w:val="none" w:sz="0" w:space="0" w:color="auto"/>
          </w:divBdr>
          <w:divsChild>
            <w:div w:id="974287624">
              <w:marLeft w:val="0"/>
              <w:marRight w:val="0"/>
              <w:marTop w:val="0"/>
              <w:marBottom w:val="0"/>
              <w:divBdr>
                <w:top w:val="none" w:sz="0" w:space="0" w:color="auto"/>
                <w:left w:val="none" w:sz="0" w:space="0" w:color="auto"/>
                <w:bottom w:val="none" w:sz="0" w:space="0" w:color="auto"/>
                <w:right w:val="none" w:sz="0" w:space="0" w:color="auto"/>
              </w:divBdr>
              <w:divsChild>
                <w:div w:id="53041461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6189915">
      <w:bodyDiv w:val="1"/>
      <w:marLeft w:val="0"/>
      <w:marRight w:val="0"/>
      <w:marTop w:val="0"/>
      <w:marBottom w:val="0"/>
      <w:divBdr>
        <w:top w:val="none" w:sz="0" w:space="0" w:color="auto"/>
        <w:left w:val="none" w:sz="0" w:space="0" w:color="auto"/>
        <w:bottom w:val="none" w:sz="0" w:space="0" w:color="auto"/>
        <w:right w:val="none" w:sz="0" w:space="0" w:color="auto"/>
      </w:divBdr>
    </w:div>
    <w:div w:id="204876738">
      <w:bodyDiv w:val="1"/>
      <w:marLeft w:val="0"/>
      <w:marRight w:val="0"/>
      <w:marTop w:val="0"/>
      <w:marBottom w:val="0"/>
      <w:divBdr>
        <w:top w:val="none" w:sz="0" w:space="0" w:color="auto"/>
        <w:left w:val="none" w:sz="0" w:space="0" w:color="auto"/>
        <w:bottom w:val="none" w:sz="0" w:space="0" w:color="auto"/>
        <w:right w:val="none" w:sz="0" w:space="0" w:color="auto"/>
      </w:divBdr>
      <w:divsChild>
        <w:div w:id="532419732">
          <w:marLeft w:val="0"/>
          <w:marRight w:val="0"/>
          <w:marTop w:val="0"/>
          <w:marBottom w:val="0"/>
          <w:divBdr>
            <w:top w:val="none" w:sz="0" w:space="0" w:color="auto"/>
            <w:left w:val="none" w:sz="0" w:space="0" w:color="auto"/>
            <w:bottom w:val="none" w:sz="0" w:space="0" w:color="auto"/>
            <w:right w:val="none" w:sz="0" w:space="0" w:color="auto"/>
          </w:divBdr>
          <w:divsChild>
            <w:div w:id="1256548033">
              <w:marLeft w:val="0"/>
              <w:marRight w:val="0"/>
              <w:marTop w:val="0"/>
              <w:marBottom w:val="0"/>
              <w:divBdr>
                <w:top w:val="none" w:sz="0" w:space="0" w:color="auto"/>
                <w:left w:val="none" w:sz="0" w:space="0" w:color="auto"/>
                <w:bottom w:val="none" w:sz="0" w:space="0" w:color="auto"/>
                <w:right w:val="none" w:sz="0" w:space="0" w:color="auto"/>
              </w:divBdr>
              <w:divsChild>
                <w:div w:id="76808575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9462952">
      <w:bodyDiv w:val="1"/>
      <w:marLeft w:val="0"/>
      <w:marRight w:val="0"/>
      <w:marTop w:val="0"/>
      <w:marBottom w:val="0"/>
      <w:divBdr>
        <w:top w:val="none" w:sz="0" w:space="0" w:color="auto"/>
        <w:left w:val="none" w:sz="0" w:space="0" w:color="auto"/>
        <w:bottom w:val="none" w:sz="0" w:space="0" w:color="auto"/>
        <w:right w:val="none" w:sz="0" w:space="0" w:color="auto"/>
      </w:divBdr>
      <w:divsChild>
        <w:div w:id="577907028">
          <w:marLeft w:val="0"/>
          <w:marRight w:val="0"/>
          <w:marTop w:val="0"/>
          <w:marBottom w:val="0"/>
          <w:divBdr>
            <w:top w:val="none" w:sz="0" w:space="0" w:color="auto"/>
            <w:left w:val="none" w:sz="0" w:space="0" w:color="auto"/>
            <w:bottom w:val="none" w:sz="0" w:space="0" w:color="auto"/>
            <w:right w:val="none" w:sz="0" w:space="0" w:color="auto"/>
          </w:divBdr>
          <w:divsChild>
            <w:div w:id="2142765557">
              <w:marLeft w:val="0"/>
              <w:marRight w:val="0"/>
              <w:marTop w:val="0"/>
              <w:marBottom w:val="0"/>
              <w:divBdr>
                <w:top w:val="none" w:sz="0" w:space="0" w:color="auto"/>
                <w:left w:val="none" w:sz="0" w:space="0" w:color="auto"/>
                <w:bottom w:val="none" w:sz="0" w:space="0" w:color="auto"/>
                <w:right w:val="none" w:sz="0" w:space="0" w:color="auto"/>
              </w:divBdr>
              <w:divsChild>
                <w:div w:id="199945851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27426866">
      <w:bodyDiv w:val="1"/>
      <w:marLeft w:val="0"/>
      <w:marRight w:val="0"/>
      <w:marTop w:val="0"/>
      <w:marBottom w:val="0"/>
      <w:divBdr>
        <w:top w:val="none" w:sz="0" w:space="0" w:color="auto"/>
        <w:left w:val="none" w:sz="0" w:space="0" w:color="auto"/>
        <w:bottom w:val="none" w:sz="0" w:space="0" w:color="auto"/>
        <w:right w:val="none" w:sz="0" w:space="0" w:color="auto"/>
      </w:divBdr>
      <w:divsChild>
        <w:div w:id="2062748163">
          <w:marLeft w:val="0"/>
          <w:marRight w:val="0"/>
          <w:marTop w:val="0"/>
          <w:marBottom w:val="0"/>
          <w:divBdr>
            <w:top w:val="none" w:sz="0" w:space="0" w:color="auto"/>
            <w:left w:val="none" w:sz="0" w:space="0" w:color="auto"/>
            <w:bottom w:val="none" w:sz="0" w:space="0" w:color="auto"/>
            <w:right w:val="none" w:sz="0" w:space="0" w:color="auto"/>
          </w:divBdr>
          <w:divsChild>
            <w:div w:id="1023822616">
              <w:marLeft w:val="0"/>
              <w:marRight w:val="0"/>
              <w:marTop w:val="0"/>
              <w:marBottom w:val="0"/>
              <w:divBdr>
                <w:top w:val="none" w:sz="0" w:space="0" w:color="auto"/>
                <w:left w:val="none" w:sz="0" w:space="0" w:color="auto"/>
                <w:bottom w:val="none" w:sz="0" w:space="0" w:color="auto"/>
                <w:right w:val="none" w:sz="0" w:space="0" w:color="auto"/>
              </w:divBdr>
              <w:divsChild>
                <w:div w:id="143197244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06009351">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22196707">
      <w:bodyDiv w:val="1"/>
      <w:marLeft w:val="0"/>
      <w:marRight w:val="0"/>
      <w:marTop w:val="0"/>
      <w:marBottom w:val="0"/>
      <w:divBdr>
        <w:top w:val="none" w:sz="0" w:space="0" w:color="auto"/>
        <w:left w:val="none" w:sz="0" w:space="0" w:color="auto"/>
        <w:bottom w:val="none" w:sz="0" w:space="0" w:color="auto"/>
        <w:right w:val="none" w:sz="0" w:space="0" w:color="auto"/>
      </w:divBdr>
    </w:div>
    <w:div w:id="329601716">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6969203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88636663">
      <w:bodyDiv w:val="1"/>
      <w:marLeft w:val="0"/>
      <w:marRight w:val="0"/>
      <w:marTop w:val="0"/>
      <w:marBottom w:val="0"/>
      <w:divBdr>
        <w:top w:val="none" w:sz="0" w:space="0" w:color="auto"/>
        <w:left w:val="none" w:sz="0" w:space="0" w:color="auto"/>
        <w:bottom w:val="none" w:sz="0" w:space="0" w:color="auto"/>
        <w:right w:val="none" w:sz="0" w:space="0" w:color="auto"/>
      </w:divBdr>
    </w:div>
    <w:div w:id="515461154">
      <w:bodyDiv w:val="1"/>
      <w:marLeft w:val="0"/>
      <w:marRight w:val="0"/>
      <w:marTop w:val="0"/>
      <w:marBottom w:val="0"/>
      <w:divBdr>
        <w:top w:val="none" w:sz="0" w:space="0" w:color="auto"/>
        <w:left w:val="none" w:sz="0" w:space="0" w:color="auto"/>
        <w:bottom w:val="none" w:sz="0" w:space="0" w:color="auto"/>
        <w:right w:val="none" w:sz="0" w:space="0" w:color="auto"/>
      </w:divBdr>
      <w:divsChild>
        <w:div w:id="1993367649">
          <w:marLeft w:val="0"/>
          <w:marRight w:val="0"/>
          <w:marTop w:val="0"/>
          <w:marBottom w:val="0"/>
          <w:divBdr>
            <w:top w:val="none" w:sz="0" w:space="0" w:color="auto"/>
            <w:left w:val="none" w:sz="0" w:space="0" w:color="auto"/>
            <w:bottom w:val="none" w:sz="0" w:space="0" w:color="auto"/>
            <w:right w:val="none" w:sz="0" w:space="0" w:color="auto"/>
          </w:divBdr>
          <w:divsChild>
            <w:div w:id="296957665">
              <w:marLeft w:val="0"/>
              <w:marRight w:val="0"/>
              <w:marTop w:val="0"/>
              <w:marBottom w:val="0"/>
              <w:divBdr>
                <w:top w:val="none" w:sz="0" w:space="0" w:color="auto"/>
                <w:left w:val="none" w:sz="0" w:space="0" w:color="auto"/>
                <w:bottom w:val="none" w:sz="0" w:space="0" w:color="auto"/>
                <w:right w:val="none" w:sz="0" w:space="0" w:color="auto"/>
              </w:divBdr>
              <w:divsChild>
                <w:div w:id="163198228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39560144">
      <w:bodyDiv w:val="1"/>
      <w:marLeft w:val="0"/>
      <w:marRight w:val="0"/>
      <w:marTop w:val="0"/>
      <w:marBottom w:val="0"/>
      <w:divBdr>
        <w:top w:val="none" w:sz="0" w:space="0" w:color="auto"/>
        <w:left w:val="none" w:sz="0" w:space="0" w:color="auto"/>
        <w:bottom w:val="none" w:sz="0" w:space="0" w:color="auto"/>
        <w:right w:val="none" w:sz="0" w:space="0" w:color="auto"/>
      </w:divBdr>
    </w:div>
    <w:div w:id="554894582">
      <w:bodyDiv w:val="1"/>
      <w:marLeft w:val="0"/>
      <w:marRight w:val="0"/>
      <w:marTop w:val="0"/>
      <w:marBottom w:val="0"/>
      <w:divBdr>
        <w:top w:val="none" w:sz="0" w:space="0" w:color="auto"/>
        <w:left w:val="none" w:sz="0" w:space="0" w:color="auto"/>
        <w:bottom w:val="none" w:sz="0" w:space="0" w:color="auto"/>
        <w:right w:val="none" w:sz="0" w:space="0" w:color="auto"/>
      </w:divBdr>
      <w:divsChild>
        <w:div w:id="450972962">
          <w:marLeft w:val="0"/>
          <w:marRight w:val="0"/>
          <w:marTop w:val="0"/>
          <w:marBottom w:val="0"/>
          <w:divBdr>
            <w:top w:val="none" w:sz="0" w:space="0" w:color="auto"/>
            <w:left w:val="none" w:sz="0" w:space="0" w:color="auto"/>
            <w:bottom w:val="none" w:sz="0" w:space="0" w:color="auto"/>
            <w:right w:val="none" w:sz="0" w:space="0" w:color="auto"/>
          </w:divBdr>
          <w:divsChild>
            <w:div w:id="1806970674">
              <w:marLeft w:val="0"/>
              <w:marRight w:val="0"/>
              <w:marTop w:val="0"/>
              <w:marBottom w:val="0"/>
              <w:divBdr>
                <w:top w:val="none" w:sz="0" w:space="0" w:color="auto"/>
                <w:left w:val="none" w:sz="0" w:space="0" w:color="auto"/>
                <w:bottom w:val="none" w:sz="0" w:space="0" w:color="auto"/>
                <w:right w:val="none" w:sz="0" w:space="0" w:color="auto"/>
              </w:divBdr>
              <w:divsChild>
                <w:div w:id="59775774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69122091">
      <w:bodyDiv w:val="1"/>
      <w:marLeft w:val="0"/>
      <w:marRight w:val="0"/>
      <w:marTop w:val="0"/>
      <w:marBottom w:val="0"/>
      <w:divBdr>
        <w:top w:val="none" w:sz="0" w:space="0" w:color="auto"/>
        <w:left w:val="none" w:sz="0" w:space="0" w:color="auto"/>
        <w:bottom w:val="none" w:sz="0" w:space="0" w:color="auto"/>
        <w:right w:val="none" w:sz="0" w:space="0" w:color="auto"/>
      </w:divBdr>
    </w:div>
    <w:div w:id="605387798">
      <w:bodyDiv w:val="1"/>
      <w:marLeft w:val="0"/>
      <w:marRight w:val="0"/>
      <w:marTop w:val="0"/>
      <w:marBottom w:val="0"/>
      <w:divBdr>
        <w:top w:val="none" w:sz="0" w:space="0" w:color="auto"/>
        <w:left w:val="none" w:sz="0" w:space="0" w:color="auto"/>
        <w:bottom w:val="none" w:sz="0" w:space="0" w:color="auto"/>
        <w:right w:val="none" w:sz="0" w:space="0" w:color="auto"/>
      </w:divBdr>
    </w:div>
    <w:div w:id="624700861">
      <w:bodyDiv w:val="1"/>
      <w:marLeft w:val="0"/>
      <w:marRight w:val="0"/>
      <w:marTop w:val="0"/>
      <w:marBottom w:val="0"/>
      <w:divBdr>
        <w:top w:val="none" w:sz="0" w:space="0" w:color="auto"/>
        <w:left w:val="none" w:sz="0" w:space="0" w:color="auto"/>
        <w:bottom w:val="none" w:sz="0" w:space="0" w:color="auto"/>
        <w:right w:val="none" w:sz="0" w:space="0" w:color="auto"/>
      </w:divBdr>
      <w:divsChild>
        <w:div w:id="749351263">
          <w:marLeft w:val="0"/>
          <w:marRight w:val="0"/>
          <w:marTop w:val="0"/>
          <w:marBottom w:val="0"/>
          <w:divBdr>
            <w:top w:val="none" w:sz="0" w:space="0" w:color="auto"/>
            <w:left w:val="none" w:sz="0" w:space="0" w:color="auto"/>
            <w:bottom w:val="none" w:sz="0" w:space="0" w:color="auto"/>
            <w:right w:val="none" w:sz="0" w:space="0" w:color="auto"/>
          </w:divBdr>
          <w:divsChild>
            <w:div w:id="1554391797">
              <w:marLeft w:val="0"/>
              <w:marRight w:val="0"/>
              <w:marTop w:val="0"/>
              <w:marBottom w:val="0"/>
              <w:divBdr>
                <w:top w:val="none" w:sz="0" w:space="0" w:color="auto"/>
                <w:left w:val="none" w:sz="0" w:space="0" w:color="auto"/>
                <w:bottom w:val="none" w:sz="0" w:space="0" w:color="auto"/>
                <w:right w:val="none" w:sz="0" w:space="0" w:color="auto"/>
              </w:divBdr>
              <w:divsChild>
                <w:div w:id="17966217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42925857">
      <w:bodyDiv w:val="1"/>
      <w:marLeft w:val="0"/>
      <w:marRight w:val="0"/>
      <w:marTop w:val="0"/>
      <w:marBottom w:val="0"/>
      <w:divBdr>
        <w:top w:val="none" w:sz="0" w:space="0" w:color="auto"/>
        <w:left w:val="none" w:sz="0" w:space="0" w:color="auto"/>
        <w:bottom w:val="none" w:sz="0" w:space="0" w:color="auto"/>
        <w:right w:val="none" w:sz="0" w:space="0" w:color="auto"/>
      </w:divBdr>
      <w:divsChild>
        <w:div w:id="1514880512">
          <w:marLeft w:val="0"/>
          <w:marRight w:val="0"/>
          <w:marTop w:val="0"/>
          <w:marBottom w:val="0"/>
          <w:divBdr>
            <w:top w:val="none" w:sz="0" w:space="0" w:color="auto"/>
            <w:left w:val="none" w:sz="0" w:space="0" w:color="auto"/>
            <w:bottom w:val="none" w:sz="0" w:space="0" w:color="auto"/>
            <w:right w:val="none" w:sz="0" w:space="0" w:color="auto"/>
          </w:divBdr>
          <w:divsChild>
            <w:div w:id="1967738034">
              <w:marLeft w:val="0"/>
              <w:marRight w:val="0"/>
              <w:marTop w:val="0"/>
              <w:marBottom w:val="0"/>
              <w:divBdr>
                <w:top w:val="none" w:sz="0" w:space="0" w:color="auto"/>
                <w:left w:val="none" w:sz="0" w:space="0" w:color="auto"/>
                <w:bottom w:val="none" w:sz="0" w:space="0" w:color="auto"/>
                <w:right w:val="none" w:sz="0" w:space="0" w:color="auto"/>
              </w:divBdr>
              <w:divsChild>
                <w:div w:id="19334839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74062229">
      <w:bodyDiv w:val="1"/>
      <w:marLeft w:val="0"/>
      <w:marRight w:val="0"/>
      <w:marTop w:val="0"/>
      <w:marBottom w:val="0"/>
      <w:divBdr>
        <w:top w:val="none" w:sz="0" w:space="0" w:color="auto"/>
        <w:left w:val="none" w:sz="0" w:space="0" w:color="auto"/>
        <w:bottom w:val="none" w:sz="0" w:space="0" w:color="auto"/>
        <w:right w:val="none" w:sz="0" w:space="0" w:color="auto"/>
      </w:divBdr>
    </w:div>
    <w:div w:id="796870894">
      <w:bodyDiv w:val="1"/>
      <w:marLeft w:val="0"/>
      <w:marRight w:val="0"/>
      <w:marTop w:val="0"/>
      <w:marBottom w:val="0"/>
      <w:divBdr>
        <w:top w:val="none" w:sz="0" w:space="0" w:color="auto"/>
        <w:left w:val="none" w:sz="0" w:space="0" w:color="auto"/>
        <w:bottom w:val="none" w:sz="0" w:space="0" w:color="auto"/>
        <w:right w:val="none" w:sz="0" w:space="0" w:color="auto"/>
      </w:divBdr>
    </w:div>
    <w:div w:id="806318837">
      <w:bodyDiv w:val="1"/>
      <w:marLeft w:val="0"/>
      <w:marRight w:val="0"/>
      <w:marTop w:val="0"/>
      <w:marBottom w:val="0"/>
      <w:divBdr>
        <w:top w:val="none" w:sz="0" w:space="0" w:color="auto"/>
        <w:left w:val="none" w:sz="0" w:space="0" w:color="auto"/>
        <w:bottom w:val="none" w:sz="0" w:space="0" w:color="auto"/>
        <w:right w:val="none" w:sz="0" w:space="0" w:color="auto"/>
      </w:divBdr>
      <w:divsChild>
        <w:div w:id="739061781">
          <w:marLeft w:val="0"/>
          <w:marRight w:val="0"/>
          <w:marTop w:val="0"/>
          <w:marBottom w:val="0"/>
          <w:divBdr>
            <w:top w:val="none" w:sz="0" w:space="0" w:color="auto"/>
            <w:left w:val="none" w:sz="0" w:space="0" w:color="auto"/>
            <w:bottom w:val="none" w:sz="0" w:space="0" w:color="auto"/>
            <w:right w:val="none" w:sz="0" w:space="0" w:color="auto"/>
          </w:divBdr>
          <w:divsChild>
            <w:div w:id="1687439840">
              <w:marLeft w:val="0"/>
              <w:marRight w:val="0"/>
              <w:marTop w:val="0"/>
              <w:marBottom w:val="0"/>
              <w:divBdr>
                <w:top w:val="none" w:sz="0" w:space="0" w:color="auto"/>
                <w:left w:val="none" w:sz="0" w:space="0" w:color="auto"/>
                <w:bottom w:val="none" w:sz="0" w:space="0" w:color="auto"/>
                <w:right w:val="none" w:sz="0" w:space="0" w:color="auto"/>
              </w:divBdr>
              <w:divsChild>
                <w:div w:id="125281372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80820123">
      <w:bodyDiv w:val="1"/>
      <w:marLeft w:val="0"/>
      <w:marRight w:val="0"/>
      <w:marTop w:val="0"/>
      <w:marBottom w:val="0"/>
      <w:divBdr>
        <w:top w:val="none" w:sz="0" w:space="0" w:color="auto"/>
        <w:left w:val="none" w:sz="0" w:space="0" w:color="auto"/>
        <w:bottom w:val="none" w:sz="0" w:space="0" w:color="auto"/>
        <w:right w:val="none" w:sz="0" w:space="0" w:color="auto"/>
      </w:divBdr>
    </w:div>
    <w:div w:id="910627070">
      <w:bodyDiv w:val="1"/>
      <w:marLeft w:val="0"/>
      <w:marRight w:val="0"/>
      <w:marTop w:val="0"/>
      <w:marBottom w:val="0"/>
      <w:divBdr>
        <w:top w:val="none" w:sz="0" w:space="0" w:color="auto"/>
        <w:left w:val="none" w:sz="0" w:space="0" w:color="auto"/>
        <w:bottom w:val="none" w:sz="0" w:space="0" w:color="auto"/>
        <w:right w:val="none" w:sz="0" w:space="0" w:color="auto"/>
      </w:divBdr>
      <w:divsChild>
        <w:div w:id="125205120">
          <w:marLeft w:val="0"/>
          <w:marRight w:val="0"/>
          <w:marTop w:val="0"/>
          <w:marBottom w:val="0"/>
          <w:divBdr>
            <w:top w:val="none" w:sz="0" w:space="0" w:color="auto"/>
            <w:left w:val="none" w:sz="0" w:space="0" w:color="auto"/>
            <w:bottom w:val="none" w:sz="0" w:space="0" w:color="auto"/>
            <w:right w:val="none" w:sz="0" w:space="0" w:color="auto"/>
          </w:divBdr>
          <w:divsChild>
            <w:div w:id="564802510">
              <w:marLeft w:val="0"/>
              <w:marRight w:val="0"/>
              <w:marTop w:val="0"/>
              <w:marBottom w:val="0"/>
              <w:divBdr>
                <w:top w:val="none" w:sz="0" w:space="0" w:color="auto"/>
                <w:left w:val="none" w:sz="0" w:space="0" w:color="auto"/>
                <w:bottom w:val="none" w:sz="0" w:space="0" w:color="auto"/>
                <w:right w:val="none" w:sz="0" w:space="0" w:color="auto"/>
              </w:divBdr>
              <w:divsChild>
                <w:div w:id="161594483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71401439">
      <w:bodyDiv w:val="1"/>
      <w:marLeft w:val="0"/>
      <w:marRight w:val="0"/>
      <w:marTop w:val="0"/>
      <w:marBottom w:val="0"/>
      <w:divBdr>
        <w:top w:val="none" w:sz="0" w:space="0" w:color="auto"/>
        <w:left w:val="none" w:sz="0" w:space="0" w:color="auto"/>
        <w:bottom w:val="none" w:sz="0" w:space="0" w:color="auto"/>
        <w:right w:val="none" w:sz="0" w:space="0" w:color="auto"/>
      </w:divBdr>
    </w:div>
    <w:div w:id="991065233">
      <w:bodyDiv w:val="1"/>
      <w:marLeft w:val="0"/>
      <w:marRight w:val="0"/>
      <w:marTop w:val="0"/>
      <w:marBottom w:val="0"/>
      <w:divBdr>
        <w:top w:val="none" w:sz="0" w:space="0" w:color="auto"/>
        <w:left w:val="none" w:sz="0" w:space="0" w:color="auto"/>
        <w:bottom w:val="none" w:sz="0" w:space="0" w:color="auto"/>
        <w:right w:val="none" w:sz="0" w:space="0" w:color="auto"/>
      </w:divBdr>
    </w:div>
    <w:div w:id="1010181510">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85570051">
      <w:bodyDiv w:val="1"/>
      <w:marLeft w:val="0"/>
      <w:marRight w:val="0"/>
      <w:marTop w:val="0"/>
      <w:marBottom w:val="0"/>
      <w:divBdr>
        <w:top w:val="none" w:sz="0" w:space="0" w:color="auto"/>
        <w:left w:val="none" w:sz="0" w:space="0" w:color="auto"/>
        <w:bottom w:val="none" w:sz="0" w:space="0" w:color="auto"/>
        <w:right w:val="none" w:sz="0" w:space="0" w:color="auto"/>
      </w:divBdr>
    </w:div>
    <w:div w:id="1110975448">
      <w:bodyDiv w:val="1"/>
      <w:marLeft w:val="0"/>
      <w:marRight w:val="0"/>
      <w:marTop w:val="0"/>
      <w:marBottom w:val="0"/>
      <w:divBdr>
        <w:top w:val="none" w:sz="0" w:space="0" w:color="auto"/>
        <w:left w:val="none" w:sz="0" w:space="0" w:color="auto"/>
        <w:bottom w:val="none" w:sz="0" w:space="0" w:color="auto"/>
        <w:right w:val="none" w:sz="0" w:space="0" w:color="auto"/>
      </w:divBdr>
    </w:div>
    <w:div w:id="1130509826">
      <w:bodyDiv w:val="1"/>
      <w:marLeft w:val="0"/>
      <w:marRight w:val="0"/>
      <w:marTop w:val="0"/>
      <w:marBottom w:val="0"/>
      <w:divBdr>
        <w:top w:val="none" w:sz="0" w:space="0" w:color="auto"/>
        <w:left w:val="none" w:sz="0" w:space="0" w:color="auto"/>
        <w:bottom w:val="none" w:sz="0" w:space="0" w:color="auto"/>
        <w:right w:val="none" w:sz="0" w:space="0" w:color="auto"/>
      </w:divBdr>
    </w:div>
    <w:div w:id="1131099487">
      <w:bodyDiv w:val="1"/>
      <w:marLeft w:val="0"/>
      <w:marRight w:val="0"/>
      <w:marTop w:val="0"/>
      <w:marBottom w:val="0"/>
      <w:divBdr>
        <w:top w:val="none" w:sz="0" w:space="0" w:color="auto"/>
        <w:left w:val="none" w:sz="0" w:space="0" w:color="auto"/>
        <w:bottom w:val="none" w:sz="0" w:space="0" w:color="auto"/>
        <w:right w:val="none" w:sz="0" w:space="0" w:color="auto"/>
      </w:divBdr>
    </w:div>
    <w:div w:id="1159686435">
      <w:bodyDiv w:val="1"/>
      <w:marLeft w:val="0"/>
      <w:marRight w:val="0"/>
      <w:marTop w:val="0"/>
      <w:marBottom w:val="0"/>
      <w:divBdr>
        <w:top w:val="none" w:sz="0" w:space="0" w:color="auto"/>
        <w:left w:val="none" w:sz="0" w:space="0" w:color="auto"/>
        <w:bottom w:val="none" w:sz="0" w:space="0" w:color="auto"/>
        <w:right w:val="none" w:sz="0" w:space="0" w:color="auto"/>
      </w:divBdr>
      <w:divsChild>
        <w:div w:id="73475343">
          <w:marLeft w:val="0"/>
          <w:marRight w:val="0"/>
          <w:marTop w:val="0"/>
          <w:marBottom w:val="0"/>
          <w:divBdr>
            <w:top w:val="none" w:sz="0" w:space="0" w:color="auto"/>
            <w:left w:val="none" w:sz="0" w:space="0" w:color="auto"/>
            <w:bottom w:val="none" w:sz="0" w:space="0" w:color="auto"/>
            <w:right w:val="none" w:sz="0" w:space="0" w:color="auto"/>
          </w:divBdr>
          <w:divsChild>
            <w:div w:id="264924995">
              <w:marLeft w:val="0"/>
              <w:marRight w:val="0"/>
              <w:marTop w:val="0"/>
              <w:marBottom w:val="0"/>
              <w:divBdr>
                <w:top w:val="none" w:sz="0" w:space="0" w:color="auto"/>
                <w:left w:val="none" w:sz="0" w:space="0" w:color="auto"/>
                <w:bottom w:val="none" w:sz="0" w:space="0" w:color="auto"/>
                <w:right w:val="none" w:sz="0" w:space="0" w:color="auto"/>
              </w:divBdr>
              <w:divsChild>
                <w:div w:id="54764975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65783645">
      <w:bodyDiv w:val="1"/>
      <w:marLeft w:val="0"/>
      <w:marRight w:val="0"/>
      <w:marTop w:val="0"/>
      <w:marBottom w:val="0"/>
      <w:divBdr>
        <w:top w:val="none" w:sz="0" w:space="0" w:color="auto"/>
        <w:left w:val="none" w:sz="0" w:space="0" w:color="auto"/>
        <w:bottom w:val="none" w:sz="0" w:space="0" w:color="auto"/>
        <w:right w:val="none" w:sz="0" w:space="0" w:color="auto"/>
      </w:divBdr>
      <w:divsChild>
        <w:div w:id="1044141664">
          <w:marLeft w:val="0"/>
          <w:marRight w:val="0"/>
          <w:marTop w:val="0"/>
          <w:marBottom w:val="0"/>
          <w:divBdr>
            <w:top w:val="none" w:sz="0" w:space="0" w:color="auto"/>
            <w:left w:val="none" w:sz="0" w:space="0" w:color="auto"/>
            <w:bottom w:val="none" w:sz="0" w:space="0" w:color="auto"/>
            <w:right w:val="none" w:sz="0" w:space="0" w:color="auto"/>
          </w:divBdr>
          <w:divsChild>
            <w:div w:id="1189220284">
              <w:marLeft w:val="0"/>
              <w:marRight w:val="0"/>
              <w:marTop w:val="0"/>
              <w:marBottom w:val="0"/>
              <w:divBdr>
                <w:top w:val="none" w:sz="0" w:space="0" w:color="auto"/>
                <w:left w:val="none" w:sz="0" w:space="0" w:color="auto"/>
                <w:bottom w:val="none" w:sz="0" w:space="0" w:color="auto"/>
                <w:right w:val="none" w:sz="0" w:space="0" w:color="auto"/>
              </w:divBdr>
              <w:divsChild>
                <w:div w:id="11580373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08784071">
      <w:bodyDiv w:val="1"/>
      <w:marLeft w:val="0"/>
      <w:marRight w:val="0"/>
      <w:marTop w:val="0"/>
      <w:marBottom w:val="0"/>
      <w:divBdr>
        <w:top w:val="none" w:sz="0" w:space="0" w:color="auto"/>
        <w:left w:val="none" w:sz="0" w:space="0" w:color="auto"/>
        <w:bottom w:val="none" w:sz="0" w:space="0" w:color="auto"/>
        <w:right w:val="none" w:sz="0" w:space="0" w:color="auto"/>
      </w:divBdr>
    </w:div>
    <w:div w:id="1320234184">
      <w:bodyDiv w:val="1"/>
      <w:marLeft w:val="0"/>
      <w:marRight w:val="0"/>
      <w:marTop w:val="0"/>
      <w:marBottom w:val="0"/>
      <w:divBdr>
        <w:top w:val="none" w:sz="0" w:space="0" w:color="auto"/>
        <w:left w:val="none" w:sz="0" w:space="0" w:color="auto"/>
        <w:bottom w:val="none" w:sz="0" w:space="0" w:color="auto"/>
        <w:right w:val="none" w:sz="0" w:space="0" w:color="auto"/>
      </w:divBdr>
    </w:div>
    <w:div w:id="1322346591">
      <w:bodyDiv w:val="1"/>
      <w:marLeft w:val="0"/>
      <w:marRight w:val="0"/>
      <w:marTop w:val="0"/>
      <w:marBottom w:val="0"/>
      <w:divBdr>
        <w:top w:val="none" w:sz="0" w:space="0" w:color="auto"/>
        <w:left w:val="none" w:sz="0" w:space="0" w:color="auto"/>
        <w:bottom w:val="none" w:sz="0" w:space="0" w:color="auto"/>
        <w:right w:val="none" w:sz="0" w:space="0" w:color="auto"/>
      </w:divBdr>
    </w:div>
    <w:div w:id="1362778774">
      <w:bodyDiv w:val="1"/>
      <w:marLeft w:val="0"/>
      <w:marRight w:val="0"/>
      <w:marTop w:val="0"/>
      <w:marBottom w:val="0"/>
      <w:divBdr>
        <w:top w:val="none" w:sz="0" w:space="0" w:color="auto"/>
        <w:left w:val="none" w:sz="0" w:space="0" w:color="auto"/>
        <w:bottom w:val="none" w:sz="0" w:space="0" w:color="auto"/>
        <w:right w:val="none" w:sz="0" w:space="0" w:color="auto"/>
      </w:divBdr>
    </w:div>
    <w:div w:id="1371302268">
      <w:bodyDiv w:val="1"/>
      <w:marLeft w:val="0"/>
      <w:marRight w:val="0"/>
      <w:marTop w:val="0"/>
      <w:marBottom w:val="0"/>
      <w:divBdr>
        <w:top w:val="none" w:sz="0" w:space="0" w:color="auto"/>
        <w:left w:val="none" w:sz="0" w:space="0" w:color="auto"/>
        <w:bottom w:val="none" w:sz="0" w:space="0" w:color="auto"/>
        <w:right w:val="none" w:sz="0" w:space="0" w:color="auto"/>
      </w:divBdr>
    </w:div>
    <w:div w:id="1375734447">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53786084">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91155732">
      <w:bodyDiv w:val="1"/>
      <w:marLeft w:val="0"/>
      <w:marRight w:val="0"/>
      <w:marTop w:val="0"/>
      <w:marBottom w:val="0"/>
      <w:divBdr>
        <w:top w:val="none" w:sz="0" w:space="0" w:color="auto"/>
        <w:left w:val="none" w:sz="0" w:space="0" w:color="auto"/>
        <w:bottom w:val="none" w:sz="0" w:space="0" w:color="auto"/>
        <w:right w:val="none" w:sz="0" w:space="0" w:color="auto"/>
      </w:divBdr>
    </w:div>
    <w:div w:id="1618483282">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6734734">
      <w:bodyDiv w:val="1"/>
      <w:marLeft w:val="0"/>
      <w:marRight w:val="0"/>
      <w:marTop w:val="0"/>
      <w:marBottom w:val="0"/>
      <w:divBdr>
        <w:top w:val="none" w:sz="0" w:space="0" w:color="auto"/>
        <w:left w:val="none" w:sz="0" w:space="0" w:color="auto"/>
        <w:bottom w:val="none" w:sz="0" w:space="0" w:color="auto"/>
        <w:right w:val="none" w:sz="0" w:space="0" w:color="auto"/>
      </w:divBdr>
      <w:divsChild>
        <w:div w:id="1211112806">
          <w:marLeft w:val="0"/>
          <w:marRight w:val="0"/>
          <w:marTop w:val="0"/>
          <w:marBottom w:val="0"/>
          <w:divBdr>
            <w:top w:val="none" w:sz="0" w:space="0" w:color="auto"/>
            <w:left w:val="none" w:sz="0" w:space="0" w:color="auto"/>
            <w:bottom w:val="none" w:sz="0" w:space="0" w:color="auto"/>
            <w:right w:val="none" w:sz="0" w:space="0" w:color="auto"/>
          </w:divBdr>
          <w:divsChild>
            <w:div w:id="561141825">
              <w:marLeft w:val="0"/>
              <w:marRight w:val="0"/>
              <w:marTop w:val="0"/>
              <w:marBottom w:val="0"/>
              <w:divBdr>
                <w:top w:val="none" w:sz="0" w:space="0" w:color="auto"/>
                <w:left w:val="none" w:sz="0" w:space="0" w:color="auto"/>
                <w:bottom w:val="none" w:sz="0" w:space="0" w:color="auto"/>
                <w:right w:val="none" w:sz="0" w:space="0" w:color="auto"/>
              </w:divBdr>
              <w:divsChild>
                <w:div w:id="184871597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79932595">
      <w:bodyDiv w:val="1"/>
      <w:marLeft w:val="0"/>
      <w:marRight w:val="0"/>
      <w:marTop w:val="0"/>
      <w:marBottom w:val="0"/>
      <w:divBdr>
        <w:top w:val="none" w:sz="0" w:space="0" w:color="auto"/>
        <w:left w:val="none" w:sz="0" w:space="0" w:color="auto"/>
        <w:bottom w:val="none" w:sz="0" w:space="0" w:color="auto"/>
        <w:right w:val="none" w:sz="0" w:space="0" w:color="auto"/>
      </w:divBdr>
    </w:div>
    <w:div w:id="1913194524">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4894788">
      <w:bodyDiv w:val="1"/>
      <w:marLeft w:val="0"/>
      <w:marRight w:val="0"/>
      <w:marTop w:val="0"/>
      <w:marBottom w:val="0"/>
      <w:divBdr>
        <w:top w:val="none" w:sz="0" w:space="0" w:color="auto"/>
        <w:left w:val="none" w:sz="0" w:space="0" w:color="auto"/>
        <w:bottom w:val="none" w:sz="0" w:space="0" w:color="auto"/>
        <w:right w:val="none" w:sz="0" w:space="0" w:color="auto"/>
      </w:divBdr>
      <w:divsChild>
        <w:div w:id="292102523">
          <w:marLeft w:val="0"/>
          <w:marRight w:val="0"/>
          <w:marTop w:val="0"/>
          <w:marBottom w:val="0"/>
          <w:divBdr>
            <w:top w:val="none" w:sz="0" w:space="0" w:color="auto"/>
            <w:left w:val="none" w:sz="0" w:space="0" w:color="auto"/>
            <w:bottom w:val="none" w:sz="0" w:space="0" w:color="auto"/>
            <w:right w:val="none" w:sz="0" w:space="0" w:color="auto"/>
          </w:divBdr>
          <w:divsChild>
            <w:div w:id="1507746146">
              <w:marLeft w:val="0"/>
              <w:marRight w:val="0"/>
              <w:marTop w:val="0"/>
              <w:marBottom w:val="0"/>
              <w:divBdr>
                <w:top w:val="none" w:sz="0" w:space="0" w:color="auto"/>
                <w:left w:val="none" w:sz="0" w:space="0" w:color="auto"/>
                <w:bottom w:val="none" w:sz="0" w:space="0" w:color="auto"/>
                <w:right w:val="none" w:sz="0" w:space="0" w:color="auto"/>
              </w:divBdr>
              <w:divsChild>
                <w:div w:id="82944823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87535876">
      <w:bodyDiv w:val="1"/>
      <w:marLeft w:val="0"/>
      <w:marRight w:val="0"/>
      <w:marTop w:val="0"/>
      <w:marBottom w:val="0"/>
      <w:divBdr>
        <w:top w:val="none" w:sz="0" w:space="0" w:color="auto"/>
        <w:left w:val="none" w:sz="0" w:space="0" w:color="auto"/>
        <w:bottom w:val="none" w:sz="0" w:space="0" w:color="auto"/>
        <w:right w:val="none" w:sz="0" w:space="0" w:color="auto"/>
      </w:divBdr>
    </w:div>
    <w:div w:id="2089687956">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 w:id="2124760775">
      <w:bodyDiv w:val="1"/>
      <w:marLeft w:val="0"/>
      <w:marRight w:val="0"/>
      <w:marTop w:val="0"/>
      <w:marBottom w:val="0"/>
      <w:divBdr>
        <w:top w:val="none" w:sz="0" w:space="0" w:color="auto"/>
        <w:left w:val="none" w:sz="0" w:space="0" w:color="auto"/>
        <w:bottom w:val="none" w:sz="0" w:space="0" w:color="auto"/>
        <w:right w:val="none" w:sz="0" w:space="0" w:color="auto"/>
      </w:divBdr>
      <w:divsChild>
        <w:div w:id="1354382754">
          <w:marLeft w:val="0"/>
          <w:marRight w:val="0"/>
          <w:marTop w:val="0"/>
          <w:marBottom w:val="0"/>
          <w:divBdr>
            <w:top w:val="none" w:sz="0" w:space="0" w:color="auto"/>
            <w:left w:val="none" w:sz="0" w:space="0" w:color="auto"/>
            <w:bottom w:val="none" w:sz="0" w:space="0" w:color="auto"/>
            <w:right w:val="none" w:sz="0" w:space="0" w:color="auto"/>
          </w:divBdr>
          <w:divsChild>
            <w:div w:id="1593901922">
              <w:marLeft w:val="0"/>
              <w:marRight w:val="0"/>
              <w:marTop w:val="0"/>
              <w:marBottom w:val="0"/>
              <w:divBdr>
                <w:top w:val="none" w:sz="0" w:space="0" w:color="auto"/>
                <w:left w:val="none" w:sz="0" w:space="0" w:color="auto"/>
                <w:bottom w:val="none" w:sz="0" w:space="0" w:color="auto"/>
                <w:right w:val="none" w:sz="0" w:space="0" w:color="auto"/>
              </w:divBdr>
              <w:divsChild>
                <w:div w:id="31334261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fontTable" Target="fontTable.xml"/><Relationship Id="rId47" Type="http://schemas.openxmlformats.org/officeDocument/2006/relationships/glossaryDocument" Target="glossary/document.xml"/><Relationship Id="rId48" Type="http://schemas.openxmlformats.org/officeDocument/2006/relationships/theme" Target="theme/theme1.xml"/><Relationship Id="rId21" Type="http://schemas.openxmlformats.org/officeDocument/2006/relationships/image" Target="media/image8.png"/><Relationship Id="rId22" Type="http://schemas.openxmlformats.org/officeDocument/2006/relationships/chart" Target="charts/chart3.xml"/><Relationship Id="rId23" Type="http://schemas.openxmlformats.org/officeDocument/2006/relationships/image" Target="media/image9.png"/><Relationship Id="rId24" Type="http://schemas.openxmlformats.org/officeDocument/2006/relationships/image" Target="media/image8.jpeg"/><Relationship Id="rId25" Type="http://schemas.openxmlformats.org/officeDocument/2006/relationships/hyperlink" Target="http://leenhome.blogspot.com/" TargetMode="External"/><Relationship Id="rId26" Type="http://schemas.openxmlformats.org/officeDocument/2006/relationships/image" Target="media/image11.jpeg"/><Relationship Id="rId27" Type="http://schemas.openxmlformats.org/officeDocument/2006/relationships/hyperlink" Target="http://leenhome.blogspot.com/" TargetMode="External"/><Relationship Id="rId28" Type="http://schemas.openxmlformats.org/officeDocument/2006/relationships/image" Target="media/image10.png"/><Relationship Id="rId29" Type="http://schemas.openxmlformats.org/officeDocument/2006/relationships/image" Target="media/image13.pn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30" Type="http://schemas.openxmlformats.org/officeDocument/2006/relationships/image" Target="media/image11.png"/><Relationship Id="rId31" Type="http://schemas.openxmlformats.org/officeDocument/2006/relationships/image" Target="media/image15.png"/><Relationship Id="rId32" Type="http://schemas.openxmlformats.org/officeDocument/2006/relationships/chart" Target="charts/chart4.xml"/><Relationship Id="rId33" Type="http://schemas.openxmlformats.org/officeDocument/2006/relationships/header" Target="header1.xml"/><Relationship Id="rId34" Type="http://schemas.openxmlformats.org/officeDocument/2006/relationships/header" Target="header2.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un.org/esa/population/publications/WUP2005/2005WUP_FS7.pdf" TargetMode="External"/><Relationship Id="rId35" Type="http://schemas.openxmlformats.org/officeDocument/2006/relationships/image" Target="media/image12.png"/><Relationship Id="rId36" Type="http://schemas.openxmlformats.org/officeDocument/2006/relationships/image" Target="media/image14.png"/><Relationship Id="rId10" Type="http://schemas.openxmlformats.org/officeDocument/2006/relationships/image" Target="media/image1.tiff"/><Relationship Id="rId11" Type="http://schemas.openxmlformats.org/officeDocument/2006/relationships/image" Target="media/image2.tiff"/><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tiff"/><Relationship Id="rId16" Type="http://schemas.openxmlformats.org/officeDocument/2006/relationships/image" Target="media/image7.png"/><Relationship Id="rId17" Type="http://schemas.openxmlformats.org/officeDocument/2006/relationships/chart" Target="charts/chart1.xml"/><Relationship Id="rId18" Type="http://schemas.openxmlformats.org/officeDocument/2006/relationships/chart" Target="charts/chart2.xml"/><Relationship Id="rId37" Type="http://schemas.openxmlformats.org/officeDocument/2006/relationships/image" Target="media/image15.tiff"/><Relationship Id="rId38" Type="http://schemas.openxmlformats.org/officeDocument/2006/relationships/image" Target="media/image16.png"/><Relationship Id="rId39" Type="http://schemas.openxmlformats.org/officeDocument/2006/relationships/image" Target="media/image17.tiff"/><Relationship Id="rId40" Type="http://schemas.openxmlformats.org/officeDocument/2006/relationships/hyperlink" Target="http://www.doingbusiness.org/Methodology/getting-electricity" TargetMode="External"/><Relationship Id="rId41" Type="http://schemas.openxmlformats.org/officeDocument/2006/relationships/image" Target="media/image18.emf"/><Relationship Id="rId42" Type="http://schemas.openxmlformats.org/officeDocument/2006/relationships/image" Target="media/image19.emf"/><Relationship Id="rId43" Type="http://schemas.openxmlformats.org/officeDocument/2006/relationships/image" Target="media/image20.tiff"/><Relationship Id="rId44" Type="http://schemas.openxmlformats.org/officeDocument/2006/relationships/header" Target="header3.xml"/><Relationship Id="rId45" Type="http://schemas.openxmlformats.org/officeDocument/2006/relationships/header" Target="header4.xml"/></Relationships>
</file>

<file path=word/charts/_rels/chart1.xml.rels><?xml version="1.0" encoding="UTF-8" standalone="yes"?>
<Relationships xmlns="http://schemas.openxmlformats.org/package/2006/relationships"><Relationship Id="rId1" Type="http://schemas.microsoft.com/office/2011/relationships/chartStyle" Target="style1.xml"/><Relationship Id="rId2" Type="http://schemas.microsoft.com/office/2011/relationships/chartColorStyle" Target="colors1.xml"/><Relationship Id="rId3" Type="http://schemas.openxmlformats.org/officeDocument/2006/relationships/oleObject" Target="NULL" TargetMode="External"/></Relationships>
</file>

<file path=word/charts/_rels/chart2.xml.rels><?xml version="1.0" encoding="UTF-8" standalone="yes"?>
<Relationships xmlns="http://schemas.openxmlformats.org/package/2006/relationships"><Relationship Id="rId1" Type="http://schemas.microsoft.com/office/2011/relationships/chartStyle" Target="style2.xml"/><Relationship Id="rId2" Type="http://schemas.microsoft.com/office/2011/relationships/chartColorStyle" Target="colors2.xml"/><Relationship Id="rId3" Type="http://schemas.openxmlformats.org/officeDocument/2006/relationships/oleObject" Target="file:////Users/philipgates/Google%20Drive/11.165%20Group/Research/Demand/Demand%20data.xlsx" TargetMode="External"/></Relationships>
</file>

<file path=word/charts/_rels/chart3.xml.rels><?xml version="1.0" encoding="UTF-8" standalone="yes"?>
<Relationships xmlns="http://schemas.openxmlformats.org/package/2006/relationships"><Relationship Id="rId1" Type="http://schemas.microsoft.com/office/2011/relationships/chartStyle" Target="style3.xml"/><Relationship Id="rId2" Type="http://schemas.microsoft.com/office/2011/relationships/chartColorStyle" Target="colors3.xml"/><Relationship Id="rId3" Type="http://schemas.openxmlformats.org/officeDocument/2006/relationships/oleObject" Target="NULL" TargetMode="External"/></Relationships>
</file>

<file path=word/charts/_rels/chart4.xml.rels><?xml version="1.0" encoding="UTF-8" standalone="yes"?>
<Relationships xmlns="http://schemas.openxmlformats.org/package/2006/relationships"><Relationship Id="rId1" Type="http://schemas.microsoft.com/office/2011/relationships/chartStyle" Target="style4.xml"/><Relationship Id="rId2" Type="http://schemas.microsoft.com/office/2011/relationships/chartColorStyle" Target="colors4.xml"/><Relationship Id="rId3" Type="http://schemas.openxmlformats.org/officeDocument/2006/relationships/oleObject" Target="file:////Users/josed.sotorivera/Desktop/OneDrive/MIT/Energy%20Calculations%20Effor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bg1">
                <a:lumMod val="65000"/>
              </a:schemeClr>
            </a:solidFill>
            <a:ln w="19050">
              <a:solidFill>
                <a:schemeClr val="bg1">
                  <a:lumMod val="65000"/>
                </a:schemeClr>
              </a:solidFill>
            </a:ln>
            <a:effectLst/>
          </c:spPr>
          <c:invertIfNegative val="0"/>
          <c:dPt>
            <c:idx val="6"/>
            <c:invertIfNegative val="0"/>
            <c:bubble3D val="0"/>
            <c:spPr>
              <a:solidFill>
                <a:schemeClr val="bg1"/>
              </a:solidFill>
              <a:ln w="19050">
                <a:solidFill>
                  <a:schemeClr val="bg1">
                    <a:lumMod val="65000"/>
                  </a:schemeClr>
                </a:solidFill>
              </a:ln>
              <a:effectLst/>
            </c:spPr>
          </c:dPt>
          <c:cat>
            <c:strRef>
              <c:f>'Energy Balance Sheet'!$B$5:$B$11</c:f>
              <c:strCache>
                <c:ptCount val="7"/>
                <c:pt idx="0">
                  <c:v>Residential</c:v>
                </c:pt>
                <c:pt idx="1">
                  <c:v>Industry</c:v>
                </c:pt>
                <c:pt idx="2">
                  <c:v>Transportation</c:v>
                </c:pt>
                <c:pt idx="3">
                  <c:v>Non-specified</c:v>
                </c:pt>
                <c:pt idx="4">
                  <c:v>Commercial &amp; Public Svcs</c:v>
                </c:pt>
                <c:pt idx="5">
                  <c:v>Agriculture &amp; Forestry</c:v>
                </c:pt>
                <c:pt idx="6">
                  <c:v>Losses &amp; Energy Transfers</c:v>
                </c:pt>
              </c:strCache>
            </c:strRef>
          </c:cat>
          <c:val>
            <c:numRef>
              <c:f>'Energy Balance Sheet'!$F$5:$F$11</c:f>
              <c:numCache>
                <c:formatCode>#,##0.0</c:formatCode>
                <c:ptCount val="7"/>
                <c:pt idx="0">
                  <c:v>53.24410969656912</c:v>
                </c:pt>
                <c:pt idx="1">
                  <c:v>49.9787099854814</c:v>
                </c:pt>
                <c:pt idx="2">
                  <c:v>36.04792932</c:v>
                </c:pt>
                <c:pt idx="3">
                  <c:v>9.13573323342828</c:v>
                </c:pt>
                <c:pt idx="4">
                  <c:v>1.517662524120006</c:v>
                </c:pt>
                <c:pt idx="5">
                  <c:v>0.0746336511</c:v>
                </c:pt>
                <c:pt idx="6">
                  <c:v>23.43751821101199</c:v>
                </c:pt>
              </c:numCache>
            </c:numRef>
          </c:val>
        </c:ser>
        <c:dLbls>
          <c:showLegendKey val="0"/>
          <c:showVal val="0"/>
          <c:showCatName val="0"/>
          <c:showSerName val="0"/>
          <c:showPercent val="0"/>
          <c:showBubbleSize val="0"/>
        </c:dLbls>
        <c:gapWidth val="50"/>
        <c:axId val="871917712"/>
        <c:axId val="871919488"/>
      </c:barChart>
      <c:catAx>
        <c:axId val="8719177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900" b="0" i="0" u="none" strike="noStrike" kern="1200" baseline="0">
                <a:solidFill>
                  <a:sysClr val="windowText" lastClr="000000"/>
                </a:solidFill>
                <a:latin typeface="Times New Roman" charset="0"/>
                <a:ea typeface="Times New Roman" charset="0"/>
                <a:cs typeface="Times New Roman" charset="0"/>
              </a:defRPr>
            </a:pPr>
            <a:endParaRPr lang="en-US"/>
          </a:p>
        </c:txPr>
        <c:crossAx val="871919488"/>
        <c:crosses val="autoZero"/>
        <c:auto val="1"/>
        <c:lblAlgn val="ctr"/>
        <c:lblOffset val="100"/>
        <c:noMultiLvlLbl val="0"/>
      </c:catAx>
      <c:valAx>
        <c:axId val="871919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charset="0"/>
                    <a:ea typeface="Times New Roman" charset="0"/>
                    <a:cs typeface="Times New Roman" charset="0"/>
                  </a:defRPr>
                </a:pPr>
                <a:r>
                  <a:rPr lang="en-US"/>
                  <a:t>Energy Use (PJ/yr)</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charset="0"/>
                  <a:ea typeface="Times New Roman" charset="0"/>
                  <a:cs typeface="Times New Roman"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charset="0"/>
                <a:ea typeface="Times New Roman" charset="0"/>
                <a:cs typeface="Times New Roman" charset="0"/>
              </a:defRPr>
            </a:pPr>
            <a:endParaRPr lang="en-US"/>
          </a:p>
        </c:txPr>
        <c:crossAx val="8719177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charset="0"/>
          <a:ea typeface="Times New Roman" charset="0"/>
          <a:cs typeface="Times New Roman"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016661611050642"/>
          <c:y val="0.0374243873721392"/>
          <c:w val="0.983338408665767"/>
          <c:h val="0.686566732428101"/>
        </c:manualLayout>
      </c:layout>
      <c:doughnutChart>
        <c:varyColors val="1"/>
        <c:ser>
          <c:idx val="0"/>
          <c:order val="0"/>
          <c:dPt>
            <c:idx val="0"/>
            <c:bubble3D val="0"/>
            <c:spPr>
              <a:solidFill>
                <a:schemeClr val="tx1">
                  <a:lumMod val="65000"/>
                  <a:lumOff val="35000"/>
                </a:schemeClr>
              </a:solidFill>
              <a:ln w="19050">
                <a:solidFill>
                  <a:schemeClr val="lt1"/>
                </a:solidFill>
              </a:ln>
              <a:effectLst/>
            </c:spPr>
          </c:dPt>
          <c:dPt>
            <c:idx val="1"/>
            <c:bubble3D val="0"/>
            <c:spPr>
              <a:solidFill>
                <a:schemeClr val="tx1">
                  <a:lumMod val="50000"/>
                  <a:lumOff val="50000"/>
                </a:schemeClr>
              </a:solidFill>
              <a:ln w="19050">
                <a:solidFill>
                  <a:schemeClr val="lt1"/>
                </a:solidFill>
              </a:ln>
              <a:effectLst/>
            </c:spPr>
          </c:dPt>
          <c:dPt>
            <c:idx val="2"/>
            <c:bubble3D val="0"/>
            <c:spPr>
              <a:solidFill>
                <a:schemeClr val="bg1">
                  <a:lumMod val="65000"/>
                </a:schemeClr>
              </a:solidFill>
              <a:ln w="19050">
                <a:solidFill>
                  <a:schemeClr val="lt1"/>
                </a:solidFill>
              </a:ln>
              <a:effectLst/>
            </c:spPr>
          </c:dPt>
          <c:dPt>
            <c:idx val="3"/>
            <c:bubble3D val="0"/>
            <c:spPr>
              <a:solidFill>
                <a:schemeClr val="bg1">
                  <a:lumMod val="85000"/>
                </a:schemeClr>
              </a:solidFill>
              <a:ln w="19050">
                <a:solidFill>
                  <a:schemeClr val="lt1"/>
                </a:solidFill>
              </a:ln>
              <a:effectLst/>
            </c:spPr>
          </c:dPt>
          <c:dPt>
            <c:idx val="4"/>
            <c:bubble3D val="0"/>
            <c:spPr>
              <a:solidFill>
                <a:schemeClr val="bg1">
                  <a:lumMod val="95000"/>
                </a:schemeClr>
              </a:solidFill>
              <a:ln w="19050">
                <a:solidFill>
                  <a:schemeClr val="bg1"/>
                </a:solidFill>
              </a:ln>
              <a:effectLst/>
            </c:spPr>
          </c:dPt>
          <c:dLbls>
            <c:spPr>
              <a:solidFill>
                <a:schemeClr val="bg1">
                  <a:alpha val="50000"/>
                </a:schemeClr>
              </a:solidFill>
              <a:ln>
                <a:noFill/>
              </a:ln>
              <a:effectLst/>
            </c:spPr>
            <c:txPr>
              <a:bodyPr rot="0" spcFirstLastPara="1" vertOverflow="clip" horzOverflow="clip" vert="horz" wrap="square" lIns="0" tIns="0" rIns="0" bIns="0" anchor="ctr" anchorCtr="1">
                <a:spAutoFit/>
              </a:bodyPr>
              <a:lstStyle/>
              <a:p>
                <a:pPr>
                  <a:defRPr sz="1200" b="0" i="0" u="none" strike="noStrike" kern="1200" baseline="0">
                    <a:solidFill>
                      <a:schemeClr val="tx1"/>
                    </a:solidFill>
                    <a:latin typeface="Times New Roman" charset="0"/>
                    <a:ea typeface="Times New Roman" charset="0"/>
                    <a:cs typeface="Times New Roman" charset="0"/>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15:spPr xmlns:c15="http://schemas.microsoft.com/office/drawing/2012/chart">
                  <a:prstGeom prst="rect">
                    <a:avLst/>
                  </a:prstGeom>
                  <a:noFill/>
                  <a:ln>
                    <a:noFill/>
                  </a:ln>
                </c15:spPr>
                <c15:layout/>
              </c:ext>
            </c:extLst>
          </c:dLbls>
          <c:cat>
            <c:strRef>
              <c:f>Transportation!$S$5:$S$9</c:f>
              <c:strCache>
                <c:ptCount val="5"/>
                <c:pt idx="0">
                  <c:v>Private Cars</c:v>
                </c:pt>
                <c:pt idx="1">
                  <c:v>Goods Trucks</c:v>
                </c:pt>
                <c:pt idx="2">
                  <c:v>Motorcycles/Scooters</c:v>
                </c:pt>
                <c:pt idx="3">
                  <c:v>Buses</c:v>
                </c:pt>
                <c:pt idx="4">
                  <c:v>Heavy-Duty Vehicles</c:v>
                </c:pt>
              </c:strCache>
            </c:strRef>
          </c:cat>
          <c:val>
            <c:numRef>
              <c:f>Transportation!$T$5:$T$9</c:f>
              <c:numCache>
                <c:formatCode>0%</c:formatCode>
                <c:ptCount val="5"/>
                <c:pt idx="0">
                  <c:v>0.47</c:v>
                </c:pt>
                <c:pt idx="1">
                  <c:v>0.29</c:v>
                </c:pt>
                <c:pt idx="2">
                  <c:v>0.11</c:v>
                </c:pt>
                <c:pt idx="3">
                  <c:v>0.08</c:v>
                </c:pt>
                <c:pt idx="4">
                  <c:v>0.05</c:v>
                </c:pt>
              </c:numCache>
            </c:numRef>
          </c:val>
        </c:ser>
        <c:dLbls>
          <c:showLegendKey val="0"/>
          <c:showVal val="0"/>
          <c:showCatName val="0"/>
          <c:showSerName val="0"/>
          <c:showPercent val="0"/>
          <c:showBubbleSize val="0"/>
          <c:showLeaderLines val="1"/>
        </c:dLbls>
        <c:firstSliceAng val="180"/>
        <c:holeSize val="50"/>
      </c:doughnutChart>
      <c:spPr>
        <a:noFill/>
        <a:ln>
          <a:noFill/>
        </a:ln>
        <a:effectLst/>
      </c:spPr>
    </c:plotArea>
    <c:legend>
      <c:legendPos val="b"/>
      <c:layout>
        <c:manualLayout>
          <c:xMode val="edge"/>
          <c:yMode val="edge"/>
          <c:x val="0.0775325231085245"/>
          <c:y val="0.694931698582364"/>
          <c:w val="0.844934953782951"/>
          <c:h val="0.305068301417636"/>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charset="0"/>
              <a:ea typeface="Times New Roman" charset="0"/>
              <a:cs typeface="Times New Roman"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latin typeface="Times New Roman" charset="0"/>
          <a:ea typeface="Times New Roman" charset="0"/>
          <a:cs typeface="Times New Roman"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36641622641333"/>
          <c:y val="0.0850507033038927"/>
          <c:w val="0.712005424563881"/>
          <c:h val="0.698811814372075"/>
        </c:manualLayout>
      </c:layout>
      <c:barChart>
        <c:barDir val="col"/>
        <c:grouping val="clustered"/>
        <c:varyColors val="0"/>
        <c:ser>
          <c:idx val="0"/>
          <c:order val="0"/>
          <c:spPr>
            <a:solidFill>
              <a:schemeClr val="bg1">
                <a:lumMod val="65000"/>
              </a:schemeClr>
            </a:solidFill>
            <a:ln>
              <a:noFill/>
            </a:ln>
            <a:effectLst/>
          </c:spPr>
          <c:invertIfNegative val="0"/>
          <c:dPt>
            <c:idx val="3"/>
            <c:invertIfNegative val="0"/>
            <c:bubble3D val="0"/>
            <c:spPr>
              <a:solidFill>
                <a:schemeClr val="bg1">
                  <a:lumMod val="65000"/>
                </a:schemeClr>
              </a:solidFill>
              <a:ln w="19050">
                <a:solidFill>
                  <a:schemeClr val="bg1">
                    <a:lumMod val="65000"/>
                  </a:schemeClr>
                </a:solidFill>
              </a:ln>
              <a:effectLst/>
            </c:spPr>
          </c:dPt>
          <c:cat>
            <c:strRef>
              <c:f>Transportation!$C$4:$F$4</c:f>
              <c:strCache>
                <c:ptCount val="4"/>
                <c:pt idx="0">
                  <c:v>Car</c:v>
                </c:pt>
                <c:pt idx="1">
                  <c:v>Motorized Scooter</c:v>
                </c:pt>
                <c:pt idx="2">
                  <c:v>Daladala</c:v>
                </c:pt>
                <c:pt idx="3">
                  <c:v>Bus Rapit Transit</c:v>
                </c:pt>
              </c:strCache>
            </c:strRef>
          </c:cat>
          <c:val>
            <c:numRef>
              <c:f>Transportation!$C$11:$F$11</c:f>
              <c:numCache>
                <c:formatCode>#,##0.0</c:formatCode>
                <c:ptCount val="4"/>
                <c:pt idx="0">
                  <c:v>1.877564594594595</c:v>
                </c:pt>
                <c:pt idx="1">
                  <c:v>1.654045</c:v>
                </c:pt>
                <c:pt idx="2">
                  <c:v>1.447289375</c:v>
                </c:pt>
                <c:pt idx="3">
                  <c:v>0.527478707368421</c:v>
                </c:pt>
              </c:numCache>
            </c:numRef>
          </c:val>
        </c:ser>
        <c:dLbls>
          <c:showLegendKey val="0"/>
          <c:showVal val="0"/>
          <c:showCatName val="0"/>
          <c:showSerName val="0"/>
          <c:showPercent val="0"/>
          <c:showBubbleSize val="0"/>
        </c:dLbls>
        <c:gapWidth val="50"/>
        <c:overlap val="-30"/>
        <c:axId val="865646432"/>
        <c:axId val="869589424"/>
      </c:barChart>
      <c:catAx>
        <c:axId val="8656464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900" b="0" i="0" u="none" strike="noStrike" kern="1200" baseline="0">
                <a:solidFill>
                  <a:sysClr val="windowText" lastClr="000000"/>
                </a:solidFill>
                <a:latin typeface="Times New Roman" charset="0"/>
                <a:ea typeface="Times New Roman" charset="0"/>
                <a:cs typeface="Times New Roman" charset="0"/>
              </a:defRPr>
            </a:pPr>
            <a:endParaRPr lang="en-US"/>
          </a:p>
        </c:txPr>
        <c:crossAx val="869589424"/>
        <c:crosses val="autoZero"/>
        <c:auto val="1"/>
        <c:lblAlgn val="ctr"/>
        <c:lblOffset val="100"/>
        <c:noMultiLvlLbl val="0"/>
      </c:catAx>
      <c:valAx>
        <c:axId val="8695894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charset="0"/>
                    <a:ea typeface="Times New Roman" charset="0"/>
                    <a:cs typeface="Times New Roman" charset="0"/>
                  </a:defRPr>
                </a:pPr>
                <a:r>
                  <a:rPr lang="en-US"/>
                  <a:t>Passenger Fuel Economy (MJ/p/km)</a:t>
                </a:r>
              </a:p>
            </c:rich>
          </c:tx>
          <c:layout>
            <c:manualLayout>
              <c:xMode val="edge"/>
              <c:yMode val="edge"/>
              <c:x val="0.0197511356903022"/>
              <c:y val="0.085050703303892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charset="0"/>
                  <a:ea typeface="Times New Roman" charset="0"/>
                  <a:cs typeface="Times New Roman" charset="0"/>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charset="0"/>
                <a:ea typeface="Times New Roman" charset="0"/>
                <a:cs typeface="Times New Roman" charset="0"/>
              </a:defRPr>
            </a:pPr>
            <a:endParaRPr lang="en-US"/>
          </a:p>
        </c:txPr>
        <c:crossAx val="86564643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charset="0"/>
          <a:ea typeface="Times New Roman" charset="0"/>
          <a:cs typeface="Times New Roman"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2!$B$20</c:f>
              <c:strCache>
                <c:ptCount val="1"/>
                <c:pt idx="0">
                  <c:v>Total Electricity(MW)</c:v>
                </c:pt>
              </c:strCache>
            </c:strRef>
          </c:tx>
          <c:spPr>
            <a:solidFill>
              <a:schemeClr val="accent1"/>
            </a:solidFill>
            <a:ln>
              <a:noFill/>
            </a:ln>
            <a:effectLst/>
          </c:spPr>
          <c:invertIfNegative val="0"/>
          <c:cat>
            <c:strRef>
              <c:f>Sheet2!$A$21:$A$25</c:f>
              <c:strCache>
                <c:ptCount val="5"/>
                <c:pt idx="0">
                  <c:v>Solar</c:v>
                </c:pt>
                <c:pt idx="1">
                  <c:v>Wind</c:v>
                </c:pt>
                <c:pt idx="2">
                  <c:v>Geothermal</c:v>
                </c:pt>
                <c:pt idx="3">
                  <c:v>Hydropower</c:v>
                </c:pt>
                <c:pt idx="4">
                  <c:v>Biofuel</c:v>
                </c:pt>
              </c:strCache>
            </c:strRef>
          </c:cat>
          <c:val>
            <c:numRef>
              <c:f>Sheet2!$B$21:$B$25</c:f>
              <c:numCache>
                <c:formatCode>#,##0</c:formatCode>
                <c:ptCount val="5"/>
                <c:pt idx="0">
                  <c:v>800.0</c:v>
                </c:pt>
                <c:pt idx="1">
                  <c:v>200.0</c:v>
                </c:pt>
                <c:pt idx="2">
                  <c:v>650.0</c:v>
                </c:pt>
                <c:pt idx="3">
                  <c:v>4600.0</c:v>
                </c:pt>
                <c:pt idx="4">
                  <c:v>175.0</c:v>
                </c:pt>
              </c:numCache>
            </c:numRef>
          </c:val>
        </c:ser>
        <c:dLbls>
          <c:showLegendKey val="0"/>
          <c:showVal val="0"/>
          <c:showCatName val="0"/>
          <c:showSerName val="0"/>
          <c:showPercent val="0"/>
          <c:showBubbleSize val="0"/>
        </c:dLbls>
        <c:gapWidth val="219"/>
        <c:overlap val="-27"/>
        <c:axId val="705058704"/>
        <c:axId val="704876416"/>
      </c:barChart>
      <c:catAx>
        <c:axId val="7050587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4876416"/>
        <c:crosses val="autoZero"/>
        <c:auto val="1"/>
        <c:lblAlgn val="ctr"/>
        <c:lblOffset val="100"/>
        <c:noMultiLvlLbl val="0"/>
      </c:catAx>
      <c:valAx>
        <c:axId val="70487641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50587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B0BA512FCFAEF24AA0E89039A7B7548E"/>
        <w:category>
          <w:name w:val="General"/>
          <w:gallery w:val="placeholder"/>
        </w:category>
        <w:types>
          <w:type w:val="bbPlcHdr"/>
        </w:types>
        <w:behaviors>
          <w:behavior w:val="content"/>
        </w:behaviors>
        <w:guid w:val="{BBB10082-E5B3-F341-8442-A4CE9FD4548B}"/>
      </w:docPartPr>
      <w:docPartBody>
        <w:p w:rsidR="00DF225F" w:rsidRDefault="00AD6DC9" w:rsidP="00AD6DC9">
          <w:pPr>
            <w:pStyle w:val="B0BA512FCFAEF24AA0E89039A7B7548E"/>
          </w:pPr>
          <w:r>
            <w:t>[Title Here, up to 12 Words, on One to Two Lines]</w:t>
          </w:r>
        </w:p>
      </w:docPartBody>
    </w:docPart>
    <w:docPart>
      <w:docPartPr>
        <w:name w:val="246E73818032DC45BA9180B8B577958C"/>
        <w:category>
          <w:name w:val="General"/>
          <w:gallery w:val="placeholder"/>
        </w:category>
        <w:types>
          <w:type w:val="bbPlcHdr"/>
        </w:types>
        <w:behaviors>
          <w:behavior w:val="content"/>
        </w:behaviors>
        <w:guid w:val="{DF59B9FE-5C32-5846-BE30-11C7FFE48833}"/>
      </w:docPartPr>
      <w:docPartBody>
        <w:p w:rsidR="00DF225F" w:rsidRDefault="00AD6DC9" w:rsidP="00AD6DC9">
          <w:pPr>
            <w:pStyle w:val="246E73818032DC45BA9180B8B577958C"/>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charset w:val="86"/>
    <w:family w:val="auto"/>
    <w:pitch w:val="variable"/>
    <w:sig w:usb0="00000003" w:usb1="288F0000" w:usb2="00000016" w:usb3="00000000" w:csb0="00040001" w:csb1="00000000"/>
  </w:font>
  <w:font w:name="Segoe UI">
    <w:altName w:val="Calibri"/>
    <w:panose1 w:val="00000000000000000000"/>
    <w:charset w:val="00"/>
    <w:family w:val="swiss"/>
    <w:notTrueType/>
    <w:pitch w:val="variable"/>
    <w:sig w:usb0="00000003" w:usb1="00000000" w:usb2="00000000" w:usb3="00000000" w:csb0="00000001" w:csb1="00000000"/>
  </w:font>
  <w:font w:name="Consolas">
    <w:panose1 w:val="020B0609020204030204"/>
    <w:charset w:val="00"/>
    <w:family w:val="swiss"/>
    <w:pitch w:val="fixed"/>
    <w:sig w:usb0="E10002FF" w:usb1="4000FCFF" w:usb2="00000009" w:usb3="00000000" w:csb0="0000019F" w:csb1="00000000"/>
  </w:font>
  <w:font w:name="Times">
    <w:panose1 w:val="02000500000000000000"/>
    <w:charset w:val="00"/>
    <w:family w:val="roman"/>
    <w:pitch w:val="variable"/>
    <w:sig w:usb0="00000003" w:usb1="00000000" w:usb2="00000000" w:usb3="00000000" w:csb0="00000001" w:csb1="00000000"/>
  </w:font>
  <w:font w:name="Heiti SC">
    <w:charset w:val="86"/>
    <w:family w:val="auto"/>
    <w:pitch w:val="variable"/>
    <w:sig w:usb0="8000002F" w:usb1="080E004A" w:usb2="00000010" w:usb3="00000000" w:csb0="003E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1E6E"/>
    <w:rsid w:val="00127725"/>
    <w:rsid w:val="0016350B"/>
    <w:rsid w:val="00191212"/>
    <w:rsid w:val="001A0226"/>
    <w:rsid w:val="00303294"/>
    <w:rsid w:val="00371E0D"/>
    <w:rsid w:val="00391BB7"/>
    <w:rsid w:val="003B6332"/>
    <w:rsid w:val="00412F93"/>
    <w:rsid w:val="005E6EE3"/>
    <w:rsid w:val="00625DEC"/>
    <w:rsid w:val="00770537"/>
    <w:rsid w:val="008A436F"/>
    <w:rsid w:val="00912904"/>
    <w:rsid w:val="00924418"/>
    <w:rsid w:val="009527AC"/>
    <w:rsid w:val="00971E6E"/>
    <w:rsid w:val="00A02B86"/>
    <w:rsid w:val="00AD6DC9"/>
    <w:rsid w:val="00B63F1B"/>
    <w:rsid w:val="00DF225F"/>
    <w:rsid w:val="00F06251"/>
    <w:rsid w:val="00F50DCC"/>
    <w:rsid w:val="00F90C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efaultImageDpi w14:val="32767"/>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C1A9DA42EA44B4D99CFAA3971818AC3">
    <w:name w:val="FC1A9DA42EA44B4D99CFAA3971818AC3"/>
  </w:style>
  <w:style w:type="paragraph" w:customStyle="1" w:styleId="C650CE3EED10BD4BAB68F3CDC884C3B9">
    <w:name w:val="C650CE3EED10BD4BAB68F3CDC884C3B9"/>
  </w:style>
  <w:style w:type="paragraph" w:customStyle="1" w:styleId="9694A6EE0F2F334C96942A0B022CC672">
    <w:name w:val="9694A6EE0F2F334C96942A0B022CC672"/>
  </w:style>
  <w:style w:type="paragraph" w:customStyle="1" w:styleId="ED0C977DB54BC34280C50F338D81831F">
    <w:name w:val="ED0C977DB54BC34280C50F338D81831F"/>
  </w:style>
  <w:style w:type="paragraph" w:customStyle="1" w:styleId="70E23388683CB0449A9F766B0B228C63">
    <w:name w:val="70E23388683CB0449A9F766B0B228C63"/>
  </w:style>
  <w:style w:type="paragraph" w:customStyle="1" w:styleId="ADED0929AD9E3748854D0DA85CA5FBF5">
    <w:name w:val="ADED0929AD9E3748854D0DA85CA5FBF5"/>
  </w:style>
  <w:style w:type="character" w:styleId="Emphasis">
    <w:name w:val="Emphasis"/>
    <w:basedOn w:val="DefaultParagraphFont"/>
    <w:uiPriority w:val="4"/>
    <w:unhideWhenUsed/>
    <w:qFormat/>
    <w:rPr>
      <w:i/>
      <w:iCs/>
    </w:rPr>
  </w:style>
  <w:style w:type="paragraph" w:customStyle="1" w:styleId="26AB6C782A2D0A4B8721A46536D0E893">
    <w:name w:val="26AB6C782A2D0A4B8721A46536D0E893"/>
  </w:style>
  <w:style w:type="paragraph" w:customStyle="1" w:styleId="A3F26146BE67F44F933021CB48D45693">
    <w:name w:val="A3F26146BE67F44F933021CB48D45693"/>
  </w:style>
  <w:style w:type="paragraph" w:customStyle="1" w:styleId="26D47A2807BFC945BA64CD5B37F82821">
    <w:name w:val="26D47A2807BFC945BA64CD5B37F82821"/>
  </w:style>
  <w:style w:type="paragraph" w:customStyle="1" w:styleId="C9B0B80EB6B3BC419F7ED5B6552CDA04">
    <w:name w:val="C9B0B80EB6B3BC419F7ED5B6552CDA04"/>
  </w:style>
  <w:style w:type="paragraph" w:customStyle="1" w:styleId="6F9F42A5F0F7B54B91246D7B04B6F83F">
    <w:name w:val="6F9F42A5F0F7B54B91246D7B04B6F83F"/>
  </w:style>
  <w:style w:type="paragraph" w:customStyle="1" w:styleId="77CE20A6DBE2C8438C153B5D7D65A5AA">
    <w:name w:val="77CE20A6DBE2C8438C153B5D7D65A5AA"/>
  </w:style>
  <w:style w:type="paragraph" w:customStyle="1" w:styleId="99FBC7C9F81540409FBD8BB6308D807F">
    <w:name w:val="99FBC7C9F81540409FBD8BB6308D807F"/>
  </w:style>
  <w:style w:type="paragraph" w:customStyle="1" w:styleId="3342D93C0B4E414C93178C041CFDF0D0">
    <w:name w:val="3342D93C0B4E414C93178C041CFDF0D0"/>
  </w:style>
  <w:style w:type="paragraph" w:customStyle="1" w:styleId="3AC37EB3E68E724FB1A0D5898DA4B27F">
    <w:name w:val="3AC37EB3E68E724FB1A0D5898DA4B27F"/>
  </w:style>
  <w:style w:type="paragraph" w:customStyle="1" w:styleId="463F9E8773BFBD438F5375F18F9D747B">
    <w:name w:val="463F9E8773BFBD438F5375F18F9D747B"/>
  </w:style>
  <w:style w:type="paragraph" w:customStyle="1" w:styleId="0F947E66F936CE458675EE9F2BF804C9">
    <w:name w:val="0F947E66F936CE458675EE9F2BF804C9"/>
  </w:style>
  <w:style w:type="paragraph" w:customStyle="1" w:styleId="E10D70E03CD81440B39830DF909B414D">
    <w:name w:val="E10D70E03CD81440B39830DF909B414D"/>
  </w:style>
  <w:style w:type="paragraph" w:customStyle="1" w:styleId="DD4DA7320C81A946A8F0773DDF2D5E86">
    <w:name w:val="DD4DA7320C81A946A8F0773DDF2D5E86"/>
  </w:style>
  <w:style w:type="paragraph" w:customStyle="1" w:styleId="078963817621604EB6DE813543289B21">
    <w:name w:val="078963817621604EB6DE813543289B21"/>
  </w:style>
  <w:style w:type="paragraph" w:customStyle="1" w:styleId="DBC42C1A7C5FDE44ACCF98B5521E7A45">
    <w:name w:val="DBC42C1A7C5FDE44ACCF98B5521E7A45"/>
  </w:style>
  <w:style w:type="paragraph" w:customStyle="1" w:styleId="4724ED59AEA59D47885D1CB33F5E0887">
    <w:name w:val="4724ED59AEA59D47885D1CB33F5E0887"/>
  </w:style>
  <w:style w:type="paragraph" w:customStyle="1" w:styleId="03855AA526C09241BF53917D334079D9">
    <w:name w:val="03855AA526C09241BF53917D334079D9"/>
  </w:style>
  <w:style w:type="paragraph" w:customStyle="1" w:styleId="81596B48BA871347BC33EDC9975EE3E1">
    <w:name w:val="81596B48BA871347BC33EDC9975EE3E1"/>
  </w:style>
  <w:style w:type="paragraph" w:customStyle="1" w:styleId="75C6A17C7A7CDD4AABF3A8833619964D">
    <w:name w:val="75C6A17C7A7CDD4AABF3A8833619964D"/>
  </w:style>
  <w:style w:type="paragraph" w:customStyle="1" w:styleId="6278924F7D8602419D9610D032018869">
    <w:name w:val="6278924F7D8602419D9610D032018869"/>
  </w:style>
  <w:style w:type="paragraph" w:customStyle="1" w:styleId="0AE1191BBF6B0849AEE7F80CFEB954DD">
    <w:name w:val="0AE1191BBF6B0849AEE7F80CFEB954DD"/>
  </w:style>
  <w:style w:type="paragraph" w:customStyle="1" w:styleId="B45B3AD1D3648842AB4727FC568C589B">
    <w:name w:val="B45B3AD1D3648842AB4727FC568C589B"/>
  </w:style>
  <w:style w:type="paragraph" w:customStyle="1" w:styleId="1CF70EA7993DE44B98F3551B08A1BE26">
    <w:name w:val="1CF70EA7993DE44B98F3551B08A1BE26"/>
  </w:style>
  <w:style w:type="paragraph" w:customStyle="1" w:styleId="4DEEA970928E8B4BB8B50C58E54DDC93">
    <w:name w:val="4DEEA970928E8B4BB8B50C58E54DDC93"/>
  </w:style>
  <w:style w:type="paragraph" w:customStyle="1" w:styleId="06ACADBE610AB0449501D09EC85F4179">
    <w:name w:val="06ACADBE610AB0449501D09EC85F4179"/>
  </w:style>
  <w:style w:type="paragraph" w:customStyle="1" w:styleId="EBA8EAC3ED853D4592AE594A655B4A53">
    <w:name w:val="EBA8EAC3ED853D4592AE594A655B4A53"/>
  </w:style>
  <w:style w:type="paragraph" w:customStyle="1" w:styleId="36B6F8ADAADC854F8FB748FA909BADDF">
    <w:name w:val="36B6F8ADAADC854F8FB748FA909BADDF"/>
  </w:style>
  <w:style w:type="paragraph" w:customStyle="1" w:styleId="2ED0FCDF81FEEA44B70EA302FE4D35DD">
    <w:name w:val="2ED0FCDF81FEEA44B70EA302FE4D35DD"/>
  </w:style>
  <w:style w:type="paragraph" w:customStyle="1" w:styleId="08BF36E9DFAAB24F94721E3384E0509A">
    <w:name w:val="08BF36E9DFAAB24F94721E3384E0509A"/>
  </w:style>
  <w:style w:type="paragraph" w:customStyle="1" w:styleId="9F6181C984FF4743A2CDF35BD4E39D2A">
    <w:name w:val="9F6181C984FF4743A2CDF35BD4E39D2A"/>
  </w:style>
  <w:style w:type="paragraph" w:customStyle="1" w:styleId="DA4967B872CB644A96221149D35FAF50">
    <w:name w:val="DA4967B872CB644A96221149D35FAF50"/>
  </w:style>
  <w:style w:type="paragraph" w:customStyle="1" w:styleId="A82C0F66DC87844581AB016CEFD50BB6">
    <w:name w:val="A82C0F66DC87844581AB016CEFD50BB6"/>
  </w:style>
  <w:style w:type="paragraph" w:customStyle="1" w:styleId="4B853392DCF57646B38BE8F268EFF87F">
    <w:name w:val="4B853392DCF57646B38BE8F268EFF87F"/>
  </w:style>
  <w:style w:type="paragraph" w:customStyle="1" w:styleId="513B6FE834FBC04C82462325A7797725">
    <w:name w:val="513B6FE834FBC04C82462325A7797725"/>
  </w:style>
  <w:style w:type="paragraph" w:customStyle="1" w:styleId="25CC531313F60044AD4858121CE3AA4A">
    <w:name w:val="25CC531313F60044AD4858121CE3AA4A"/>
  </w:style>
  <w:style w:type="paragraph" w:customStyle="1" w:styleId="21984898DC5EFA41ACD3BC556347E042">
    <w:name w:val="21984898DC5EFA41ACD3BC556347E042"/>
  </w:style>
  <w:style w:type="paragraph" w:customStyle="1" w:styleId="E95EDF6D2D56C44FA37FB38C3D38D7A5">
    <w:name w:val="E95EDF6D2D56C44FA37FB38C3D38D7A5"/>
  </w:style>
  <w:style w:type="paragraph" w:customStyle="1" w:styleId="DAFDD72E8E3CBB49A870239708D6656B">
    <w:name w:val="DAFDD72E8E3CBB49A870239708D6656B"/>
  </w:style>
  <w:style w:type="paragraph" w:customStyle="1" w:styleId="80824B7068562B4F8035ED16FA159F6A">
    <w:name w:val="80824B7068562B4F8035ED16FA159F6A"/>
  </w:style>
  <w:style w:type="paragraph" w:customStyle="1" w:styleId="6EFB80AEE370C341A35B367C63A30ADB">
    <w:name w:val="6EFB80AEE370C341A35B367C63A30ADB"/>
  </w:style>
  <w:style w:type="paragraph" w:customStyle="1" w:styleId="1B3F397C17FDED49941B503A9724FC00">
    <w:name w:val="1B3F397C17FDED49941B503A9724FC00"/>
  </w:style>
  <w:style w:type="paragraph" w:customStyle="1" w:styleId="1022EED05E55D549B6030DAA4F2FCD2A">
    <w:name w:val="1022EED05E55D549B6030DAA4F2FCD2A"/>
  </w:style>
  <w:style w:type="paragraph" w:customStyle="1" w:styleId="D5AA805F48E6294281E380AC4F2D1098">
    <w:name w:val="D5AA805F48E6294281E380AC4F2D1098"/>
  </w:style>
  <w:style w:type="paragraph" w:customStyle="1" w:styleId="B78072C64B44F14EB450BF84B548DE7D">
    <w:name w:val="B78072C64B44F14EB450BF84B548DE7D"/>
  </w:style>
  <w:style w:type="paragraph" w:customStyle="1" w:styleId="72007D8DF70B1549B0BBC4F409401B71">
    <w:name w:val="72007D8DF70B1549B0BBC4F409401B71"/>
  </w:style>
  <w:style w:type="paragraph" w:customStyle="1" w:styleId="8B1AB251F281654D9495D283F3406D01">
    <w:name w:val="8B1AB251F281654D9495D283F3406D01"/>
  </w:style>
  <w:style w:type="paragraph" w:customStyle="1" w:styleId="41C545D5C7AA9341AE5B171B9B4AA3BF">
    <w:name w:val="41C545D5C7AA9341AE5B171B9B4AA3BF"/>
  </w:style>
  <w:style w:type="paragraph" w:customStyle="1" w:styleId="0602C93E70B9F541A0C044E83CF6F093">
    <w:name w:val="0602C93E70B9F541A0C044E83CF6F093"/>
  </w:style>
  <w:style w:type="paragraph" w:customStyle="1" w:styleId="0BB58FB72B95964D897E8776EDB61A89">
    <w:name w:val="0BB58FB72B95964D897E8776EDB61A89"/>
  </w:style>
  <w:style w:type="paragraph" w:customStyle="1" w:styleId="83AB8F15F9C98A4FBFA1839B59A9AEDE">
    <w:name w:val="83AB8F15F9C98A4FBFA1839B59A9AEDE"/>
  </w:style>
  <w:style w:type="paragraph" w:customStyle="1" w:styleId="EBE16329A6A75A438F8E28274D65AD9B">
    <w:name w:val="EBE16329A6A75A438F8E28274D65AD9B"/>
  </w:style>
  <w:style w:type="paragraph" w:customStyle="1" w:styleId="BE87215D91D1294790A12E39E762AA21">
    <w:name w:val="BE87215D91D1294790A12E39E762AA21"/>
  </w:style>
  <w:style w:type="paragraph" w:customStyle="1" w:styleId="93022959F8450A4EB10A54EF559A99BA">
    <w:name w:val="93022959F8450A4EB10A54EF559A99BA"/>
  </w:style>
  <w:style w:type="paragraph" w:customStyle="1" w:styleId="2F5BC514E0781D41A8E862C962ABC1E0">
    <w:name w:val="2F5BC514E0781D41A8E862C962ABC1E0"/>
  </w:style>
  <w:style w:type="paragraph" w:customStyle="1" w:styleId="2A9E72B2F218A64DB0F56F90EC5CD6EA">
    <w:name w:val="2A9E72B2F218A64DB0F56F90EC5CD6EA"/>
  </w:style>
  <w:style w:type="paragraph" w:customStyle="1" w:styleId="4E5C3E5CD9D42A42B37260EDFE7AB50F">
    <w:name w:val="4E5C3E5CD9D42A42B37260EDFE7AB50F"/>
  </w:style>
  <w:style w:type="paragraph" w:customStyle="1" w:styleId="5F670DC063D5DC48B62662973CC8DC4D">
    <w:name w:val="5F670DC063D5DC48B62662973CC8DC4D"/>
  </w:style>
  <w:style w:type="character" w:styleId="Strong">
    <w:name w:val="Strong"/>
    <w:basedOn w:val="DefaultParagraphFont"/>
    <w:uiPriority w:val="22"/>
    <w:unhideWhenUsed/>
    <w:qFormat/>
    <w:rPr>
      <w:b w:val="0"/>
      <w:bCs w:val="0"/>
      <w:caps/>
      <w:smallCaps w:val="0"/>
    </w:rPr>
  </w:style>
  <w:style w:type="paragraph" w:customStyle="1" w:styleId="00F0017F0F9FC44ABD57A675BECBBD82">
    <w:name w:val="00F0017F0F9FC44ABD57A675BECBBD82"/>
  </w:style>
  <w:style w:type="paragraph" w:customStyle="1" w:styleId="9188F9B5B900DB42BD5F150886B36689">
    <w:name w:val="9188F9B5B900DB42BD5F150886B36689"/>
  </w:style>
  <w:style w:type="paragraph" w:customStyle="1" w:styleId="EFFEF8A29944F948AAE4A6549EAB091B">
    <w:name w:val="EFFEF8A29944F948AAE4A6549EAB091B"/>
    <w:rsid w:val="00971E6E"/>
  </w:style>
  <w:style w:type="paragraph" w:customStyle="1" w:styleId="D0EF9955E5EE0C4496D6F36E22F3A74C">
    <w:name w:val="D0EF9955E5EE0C4496D6F36E22F3A74C"/>
    <w:rsid w:val="00971E6E"/>
  </w:style>
  <w:style w:type="paragraph" w:customStyle="1" w:styleId="9C00CA4DD573D541ABCFAC0A9C9F3042">
    <w:name w:val="9C00CA4DD573D541ABCFAC0A9C9F3042"/>
    <w:rsid w:val="00971E6E"/>
  </w:style>
  <w:style w:type="paragraph" w:customStyle="1" w:styleId="170758FE9407D74B8CFD775622B575BF">
    <w:name w:val="170758FE9407D74B8CFD775622B575BF"/>
    <w:rsid w:val="00971E6E"/>
  </w:style>
  <w:style w:type="paragraph" w:customStyle="1" w:styleId="F4B0F7D47DD1864AACDC09F5832ECC7C">
    <w:name w:val="F4B0F7D47DD1864AACDC09F5832ECC7C"/>
    <w:rsid w:val="00971E6E"/>
  </w:style>
  <w:style w:type="paragraph" w:customStyle="1" w:styleId="0DD0B1BA74496542AA394444692D87E7">
    <w:name w:val="0DD0B1BA74496542AA394444692D87E7"/>
    <w:rsid w:val="00971E6E"/>
  </w:style>
  <w:style w:type="paragraph" w:customStyle="1" w:styleId="FE6E8FF8962B814DA5BF80D460C5DDCD">
    <w:name w:val="FE6E8FF8962B814DA5BF80D460C5DDCD"/>
    <w:rsid w:val="00971E6E"/>
  </w:style>
  <w:style w:type="paragraph" w:customStyle="1" w:styleId="D62A35E6BFEDA44BBB64239AE507ED13">
    <w:name w:val="D62A35E6BFEDA44BBB64239AE507ED13"/>
    <w:rsid w:val="00971E6E"/>
  </w:style>
  <w:style w:type="paragraph" w:customStyle="1" w:styleId="327EEF1A89946043A4316DBBAAC92306">
    <w:name w:val="327EEF1A89946043A4316DBBAAC92306"/>
    <w:rsid w:val="00971E6E"/>
  </w:style>
  <w:style w:type="paragraph" w:customStyle="1" w:styleId="325A0EE8ED26C245A60F3C3F1D95BCC2">
    <w:name w:val="325A0EE8ED26C245A60F3C3F1D95BCC2"/>
    <w:rsid w:val="00971E6E"/>
  </w:style>
  <w:style w:type="paragraph" w:customStyle="1" w:styleId="328FA40F07E4E546BFE179B08D8BE4E2">
    <w:name w:val="328FA40F07E4E546BFE179B08D8BE4E2"/>
    <w:rsid w:val="00971E6E"/>
  </w:style>
  <w:style w:type="paragraph" w:customStyle="1" w:styleId="A104B878A0AECE4B9E45585FBF2787C0">
    <w:name w:val="A104B878A0AECE4B9E45585FBF2787C0"/>
    <w:rsid w:val="00971E6E"/>
  </w:style>
  <w:style w:type="paragraph" w:customStyle="1" w:styleId="744B10C16034A34FB54D03AEEDF02F61">
    <w:name w:val="744B10C16034A34FB54D03AEEDF02F61"/>
  </w:style>
  <w:style w:type="paragraph" w:customStyle="1" w:styleId="CE161AAAFF7C8C4796B3FEDB46F1AC78">
    <w:name w:val="CE161AAAFF7C8C4796B3FEDB46F1AC78"/>
  </w:style>
  <w:style w:type="paragraph" w:customStyle="1" w:styleId="C5DAA917A102FD438A80EDEABE09E7D9">
    <w:name w:val="C5DAA917A102FD438A80EDEABE09E7D9"/>
  </w:style>
  <w:style w:type="paragraph" w:customStyle="1" w:styleId="CB3F5FE2713FEC439124E93E26C11EFC">
    <w:name w:val="CB3F5FE2713FEC439124E93E26C11EFC"/>
  </w:style>
  <w:style w:type="paragraph" w:customStyle="1" w:styleId="80E479D385C5EC4A90FFD35A9670AE76">
    <w:name w:val="80E479D385C5EC4A90FFD35A9670AE76"/>
  </w:style>
  <w:style w:type="paragraph" w:customStyle="1" w:styleId="609DE4003A5EC240B80039E1E68F771C">
    <w:name w:val="609DE4003A5EC240B80039E1E68F771C"/>
  </w:style>
  <w:style w:type="paragraph" w:customStyle="1" w:styleId="33AD89A9380A0C4989F656B870ED2D90">
    <w:name w:val="33AD89A9380A0C4989F656B870ED2D90"/>
  </w:style>
  <w:style w:type="paragraph" w:customStyle="1" w:styleId="87DACF10E64B6040A39FEBF3C570650E">
    <w:name w:val="87DACF10E64B6040A39FEBF3C570650E"/>
  </w:style>
  <w:style w:type="paragraph" w:customStyle="1" w:styleId="4826DC7C765AEC4296C354DE43D0D698">
    <w:name w:val="4826DC7C765AEC4296C354DE43D0D698"/>
  </w:style>
  <w:style w:type="paragraph" w:customStyle="1" w:styleId="993EFF3D9B12FD43967B95535A3D4CAD">
    <w:name w:val="993EFF3D9B12FD43967B95535A3D4CAD"/>
  </w:style>
  <w:style w:type="paragraph" w:customStyle="1" w:styleId="15818835C9201E45B42EBE3C42F63BC9">
    <w:name w:val="15818835C9201E45B42EBE3C42F63BC9"/>
  </w:style>
  <w:style w:type="paragraph" w:customStyle="1" w:styleId="06DB6B20D026EB478A0CE95B33DFB4FB">
    <w:name w:val="06DB6B20D026EB478A0CE95B33DFB4FB"/>
  </w:style>
  <w:style w:type="paragraph" w:customStyle="1" w:styleId="04D9C4D57C99474FB2200F2ACA851AC8">
    <w:name w:val="04D9C4D57C99474FB2200F2ACA851AC8"/>
  </w:style>
  <w:style w:type="paragraph" w:customStyle="1" w:styleId="DCCCA2B732099847B43A774CBBB642F8">
    <w:name w:val="DCCCA2B732099847B43A774CBBB642F8"/>
  </w:style>
  <w:style w:type="paragraph" w:customStyle="1" w:styleId="B0BA512FCFAEF24AA0E89039A7B7548E">
    <w:name w:val="B0BA512FCFAEF24AA0E89039A7B7548E"/>
    <w:rsid w:val="00AD6DC9"/>
  </w:style>
  <w:style w:type="paragraph" w:customStyle="1" w:styleId="246E73818032DC45BA9180B8B577958C">
    <w:name w:val="246E73818032DC45BA9180B8B577958C"/>
    <w:rsid w:val="00AD6DC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e Urban Energy Context of Dar es Salaam</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1EA9F03-FEB1-3C4C-800F-0AC2DAFE49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42</Pages>
  <Words>20681</Words>
  <Characters>117884</Characters>
  <Application>Microsoft Macintosh Word</Application>
  <DocSecurity>0</DocSecurity>
  <Lines>982</Lines>
  <Paragraphs>276</Paragraphs>
  <ScaleCrop>false</ScaleCrop>
  <HeadingPairs>
    <vt:vector size="2" baseType="variant">
      <vt:variant>
        <vt:lpstr>Title</vt:lpstr>
      </vt:variant>
      <vt:variant>
        <vt:i4>1</vt:i4>
      </vt:variant>
    </vt:vector>
  </HeadingPairs>
  <TitlesOfParts>
    <vt:vector size="1" baseType="lpstr">
      <vt:lpstr>The Urban Energy Context of Dar es Salaam, Tanzania </vt:lpstr>
    </vt:vector>
  </TitlesOfParts>
  <Company/>
  <LinksUpToDate>false</LinksUpToDate>
  <CharactersWithSpaces>1382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Urban Energy Context of Dar es Salaam, Tanzania </dc:title>
  <dc:subject/>
  <dc:creator>Philip Eash-Gates</dc:creator>
  <cp:keywords/>
  <dc:description/>
  <cp:lastModifiedBy>Jose D Soto Rivera</cp:lastModifiedBy>
  <cp:revision>9</cp:revision>
  <dcterms:created xsi:type="dcterms:W3CDTF">2017-11-03T02:41:00Z</dcterms:created>
  <dcterms:modified xsi:type="dcterms:W3CDTF">2017-11-03T0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nalAbbreviations" value="true"/&gt;&lt;pref name="noteType" value="0"/&gt;&lt;pref name="storeReferences" value=""/&gt;&lt;/prefs&gt;&lt;/data&gt;</vt:lpwstr>
  </property>
  <property fmtid="{D5CDD505-2E9C-101B-9397-08002B2CF9AE}" pid="3" name="ZOTERO_PREF_1">
    <vt:lpwstr>&lt;data data-version="3" zotero-version="5.0.24"&gt;&lt;session id="n4T5ql9u"/&gt;&lt;style id="http://www.zotero.org/styles/ieee" locale="en-US" hasBibliography="1" bibliographyStyleHasBeenSet="1"/&gt;&lt;prefs&gt;&lt;pref name="fieldType" value="Field"/&gt;&lt;pref name="automaticJour</vt:lpwstr>
  </property>
</Properties>
</file>